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21F213" w14:textId="1457ACB0" w:rsidR="000D2188" w:rsidRPr="001B1519" w:rsidRDefault="000D2188" w:rsidP="007966C6">
      <w:pPr>
        <w:pStyle w:val="a3"/>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3D2A3AF8" w14:textId="1EA9A189" w:rsidR="00F34805" w:rsidRPr="001B1519" w:rsidRDefault="00F77AAF" w:rsidP="007966C6">
      <w:r>
        <w:t>Improving high viscosity</w:t>
      </w:r>
      <w:r w:rsidR="00F34805">
        <w:t xml:space="preserve"> extrusion </w:t>
      </w:r>
      <w:r>
        <w:t>of microcrystals</w:t>
      </w:r>
      <w:r w:rsidR="00705BC7">
        <w:t xml:space="preserve"> for time-resolved serial femtosecond </w:t>
      </w:r>
      <w:r w:rsidR="00F34805">
        <w:t xml:space="preserve">crystallography </w:t>
      </w:r>
      <w:r w:rsidR="00705BC7">
        <w:t>at X-ray lasers</w:t>
      </w:r>
    </w:p>
    <w:p w14:paraId="7422412F" w14:textId="77777777" w:rsidR="000D2188" w:rsidRDefault="000D2188" w:rsidP="007966C6">
      <w:pPr>
        <w:rPr>
          <w:rFonts w:asciiTheme="minorHAnsi" w:hAnsiTheme="minorHAnsi" w:cstheme="minorHAnsi"/>
          <w:b/>
          <w:bCs/>
        </w:rPr>
      </w:pPr>
    </w:p>
    <w:p w14:paraId="612BA308" w14:textId="17E5B4BC" w:rsidR="000D2188" w:rsidRPr="001B1519" w:rsidRDefault="000D2188" w:rsidP="007966C6">
      <w:pPr>
        <w:rPr>
          <w:rFonts w:asciiTheme="minorHAnsi" w:hAnsiTheme="minorHAnsi" w:cstheme="minorHAnsi"/>
          <w:color w:val="808080" w:themeColor="background1" w:themeShade="80"/>
        </w:rPr>
      </w:pPr>
      <w:r w:rsidRPr="001B1519">
        <w:rPr>
          <w:rFonts w:asciiTheme="minorHAnsi" w:hAnsiTheme="minorHAnsi" w:cstheme="minorHAnsi"/>
          <w:b/>
          <w:bCs/>
        </w:rPr>
        <w:t xml:space="preserve">AUTHORS </w:t>
      </w:r>
      <w:r>
        <w:rPr>
          <w:rFonts w:asciiTheme="minorHAnsi" w:hAnsiTheme="minorHAnsi" w:cstheme="minorHAnsi"/>
          <w:b/>
          <w:bCs/>
        </w:rPr>
        <w:t>AND</w:t>
      </w:r>
      <w:r w:rsidRPr="001B1519">
        <w:rPr>
          <w:rFonts w:asciiTheme="minorHAnsi" w:hAnsiTheme="minorHAnsi" w:cstheme="minorHAnsi"/>
          <w:b/>
          <w:bCs/>
        </w:rPr>
        <w:t xml:space="preserve"> AFFILIATIONS:</w:t>
      </w:r>
    </w:p>
    <w:p w14:paraId="25130325" w14:textId="0E334770" w:rsidR="000D2188" w:rsidRDefault="000D2188" w:rsidP="007966C6">
      <w:pPr>
        <w:rPr>
          <w:vertAlign w:val="superscript"/>
        </w:rPr>
      </w:pPr>
      <w:r>
        <w:t>Daniel James</w:t>
      </w:r>
      <w:r w:rsidRPr="00B81B15">
        <w:rPr>
          <w:vertAlign w:val="superscript"/>
        </w:rPr>
        <w:t>1</w:t>
      </w:r>
      <w:r w:rsidRPr="00B81B15">
        <w:t>,</w:t>
      </w:r>
      <w:r w:rsidR="00922EB4">
        <w:t xml:space="preserve"> </w:t>
      </w:r>
      <w:r w:rsidR="00293F23">
        <w:t xml:space="preserve">Tobias </w:t>
      </w:r>
      <w:r w:rsidR="00293F23" w:rsidRPr="00293F23">
        <w:t>Weinert</w:t>
      </w:r>
      <w:r w:rsidR="00293F23" w:rsidRPr="00293F23">
        <w:rPr>
          <w:vertAlign w:val="superscript"/>
        </w:rPr>
        <w:t>1</w:t>
      </w:r>
      <w:r w:rsidR="00293F23">
        <w:t xml:space="preserve">, </w:t>
      </w:r>
      <w:r w:rsidRPr="00293F23">
        <w:t>Petr</w:t>
      </w:r>
      <w:r>
        <w:t xml:space="preserve"> Skopintsev</w:t>
      </w:r>
      <w:r>
        <w:rPr>
          <w:vertAlign w:val="superscript"/>
        </w:rPr>
        <w:t>1</w:t>
      </w:r>
      <w:r>
        <w:t>, Antonia Furrer</w:t>
      </w:r>
      <w:r>
        <w:rPr>
          <w:vertAlign w:val="superscript"/>
        </w:rPr>
        <w:t>1</w:t>
      </w:r>
      <w:r>
        <w:t xml:space="preserve">, </w:t>
      </w:r>
      <w:proofErr w:type="spellStart"/>
      <w:r>
        <w:t>Dardan</w:t>
      </w:r>
      <w:proofErr w:type="spellEnd"/>
      <w:r>
        <w:t xml:space="preserve"> Gashi</w:t>
      </w:r>
      <w:r>
        <w:rPr>
          <w:vertAlign w:val="superscript"/>
        </w:rPr>
        <w:t>1,2</w:t>
      </w:r>
      <w:r>
        <w:t>,</w:t>
      </w:r>
      <w:r w:rsidR="000D636E" w:rsidRPr="000D636E">
        <w:t xml:space="preserve"> </w:t>
      </w:r>
      <w:r w:rsidR="000D636E">
        <w:t>Tomoyuki Tanaka</w:t>
      </w:r>
      <w:r w:rsidR="000D636E">
        <w:rPr>
          <w:vertAlign w:val="superscript"/>
        </w:rPr>
        <w:t>3,</w:t>
      </w:r>
      <w:proofErr w:type="gramStart"/>
      <w:r w:rsidR="000D636E">
        <w:rPr>
          <w:vertAlign w:val="superscript"/>
        </w:rPr>
        <w:t>4</w:t>
      </w:r>
      <w:r w:rsidR="000D636E">
        <w:t>,  Eriko</w:t>
      </w:r>
      <w:proofErr w:type="gramEnd"/>
      <w:r w:rsidR="000D636E">
        <w:t xml:space="preserve"> Nango</w:t>
      </w:r>
      <w:r w:rsidR="000D636E">
        <w:rPr>
          <w:vertAlign w:val="superscript"/>
        </w:rPr>
        <w:t>3,4</w:t>
      </w:r>
      <w:r w:rsidR="000D636E">
        <w:t xml:space="preserve">, </w:t>
      </w:r>
      <w:proofErr w:type="spellStart"/>
      <w:r>
        <w:t>Przemyslaw</w:t>
      </w:r>
      <w:proofErr w:type="spellEnd"/>
      <w:r>
        <w:t xml:space="preserve"> </w:t>
      </w:r>
      <w:r w:rsidRPr="005D064D">
        <w:t>Nogly</w:t>
      </w:r>
      <w:r w:rsidRPr="005D064D">
        <w:rPr>
          <w:vertAlign w:val="superscript"/>
        </w:rPr>
        <w:t>1</w:t>
      </w:r>
      <w:r w:rsidR="00B57243">
        <w:rPr>
          <w:vertAlign w:val="superscript"/>
        </w:rPr>
        <w:t>,</w:t>
      </w:r>
      <w:r w:rsidR="000D636E">
        <w:rPr>
          <w:vertAlign w:val="superscript"/>
        </w:rPr>
        <w:t>5</w:t>
      </w:r>
      <w:r>
        <w:t xml:space="preserve">, </w:t>
      </w:r>
      <w:proofErr w:type="spellStart"/>
      <w:r w:rsidRPr="005D064D">
        <w:t>Jörg</w:t>
      </w:r>
      <w:proofErr w:type="spellEnd"/>
      <w:r>
        <w:t xml:space="preserve"> Standfuss</w:t>
      </w:r>
      <w:r>
        <w:rPr>
          <w:vertAlign w:val="superscript"/>
        </w:rPr>
        <w:t>1</w:t>
      </w:r>
    </w:p>
    <w:p w14:paraId="0D5EAE0A" w14:textId="5D09D56A" w:rsidR="000D2188" w:rsidRPr="00872953" w:rsidRDefault="000D2188" w:rsidP="007966C6">
      <w:r w:rsidRPr="00D15C39">
        <w:rPr>
          <w:rFonts w:asciiTheme="minorHAnsi" w:hAnsiTheme="minorHAnsi" w:cstheme="minorHAnsi"/>
          <w:bCs/>
          <w:color w:val="808080"/>
        </w:rPr>
        <w:t>﻿</w:t>
      </w:r>
      <w:r>
        <w:rPr>
          <w:vertAlign w:val="superscript"/>
        </w:rPr>
        <w:t>1</w:t>
      </w:r>
      <w:r w:rsidRPr="00D15C39">
        <w:t>Division of Biology and Chemistry</w:t>
      </w:r>
      <w:r w:rsidR="00293F23">
        <w:t xml:space="preserve"> - </w:t>
      </w:r>
      <w:r w:rsidRPr="00D15C39">
        <w:t xml:space="preserve">Laboratory for Biomolecular Research, Paul Scherrer </w:t>
      </w:r>
      <w:proofErr w:type="spellStart"/>
      <w:r w:rsidRPr="00D15C39">
        <w:t>Institut</w:t>
      </w:r>
      <w:proofErr w:type="spellEnd"/>
      <w:r w:rsidRPr="00D15C39">
        <w:t>,</w:t>
      </w:r>
      <w:r w:rsidR="00872953">
        <w:t xml:space="preserve"> </w:t>
      </w:r>
      <w:r w:rsidRPr="00951DF7">
        <w:rPr>
          <w:lang w:val="de-CH"/>
        </w:rPr>
        <w:t>Villigen, Switzerland</w:t>
      </w:r>
    </w:p>
    <w:p w14:paraId="04476EA8" w14:textId="252BF275" w:rsidR="000D2188" w:rsidRPr="003270AC" w:rsidRDefault="000D2188" w:rsidP="007966C6">
      <w:pPr>
        <w:rPr>
          <w:lang w:val="de-CH"/>
        </w:rPr>
      </w:pPr>
      <w:r w:rsidRPr="003270AC">
        <w:rPr>
          <w:vertAlign w:val="superscript"/>
          <w:lang w:val="de-CH"/>
        </w:rPr>
        <w:t>2</w:t>
      </w:r>
      <w:r w:rsidRPr="003270AC">
        <w:rPr>
          <w:lang w:val="de-CH"/>
        </w:rPr>
        <w:t>Photon Science Division</w:t>
      </w:r>
      <w:r w:rsidR="00293F23" w:rsidRPr="003270AC">
        <w:rPr>
          <w:lang w:val="de-CH"/>
        </w:rPr>
        <w:t xml:space="preserve"> - </w:t>
      </w:r>
      <w:r w:rsidRPr="003270AC">
        <w:rPr>
          <w:lang w:val="de-CH"/>
        </w:rPr>
        <w:t>SwissFEL, Paul Scherrer Institut, Villigen, Switzerland</w:t>
      </w:r>
    </w:p>
    <w:p w14:paraId="024E4FB4" w14:textId="50392140" w:rsidR="000D636E" w:rsidRDefault="000D636E" w:rsidP="007966C6">
      <w:r w:rsidRPr="000D636E">
        <w:rPr>
          <w:lang w:val="de-CH"/>
        </w:rPr>
        <w:t>﻿</w:t>
      </w:r>
      <w:r w:rsidRPr="0087220C">
        <w:rPr>
          <w:vertAlign w:val="superscript"/>
        </w:rPr>
        <w:t>3</w:t>
      </w:r>
      <w:r w:rsidRPr="001D4742">
        <w:t xml:space="preserve">RIKEN SPring-8 Center, </w:t>
      </w:r>
      <w:r w:rsidRPr="000D636E">
        <w:t>Hyogo, Japan</w:t>
      </w:r>
      <w:r w:rsidRPr="001D4742">
        <w:t xml:space="preserve"> </w:t>
      </w:r>
    </w:p>
    <w:p w14:paraId="6D24B7C3" w14:textId="0F4E7DBD" w:rsidR="000D636E" w:rsidRPr="001D4742" w:rsidRDefault="000D636E" w:rsidP="007966C6">
      <w:r w:rsidRPr="001D4742">
        <w:rPr>
          <w:vertAlign w:val="superscript"/>
        </w:rPr>
        <w:t>4</w:t>
      </w:r>
      <w:r w:rsidRPr="001D4742">
        <w:t>Department of Cell Biology, Graduate School of Medicine, Kyoto University, Kyoto, Japan</w:t>
      </w:r>
    </w:p>
    <w:p w14:paraId="1BD35827" w14:textId="27CE281B" w:rsidR="000D2188" w:rsidRPr="007B2425" w:rsidRDefault="000D636E" w:rsidP="007966C6">
      <w:pPr>
        <w:rPr>
          <w:rFonts w:asciiTheme="minorHAnsi" w:hAnsiTheme="minorHAnsi" w:cstheme="minorHAnsi"/>
          <w:bCs/>
          <w:color w:val="808080"/>
        </w:rPr>
      </w:pPr>
      <w:r>
        <w:rPr>
          <w:rFonts w:asciiTheme="minorHAnsi" w:hAnsiTheme="minorHAnsi" w:cstheme="minorHAnsi"/>
          <w:vertAlign w:val="superscript"/>
        </w:rPr>
        <w:t>5</w:t>
      </w:r>
      <w:r w:rsidR="00303DCF" w:rsidRPr="007B2425">
        <w:rPr>
          <w:rFonts w:asciiTheme="minorHAnsi" w:hAnsiTheme="minorHAnsi" w:cstheme="minorHAnsi"/>
        </w:rPr>
        <w:t xml:space="preserve">Department of Biology, ETH Zürich, Zürich, Switzerland </w:t>
      </w:r>
    </w:p>
    <w:p w14:paraId="6BE5A679" w14:textId="77777777" w:rsidR="001F3A06" w:rsidRPr="007B2425" w:rsidRDefault="001F3A06" w:rsidP="007966C6">
      <w:pPr>
        <w:rPr>
          <w:rFonts w:asciiTheme="minorHAnsi" w:hAnsiTheme="minorHAnsi" w:cstheme="minorHAnsi"/>
          <w:bCs/>
          <w:color w:val="808080"/>
        </w:rPr>
      </w:pPr>
    </w:p>
    <w:p w14:paraId="15E9A3DE" w14:textId="77777777" w:rsidR="000D2188" w:rsidRPr="00872953" w:rsidRDefault="000D2188" w:rsidP="007966C6">
      <w:pPr>
        <w:rPr>
          <w:b/>
        </w:rPr>
      </w:pPr>
      <w:r w:rsidRPr="00872953">
        <w:rPr>
          <w:b/>
        </w:rPr>
        <w:t xml:space="preserve">Corresponding Author: </w:t>
      </w:r>
    </w:p>
    <w:p w14:paraId="3F402B01" w14:textId="77777777" w:rsidR="000D2188" w:rsidRPr="00E22868" w:rsidRDefault="000D2188" w:rsidP="007966C6">
      <w:pPr>
        <w:rPr>
          <w:lang w:val="de-CH"/>
        </w:rPr>
      </w:pPr>
      <w:r w:rsidRPr="00E22868">
        <w:rPr>
          <w:lang w:val="de-CH"/>
        </w:rPr>
        <w:t>Jörg Standfuss</w:t>
      </w:r>
    </w:p>
    <w:p w14:paraId="1BBE976A" w14:textId="77777777" w:rsidR="000D2188" w:rsidRPr="00E22868" w:rsidRDefault="000D2188" w:rsidP="007966C6">
      <w:pPr>
        <w:rPr>
          <w:lang w:val="de-CH"/>
        </w:rPr>
      </w:pPr>
      <w:r w:rsidRPr="00E22868">
        <w:rPr>
          <w:lang w:val="de-CH"/>
        </w:rPr>
        <w:t>joerg.standfuss@psi.ch</w:t>
      </w:r>
    </w:p>
    <w:p w14:paraId="5939EC12" w14:textId="77777777" w:rsidR="000D2188" w:rsidRPr="00B81B15" w:rsidRDefault="000D2188" w:rsidP="007966C6"/>
    <w:p w14:paraId="1E22629B" w14:textId="77777777" w:rsidR="000D2188" w:rsidRPr="00872953" w:rsidRDefault="000D2188" w:rsidP="007966C6">
      <w:pPr>
        <w:rPr>
          <w:b/>
        </w:rPr>
      </w:pPr>
      <w:r w:rsidRPr="00872953">
        <w:rPr>
          <w:b/>
        </w:rPr>
        <w:t>Email Addresses of Co-authors:</w:t>
      </w:r>
    </w:p>
    <w:p w14:paraId="282D95A6" w14:textId="2ACF7F11" w:rsidR="000D2188" w:rsidRPr="00A34DF8" w:rsidRDefault="000D2188" w:rsidP="007966C6">
      <w:pPr>
        <w:rPr>
          <w:lang w:val="de-CH"/>
        </w:rPr>
      </w:pPr>
      <w:r w:rsidRPr="00A34DF8">
        <w:rPr>
          <w:lang w:val="de-CH"/>
        </w:rPr>
        <w:t>Daniel James</w:t>
      </w:r>
      <w:r w:rsidR="00011AD8" w:rsidRPr="00A34DF8">
        <w:rPr>
          <w:lang w:val="de-CH"/>
        </w:rPr>
        <w:t xml:space="preserve"> </w:t>
      </w:r>
      <w:r w:rsidRPr="00A34DF8">
        <w:rPr>
          <w:lang w:val="de-CH"/>
        </w:rPr>
        <w:t>(</w:t>
      </w:r>
      <w:r w:rsidR="00011AD8" w:rsidRPr="00A34DF8">
        <w:rPr>
          <w:lang w:val="de-CH"/>
        </w:rPr>
        <w:t>daniel.james@psi.ch</w:t>
      </w:r>
      <w:r w:rsidRPr="00A34DF8">
        <w:rPr>
          <w:lang w:val="de-CH"/>
        </w:rPr>
        <w:t>)</w:t>
      </w:r>
    </w:p>
    <w:p w14:paraId="062B784B" w14:textId="77777777" w:rsidR="001D4742" w:rsidRDefault="001D4742" w:rsidP="007966C6">
      <w:pPr>
        <w:rPr>
          <w:vertAlign w:val="superscript"/>
          <w:lang w:val="de-CH"/>
        </w:rPr>
      </w:pPr>
      <w:r w:rsidRPr="00E22868">
        <w:rPr>
          <w:lang w:val="de-CH"/>
        </w:rPr>
        <w:t>Tobias Weinert</w:t>
      </w:r>
      <w:r>
        <w:rPr>
          <w:lang w:val="de-CH"/>
        </w:rPr>
        <w:t xml:space="preserve"> (</w:t>
      </w:r>
      <w:r w:rsidRPr="00011AD8">
        <w:rPr>
          <w:lang w:val="de-CH"/>
        </w:rPr>
        <w:t>tobias.weinert@psi.ch</w:t>
      </w:r>
      <w:r>
        <w:rPr>
          <w:lang w:val="de-CH"/>
        </w:rPr>
        <w:t>)</w:t>
      </w:r>
    </w:p>
    <w:p w14:paraId="18C81CCE" w14:textId="72BC0EC3" w:rsidR="00011AD8" w:rsidRPr="00011AD8" w:rsidRDefault="00011AD8" w:rsidP="007966C6">
      <w:r w:rsidRPr="00011AD8">
        <w:t xml:space="preserve">Petr </w:t>
      </w:r>
      <w:proofErr w:type="spellStart"/>
      <w:r w:rsidRPr="00011AD8">
        <w:t>Skopintsev</w:t>
      </w:r>
      <w:proofErr w:type="spellEnd"/>
      <w:r w:rsidRPr="00011AD8">
        <w:t xml:space="preserve"> (petr.skopintsev@psi.ch)</w:t>
      </w:r>
    </w:p>
    <w:p w14:paraId="460CF86C" w14:textId="0C862EAC" w:rsidR="00011AD8" w:rsidRPr="00011AD8" w:rsidRDefault="00011AD8" w:rsidP="007966C6">
      <w:pPr>
        <w:rPr>
          <w:vertAlign w:val="superscript"/>
        </w:rPr>
      </w:pPr>
      <w:r w:rsidRPr="00011AD8">
        <w:t xml:space="preserve">Antonia </w:t>
      </w:r>
      <w:proofErr w:type="spellStart"/>
      <w:r w:rsidRPr="00011AD8">
        <w:t>Furrer</w:t>
      </w:r>
      <w:proofErr w:type="spellEnd"/>
      <w:r w:rsidRPr="00011AD8">
        <w:t xml:space="preserve"> (antonia.furrer@psi.ch</w:t>
      </w:r>
      <w:r>
        <w:t>)</w:t>
      </w:r>
    </w:p>
    <w:p w14:paraId="2E43859C" w14:textId="018E5F65" w:rsidR="00011AD8" w:rsidRDefault="00011AD8" w:rsidP="007966C6">
      <w:pPr>
        <w:rPr>
          <w:vertAlign w:val="superscript"/>
          <w:lang w:val="de-CH"/>
        </w:rPr>
      </w:pPr>
      <w:r w:rsidRPr="00E22868">
        <w:rPr>
          <w:lang w:val="de-CH"/>
        </w:rPr>
        <w:t>Dardan Gashi</w:t>
      </w:r>
      <w:r>
        <w:rPr>
          <w:lang w:val="de-CH"/>
        </w:rPr>
        <w:t xml:space="preserve"> (</w:t>
      </w:r>
      <w:r w:rsidRPr="00011AD8">
        <w:rPr>
          <w:lang w:val="de-CH"/>
        </w:rPr>
        <w:t>dardan.gashi@psi.ch</w:t>
      </w:r>
      <w:r>
        <w:rPr>
          <w:lang w:val="de-CH"/>
        </w:rPr>
        <w:t>)</w:t>
      </w:r>
    </w:p>
    <w:p w14:paraId="1C29E306" w14:textId="195D61A0" w:rsidR="001D4742" w:rsidRPr="00D611A0" w:rsidRDefault="00A74B12" w:rsidP="007966C6">
      <w:r w:rsidRPr="00D611A0">
        <w:t>Tomoyuki Tanaka (</w:t>
      </w:r>
      <w:r w:rsidR="00D611A0">
        <w:t>ttanaka@spring8.or.jp)</w:t>
      </w:r>
    </w:p>
    <w:p w14:paraId="1808D56E" w14:textId="545B634C" w:rsidR="00A74B12" w:rsidRDefault="00A74B12" w:rsidP="007966C6">
      <w:pPr>
        <w:rPr>
          <w:lang w:val="de-CH"/>
        </w:rPr>
      </w:pPr>
      <w:r>
        <w:rPr>
          <w:lang w:val="de-CH"/>
        </w:rPr>
        <w:t>Eriko Nango (</w:t>
      </w:r>
      <w:r w:rsidRPr="00A74B12">
        <w:rPr>
          <w:lang w:val="de-CH"/>
        </w:rPr>
        <w:t>enango_kuma@me.com</w:t>
      </w:r>
      <w:r>
        <w:rPr>
          <w:lang w:val="de-CH"/>
        </w:rPr>
        <w:t>)</w:t>
      </w:r>
    </w:p>
    <w:p w14:paraId="6BAD1476" w14:textId="2194D6FE" w:rsidR="000D2188" w:rsidRPr="00B205B5" w:rsidRDefault="00011AD8" w:rsidP="007966C6">
      <w:proofErr w:type="spellStart"/>
      <w:r w:rsidRPr="00011AD8">
        <w:t>Przemyslaw</w:t>
      </w:r>
      <w:proofErr w:type="spellEnd"/>
      <w:r w:rsidRPr="00011AD8">
        <w:t xml:space="preserve"> </w:t>
      </w:r>
      <w:proofErr w:type="spellStart"/>
      <w:r w:rsidRPr="00011AD8">
        <w:t>Nogly</w:t>
      </w:r>
      <w:proofErr w:type="spellEnd"/>
      <w:r w:rsidRPr="00011AD8">
        <w:t xml:space="preserve"> (przemyslaw.nogly@psi.ch</w:t>
      </w:r>
      <w:r>
        <w:t>)</w:t>
      </w:r>
    </w:p>
    <w:p w14:paraId="28D60FE1" w14:textId="77777777" w:rsidR="00866F29" w:rsidRPr="00011AD8" w:rsidRDefault="00866F29" w:rsidP="007966C6">
      <w:pPr>
        <w:rPr>
          <w:rFonts w:asciiTheme="minorHAnsi" w:hAnsiTheme="minorHAnsi" w:cstheme="minorHAnsi"/>
          <w:bCs/>
          <w:color w:val="808080" w:themeColor="background1" w:themeShade="80"/>
        </w:rPr>
      </w:pPr>
    </w:p>
    <w:p w14:paraId="69F6E02F" w14:textId="367AED11" w:rsidR="000D2188" w:rsidRPr="001B1519" w:rsidRDefault="000D2188" w:rsidP="007966C6">
      <w:pPr>
        <w:pStyle w:val="a3"/>
        <w:spacing w:before="0" w:beforeAutospacing="0" w:after="0" w:afterAutospacing="0"/>
        <w:rPr>
          <w:rFonts w:asciiTheme="minorHAnsi" w:hAnsiTheme="minorHAnsi" w:cstheme="minorHAnsi"/>
        </w:rPr>
      </w:pPr>
      <w:r w:rsidRPr="00117C3B">
        <w:rPr>
          <w:rFonts w:asciiTheme="minorHAnsi" w:hAnsiTheme="minorHAnsi" w:cstheme="minorHAnsi"/>
          <w:b/>
          <w:bCs/>
          <w:noProof/>
        </w:rPr>
        <w:t>KEYWORDS</w:t>
      </w:r>
      <w:r w:rsidRPr="001B1519">
        <w:rPr>
          <w:rFonts w:asciiTheme="minorHAnsi" w:hAnsiTheme="minorHAnsi" w:cstheme="minorHAnsi"/>
          <w:b/>
          <w:bCs/>
        </w:rPr>
        <w:t>:</w:t>
      </w:r>
    </w:p>
    <w:p w14:paraId="3F036BE0" w14:textId="4F901CC7" w:rsidR="000D2188" w:rsidRPr="005B3791" w:rsidRDefault="00872953" w:rsidP="007966C6">
      <w:pPr>
        <w:rPr>
          <w:rFonts w:asciiTheme="minorHAnsi" w:hAnsiTheme="minorHAnsi" w:cstheme="minorHAnsi"/>
          <w:color w:val="000000" w:themeColor="text1"/>
        </w:rPr>
      </w:pPr>
      <w:r>
        <w:rPr>
          <w:rFonts w:asciiTheme="minorHAnsi" w:hAnsiTheme="minorHAnsi" w:cstheme="minorHAnsi"/>
          <w:color w:val="000000" w:themeColor="text1"/>
        </w:rPr>
        <w:t>t</w:t>
      </w:r>
      <w:r w:rsidR="000D2188" w:rsidRPr="005B3791">
        <w:rPr>
          <w:rFonts w:asciiTheme="minorHAnsi" w:hAnsiTheme="minorHAnsi" w:cstheme="minorHAnsi"/>
          <w:color w:val="000000" w:themeColor="text1"/>
        </w:rPr>
        <w:t xml:space="preserve">ime-resolved serial crystallography, lipidic cubic phase, bacteriorhodopsin, </w:t>
      </w:r>
      <w:r w:rsidR="0087220C">
        <w:rPr>
          <w:rFonts w:asciiTheme="minorHAnsi" w:hAnsiTheme="minorHAnsi" w:cstheme="minorHAnsi"/>
          <w:color w:val="000000" w:themeColor="text1"/>
        </w:rPr>
        <w:t xml:space="preserve">membrane proteins, </w:t>
      </w:r>
      <w:r w:rsidR="000D2188" w:rsidRPr="005B3791">
        <w:rPr>
          <w:rFonts w:asciiTheme="minorHAnsi" w:hAnsiTheme="minorHAnsi" w:cstheme="minorHAnsi"/>
          <w:color w:val="000000" w:themeColor="text1"/>
        </w:rPr>
        <w:t>high viscosity injector</w:t>
      </w:r>
      <w:r w:rsidR="003C3FDE">
        <w:rPr>
          <w:rFonts w:asciiTheme="minorHAnsi" w:hAnsiTheme="minorHAnsi" w:cstheme="minorHAnsi"/>
          <w:color w:val="000000" w:themeColor="text1"/>
        </w:rPr>
        <w:t xml:space="preserve">, three-way coupler, </w:t>
      </w:r>
      <w:r w:rsidR="00550F78">
        <w:rPr>
          <w:rFonts w:asciiTheme="minorHAnsi" w:hAnsiTheme="minorHAnsi" w:cstheme="minorHAnsi"/>
          <w:color w:val="000000" w:themeColor="text1"/>
        </w:rPr>
        <w:t xml:space="preserve">X-ray free </w:t>
      </w:r>
      <w:proofErr w:type="spellStart"/>
      <w:r w:rsidR="00550F78">
        <w:rPr>
          <w:rFonts w:asciiTheme="minorHAnsi" w:hAnsiTheme="minorHAnsi" w:cstheme="minorHAnsi"/>
          <w:color w:val="000000" w:themeColor="text1"/>
        </w:rPr>
        <w:t>eletron</w:t>
      </w:r>
      <w:proofErr w:type="spellEnd"/>
      <w:r w:rsidR="00550F78">
        <w:rPr>
          <w:rFonts w:asciiTheme="minorHAnsi" w:hAnsiTheme="minorHAnsi" w:cstheme="minorHAnsi"/>
          <w:color w:val="000000" w:themeColor="text1"/>
        </w:rPr>
        <w:t xml:space="preserve"> laser</w:t>
      </w:r>
    </w:p>
    <w:p w14:paraId="014E536F" w14:textId="77777777" w:rsidR="000D2188" w:rsidRDefault="000D2188" w:rsidP="007966C6">
      <w:pPr>
        <w:pStyle w:val="a3"/>
        <w:spacing w:before="0" w:beforeAutospacing="0" w:after="0" w:afterAutospacing="0"/>
        <w:rPr>
          <w:rFonts w:asciiTheme="minorHAnsi" w:hAnsiTheme="minorHAnsi" w:cstheme="minorHAnsi"/>
        </w:rPr>
      </w:pPr>
    </w:p>
    <w:p w14:paraId="34E381BF" w14:textId="1E1FC22D" w:rsidR="000D2188" w:rsidRPr="001B1519" w:rsidRDefault="000D2188" w:rsidP="007966C6">
      <w:pPr>
        <w:rPr>
          <w:rFonts w:asciiTheme="minorHAnsi" w:hAnsiTheme="minorHAnsi" w:cstheme="minorHAnsi"/>
        </w:rPr>
      </w:pPr>
      <w:r>
        <w:rPr>
          <w:rFonts w:asciiTheme="minorHAnsi" w:hAnsiTheme="minorHAnsi" w:cstheme="minorHAnsi"/>
          <w:b/>
          <w:bCs/>
        </w:rPr>
        <w:t>SUMMARY</w:t>
      </w:r>
      <w:r w:rsidRPr="001B1519">
        <w:rPr>
          <w:rFonts w:asciiTheme="minorHAnsi" w:hAnsiTheme="minorHAnsi" w:cstheme="minorHAnsi"/>
          <w:b/>
          <w:bCs/>
        </w:rPr>
        <w:t>:</w:t>
      </w:r>
    </w:p>
    <w:p w14:paraId="0EEDD1E5" w14:textId="77777777" w:rsidR="00F4687C" w:rsidRDefault="00F4687C" w:rsidP="007966C6">
      <w:pPr>
        <w:rPr>
          <w:rFonts w:asciiTheme="minorHAnsi" w:hAnsiTheme="minorHAnsi" w:cstheme="minorHAnsi"/>
          <w:color w:val="808080"/>
        </w:rPr>
      </w:pPr>
      <w:r w:rsidRPr="005B3791">
        <w:rPr>
          <w:rFonts w:asciiTheme="minorHAnsi" w:hAnsiTheme="minorHAnsi" w:cstheme="minorHAnsi"/>
          <w:color w:val="000000" w:themeColor="text1"/>
        </w:rPr>
        <w:t>The success of a time-resolved serial femtosecond crystallograp</w:t>
      </w:r>
      <w:r>
        <w:rPr>
          <w:rFonts w:asciiTheme="minorHAnsi" w:hAnsiTheme="minorHAnsi" w:cstheme="minorHAnsi"/>
          <w:color w:val="000000" w:themeColor="text1"/>
        </w:rPr>
        <w:t xml:space="preserve">hy experiment is dependent on efficient </w:t>
      </w:r>
      <w:r w:rsidRPr="005B3791">
        <w:rPr>
          <w:rFonts w:asciiTheme="minorHAnsi" w:hAnsiTheme="minorHAnsi" w:cstheme="minorHAnsi"/>
          <w:color w:val="000000" w:themeColor="text1"/>
        </w:rPr>
        <w:t>sample delivery. Here</w:t>
      </w:r>
      <w:r>
        <w:rPr>
          <w:rFonts w:asciiTheme="minorHAnsi" w:hAnsiTheme="minorHAnsi" w:cstheme="minorHAnsi"/>
          <w:color w:val="000000" w:themeColor="text1"/>
        </w:rPr>
        <w:t>,</w:t>
      </w:r>
      <w:r w:rsidRPr="005B3791">
        <w:rPr>
          <w:rFonts w:asciiTheme="minorHAnsi" w:hAnsiTheme="minorHAnsi" w:cstheme="minorHAnsi"/>
          <w:color w:val="000000" w:themeColor="text1"/>
        </w:rPr>
        <w:t xml:space="preserve"> we describe protocols to optimize</w:t>
      </w:r>
      <w:r>
        <w:rPr>
          <w:rFonts w:asciiTheme="minorHAnsi" w:hAnsiTheme="minorHAnsi" w:cstheme="minorHAnsi"/>
          <w:color w:val="000000" w:themeColor="text1"/>
        </w:rPr>
        <w:t xml:space="preserve"> the</w:t>
      </w:r>
      <w:r w:rsidRPr="005B3791">
        <w:rPr>
          <w:rFonts w:asciiTheme="minorHAnsi" w:hAnsiTheme="minorHAnsi" w:cstheme="minorHAnsi"/>
          <w:color w:val="000000" w:themeColor="text1"/>
        </w:rPr>
        <w:t xml:space="preserve"> extrusion </w:t>
      </w:r>
      <w:r>
        <w:rPr>
          <w:rFonts w:asciiTheme="minorHAnsi" w:hAnsiTheme="minorHAnsi" w:cstheme="minorHAnsi"/>
          <w:color w:val="000000" w:themeColor="text1"/>
        </w:rPr>
        <w:t xml:space="preserve">of bacteriorhodopsin microcrystals </w:t>
      </w:r>
      <w:r w:rsidRPr="005B3791">
        <w:rPr>
          <w:rFonts w:asciiTheme="minorHAnsi" w:hAnsiTheme="minorHAnsi" w:cstheme="minorHAnsi"/>
          <w:color w:val="000000" w:themeColor="text1"/>
        </w:rPr>
        <w:t xml:space="preserve">from a high viscosity micro-extrusion injector. </w:t>
      </w:r>
      <w:r>
        <w:rPr>
          <w:rFonts w:asciiTheme="minorHAnsi" w:hAnsiTheme="minorHAnsi" w:cstheme="minorHAnsi"/>
          <w:color w:val="000000" w:themeColor="text1"/>
        </w:rPr>
        <w:t>The methodology relies on sample homogenization with a novel three-way coupler and visualization with a high-speed camera.</w:t>
      </w:r>
    </w:p>
    <w:p w14:paraId="6C7BBD22" w14:textId="77777777" w:rsidR="000D2188" w:rsidRPr="001B1519" w:rsidRDefault="000D2188" w:rsidP="007966C6">
      <w:pPr>
        <w:rPr>
          <w:rFonts w:asciiTheme="minorHAnsi" w:hAnsiTheme="minorHAnsi" w:cstheme="minorHAnsi"/>
        </w:rPr>
      </w:pPr>
    </w:p>
    <w:p w14:paraId="6213B198" w14:textId="49C9BADD" w:rsidR="000D2188" w:rsidRPr="001B1519" w:rsidRDefault="000D2188" w:rsidP="007966C6">
      <w:pPr>
        <w:rPr>
          <w:rFonts w:asciiTheme="minorHAnsi" w:hAnsiTheme="minorHAnsi" w:cstheme="minorHAnsi"/>
          <w:color w:val="808080"/>
        </w:rPr>
      </w:pPr>
      <w:r w:rsidRPr="001B1519">
        <w:rPr>
          <w:rFonts w:asciiTheme="minorHAnsi" w:hAnsiTheme="minorHAnsi" w:cstheme="minorHAnsi"/>
          <w:b/>
          <w:bCs/>
        </w:rPr>
        <w:t>ABSTRACT:</w:t>
      </w:r>
    </w:p>
    <w:p w14:paraId="2890F1F5" w14:textId="0671A580" w:rsidR="000D2188" w:rsidRDefault="000D2188" w:rsidP="007966C6">
      <w:pPr>
        <w:tabs>
          <w:tab w:val="left" w:pos="0"/>
        </w:tabs>
        <w:rPr>
          <w:rFonts w:asciiTheme="minorHAnsi" w:hAnsiTheme="minorHAnsi" w:cstheme="minorHAnsi"/>
          <w:color w:val="000000" w:themeColor="text1"/>
        </w:rPr>
      </w:pPr>
      <w:r w:rsidRPr="005B3791">
        <w:rPr>
          <w:rFonts w:asciiTheme="minorHAnsi" w:hAnsiTheme="minorHAnsi" w:cstheme="minorHAnsi"/>
          <w:color w:val="000000" w:themeColor="text1"/>
        </w:rPr>
        <w:t xml:space="preserve">High-viscosity micro-extrusion injectors </w:t>
      </w:r>
      <w:r>
        <w:rPr>
          <w:rFonts w:asciiTheme="minorHAnsi" w:hAnsiTheme="minorHAnsi" w:cstheme="minorHAnsi"/>
          <w:color w:val="000000" w:themeColor="text1"/>
        </w:rPr>
        <w:t xml:space="preserve">have dramatically reduced sample consumption in serial femtosecond crystallographic experiments (SFX) at X-ray free electron lasers (XFELs). </w:t>
      </w:r>
      <w:r w:rsidR="00293F23">
        <w:rPr>
          <w:rFonts w:asciiTheme="minorHAnsi" w:hAnsiTheme="minorHAnsi" w:cstheme="minorHAnsi"/>
          <w:color w:val="000000" w:themeColor="text1"/>
        </w:rPr>
        <w:t xml:space="preserve">A series of experiments using the light-driven proton pump bacteriorhodopsin have further established these </w:t>
      </w:r>
      <w:r w:rsidR="00096640">
        <w:rPr>
          <w:rFonts w:asciiTheme="minorHAnsi" w:hAnsiTheme="minorHAnsi" w:cstheme="minorHAnsi"/>
          <w:color w:val="000000" w:themeColor="text1"/>
        </w:rPr>
        <w:t xml:space="preserve">injectors </w:t>
      </w:r>
      <w:r w:rsidR="00224150">
        <w:rPr>
          <w:rFonts w:asciiTheme="minorHAnsi" w:hAnsiTheme="minorHAnsi" w:cstheme="minorHAnsi"/>
          <w:color w:val="000000" w:themeColor="text1"/>
        </w:rPr>
        <w:t>as</w:t>
      </w:r>
      <w:r>
        <w:rPr>
          <w:rFonts w:asciiTheme="minorHAnsi" w:hAnsiTheme="minorHAnsi" w:cstheme="minorHAnsi"/>
          <w:color w:val="000000" w:themeColor="text1"/>
        </w:rPr>
        <w:t xml:space="preserve"> a preferred option to deliver crystals for time-resolved ser</w:t>
      </w:r>
      <w:r w:rsidR="00B81FC1">
        <w:rPr>
          <w:rFonts w:asciiTheme="minorHAnsi" w:hAnsiTheme="minorHAnsi" w:cstheme="minorHAnsi"/>
          <w:color w:val="000000" w:themeColor="text1"/>
        </w:rPr>
        <w:t xml:space="preserve">ial femtosecond </w:t>
      </w:r>
      <w:r w:rsidR="00B81FC1">
        <w:rPr>
          <w:rFonts w:asciiTheme="minorHAnsi" w:hAnsiTheme="minorHAnsi" w:cstheme="minorHAnsi"/>
          <w:color w:val="000000" w:themeColor="text1"/>
        </w:rPr>
        <w:lastRenderedPageBreak/>
        <w:t xml:space="preserve">crystallography </w:t>
      </w:r>
      <w:r>
        <w:rPr>
          <w:rFonts w:asciiTheme="minorHAnsi" w:hAnsiTheme="minorHAnsi" w:cstheme="minorHAnsi"/>
          <w:color w:val="000000" w:themeColor="text1"/>
        </w:rPr>
        <w:t>(TR-SFX)</w:t>
      </w:r>
      <w:r w:rsidR="00293F23">
        <w:rPr>
          <w:rFonts w:asciiTheme="minorHAnsi" w:hAnsiTheme="minorHAnsi" w:cstheme="minorHAnsi"/>
          <w:color w:val="000000" w:themeColor="text1"/>
        </w:rPr>
        <w:t xml:space="preserve"> </w:t>
      </w:r>
      <w:r>
        <w:rPr>
          <w:rFonts w:asciiTheme="minorHAnsi" w:hAnsiTheme="minorHAnsi" w:cstheme="minorHAnsi"/>
          <w:color w:val="000000" w:themeColor="text1"/>
        </w:rPr>
        <w:t>to resolve structural changes of proteins after photoactivation.</w:t>
      </w:r>
      <w:r w:rsidR="00A920D6">
        <w:rPr>
          <w:rFonts w:asciiTheme="minorHAnsi" w:hAnsiTheme="minorHAnsi" w:cstheme="minorHAnsi"/>
          <w:color w:val="000000" w:themeColor="text1"/>
        </w:rPr>
        <w:t xml:space="preserve"> </w:t>
      </w:r>
      <w:r w:rsidR="00737463">
        <w:rPr>
          <w:rFonts w:asciiTheme="minorHAnsi" w:hAnsiTheme="minorHAnsi" w:cstheme="minorHAnsi"/>
          <w:color w:val="000000" w:themeColor="text1"/>
        </w:rPr>
        <w:t>T</w:t>
      </w:r>
      <w:r w:rsidR="00480E20">
        <w:rPr>
          <w:rFonts w:asciiTheme="minorHAnsi" w:hAnsiTheme="minorHAnsi" w:cstheme="minorHAnsi"/>
          <w:color w:val="000000" w:themeColor="text1"/>
        </w:rPr>
        <w:t xml:space="preserve">o </w:t>
      </w:r>
      <w:r w:rsidR="004F5918">
        <w:rPr>
          <w:rFonts w:asciiTheme="minorHAnsi" w:hAnsiTheme="minorHAnsi" w:cstheme="minorHAnsi"/>
          <w:color w:val="000000" w:themeColor="text1"/>
        </w:rPr>
        <w:t xml:space="preserve">obtain multiple structural </w:t>
      </w:r>
      <w:r w:rsidR="002671D6">
        <w:rPr>
          <w:rFonts w:asciiTheme="minorHAnsi" w:hAnsiTheme="minorHAnsi" w:cstheme="minorHAnsi"/>
          <w:color w:val="000000" w:themeColor="text1"/>
        </w:rPr>
        <w:t>snapshots</w:t>
      </w:r>
      <w:r w:rsidR="00AA3958">
        <w:rPr>
          <w:rFonts w:asciiTheme="minorHAnsi" w:hAnsiTheme="minorHAnsi" w:cstheme="minorHAnsi"/>
          <w:color w:val="000000" w:themeColor="text1"/>
        </w:rPr>
        <w:t xml:space="preserve"> </w:t>
      </w:r>
      <w:r w:rsidR="00EE23BA">
        <w:rPr>
          <w:rFonts w:asciiTheme="minorHAnsi" w:hAnsiTheme="minorHAnsi" w:cstheme="minorHAnsi"/>
          <w:color w:val="000000" w:themeColor="text1"/>
        </w:rPr>
        <w:t>of</w:t>
      </w:r>
      <w:r w:rsidR="00AA3958">
        <w:rPr>
          <w:rFonts w:asciiTheme="minorHAnsi" w:hAnsiTheme="minorHAnsi" w:cstheme="minorHAnsi"/>
          <w:color w:val="000000" w:themeColor="text1"/>
        </w:rPr>
        <w:t xml:space="preserve"> high </w:t>
      </w:r>
      <w:r w:rsidR="00AA3958" w:rsidRPr="00117C3B">
        <w:rPr>
          <w:rFonts w:asciiTheme="minorHAnsi" w:hAnsiTheme="minorHAnsi" w:cstheme="minorHAnsi"/>
          <w:noProof/>
          <w:color w:val="000000" w:themeColor="text1"/>
        </w:rPr>
        <w:t>quality</w:t>
      </w:r>
      <w:r w:rsidR="00117C3B">
        <w:rPr>
          <w:rFonts w:asciiTheme="minorHAnsi" w:hAnsiTheme="minorHAnsi" w:cstheme="minorHAnsi"/>
          <w:noProof/>
          <w:color w:val="000000" w:themeColor="text1"/>
        </w:rPr>
        <w:t>,</w:t>
      </w:r>
      <w:r w:rsidR="00AA3958">
        <w:rPr>
          <w:rFonts w:asciiTheme="minorHAnsi" w:hAnsiTheme="minorHAnsi" w:cstheme="minorHAnsi"/>
          <w:color w:val="000000" w:themeColor="text1"/>
        </w:rPr>
        <w:t xml:space="preserve"> it is essential to collect </w:t>
      </w:r>
      <w:r w:rsidR="00027D3C">
        <w:rPr>
          <w:rFonts w:asciiTheme="minorHAnsi" w:hAnsiTheme="minorHAnsi" w:cstheme="minorHAnsi"/>
          <w:noProof/>
          <w:color w:val="000000" w:themeColor="text1"/>
        </w:rPr>
        <w:t>large</w:t>
      </w:r>
      <w:r w:rsidR="000D05BD">
        <w:rPr>
          <w:rFonts w:asciiTheme="minorHAnsi" w:hAnsiTheme="minorHAnsi" w:cstheme="minorHAnsi"/>
          <w:color w:val="000000" w:themeColor="text1"/>
        </w:rPr>
        <w:t xml:space="preserve"> amount</w:t>
      </w:r>
      <w:r w:rsidR="00027D3C">
        <w:rPr>
          <w:rFonts w:asciiTheme="minorHAnsi" w:hAnsiTheme="minorHAnsi" w:cstheme="minorHAnsi"/>
          <w:color w:val="000000" w:themeColor="text1"/>
        </w:rPr>
        <w:t>s</w:t>
      </w:r>
      <w:r w:rsidR="000D05BD">
        <w:rPr>
          <w:rFonts w:asciiTheme="minorHAnsi" w:hAnsiTheme="minorHAnsi" w:cstheme="minorHAnsi"/>
          <w:color w:val="000000" w:themeColor="text1"/>
        </w:rPr>
        <w:t xml:space="preserve"> of data and ensure </w:t>
      </w:r>
      <w:r w:rsidR="003D4196">
        <w:rPr>
          <w:rFonts w:asciiTheme="minorHAnsi" w:hAnsiTheme="minorHAnsi" w:cstheme="minorHAnsi"/>
          <w:color w:val="000000" w:themeColor="text1"/>
        </w:rPr>
        <w:t xml:space="preserve">clearance </w:t>
      </w:r>
      <w:r w:rsidR="00062700">
        <w:rPr>
          <w:rFonts w:asciiTheme="minorHAnsi" w:hAnsiTheme="minorHAnsi" w:cstheme="minorHAnsi"/>
          <w:color w:val="000000" w:themeColor="text1"/>
        </w:rPr>
        <w:t xml:space="preserve">of crystals between every </w:t>
      </w:r>
      <w:r w:rsidR="00A01581">
        <w:rPr>
          <w:rFonts w:asciiTheme="minorHAnsi" w:hAnsiTheme="minorHAnsi" w:cstheme="minorHAnsi"/>
          <w:color w:val="000000" w:themeColor="text1"/>
        </w:rPr>
        <w:t>pump laser pulse.</w:t>
      </w:r>
      <w:r w:rsidR="004F5918">
        <w:rPr>
          <w:rFonts w:asciiTheme="minorHAnsi" w:hAnsiTheme="minorHAnsi" w:cstheme="minorHAnsi"/>
          <w:color w:val="000000" w:themeColor="text1"/>
        </w:rPr>
        <w:t xml:space="preserve"> </w:t>
      </w:r>
      <w:r>
        <w:rPr>
          <w:rFonts w:asciiTheme="minorHAnsi" w:hAnsiTheme="minorHAnsi" w:cstheme="minorHAnsi"/>
          <w:color w:val="000000" w:themeColor="text1"/>
        </w:rPr>
        <w:t>Here</w:t>
      </w:r>
      <w:r w:rsidR="00A0413D">
        <w:rPr>
          <w:rFonts w:asciiTheme="minorHAnsi" w:hAnsiTheme="minorHAnsi" w:cstheme="minorHAnsi"/>
          <w:color w:val="000000" w:themeColor="text1"/>
        </w:rPr>
        <w:t>,</w:t>
      </w:r>
      <w:r>
        <w:rPr>
          <w:rFonts w:asciiTheme="minorHAnsi" w:hAnsiTheme="minorHAnsi" w:cstheme="minorHAnsi"/>
          <w:color w:val="000000" w:themeColor="text1"/>
        </w:rPr>
        <w:t xml:space="preserve"> we describe</w:t>
      </w:r>
      <w:r w:rsidR="001F2D2C">
        <w:rPr>
          <w:rFonts w:asciiTheme="minorHAnsi" w:hAnsiTheme="minorHAnsi" w:cstheme="minorHAnsi"/>
          <w:color w:val="000000" w:themeColor="text1"/>
        </w:rPr>
        <w:t xml:space="preserve"> in detail</w:t>
      </w:r>
      <w:r>
        <w:rPr>
          <w:rFonts w:asciiTheme="minorHAnsi" w:hAnsiTheme="minorHAnsi" w:cstheme="minorHAnsi"/>
          <w:color w:val="000000" w:themeColor="text1"/>
        </w:rPr>
        <w:t xml:space="preserve"> how we optimized the extrusion of bacteriorhodopsin microcrystals for our recent TR-SFX experiments at the </w:t>
      </w:r>
      <w:proofErr w:type="spellStart"/>
      <w:r>
        <w:rPr>
          <w:rFonts w:asciiTheme="minorHAnsi" w:hAnsiTheme="minorHAnsi" w:cstheme="minorHAnsi"/>
          <w:color w:val="000000" w:themeColor="text1"/>
        </w:rPr>
        <w:t>Linac</w:t>
      </w:r>
      <w:proofErr w:type="spellEnd"/>
      <w:r>
        <w:rPr>
          <w:rFonts w:asciiTheme="minorHAnsi" w:hAnsiTheme="minorHAnsi" w:cstheme="minorHAnsi"/>
          <w:color w:val="000000" w:themeColor="text1"/>
        </w:rPr>
        <w:t xml:space="preserve"> Coherent Light Source</w:t>
      </w:r>
      <w:r w:rsidR="004538A1">
        <w:rPr>
          <w:rFonts w:asciiTheme="minorHAnsi" w:hAnsiTheme="minorHAnsi" w:cstheme="minorHAnsi"/>
          <w:color w:val="000000" w:themeColor="text1"/>
        </w:rPr>
        <w:t xml:space="preserve"> (LCLS)</w:t>
      </w:r>
      <w:r>
        <w:rPr>
          <w:rFonts w:asciiTheme="minorHAnsi" w:hAnsiTheme="minorHAnsi" w:cstheme="minorHAnsi"/>
          <w:color w:val="000000" w:themeColor="text1"/>
        </w:rPr>
        <w:t xml:space="preserve">. The goal of the method is to </w:t>
      </w:r>
      <w:r w:rsidR="00B9068F" w:rsidRPr="007C5C6E">
        <w:rPr>
          <w:rFonts w:asciiTheme="minorHAnsi" w:hAnsiTheme="minorHAnsi" w:cstheme="minorHAnsi"/>
          <w:noProof/>
          <w:color w:val="000000" w:themeColor="text1"/>
        </w:rPr>
        <w:t>optimize</w:t>
      </w:r>
      <w:r>
        <w:rPr>
          <w:rFonts w:asciiTheme="minorHAnsi" w:hAnsiTheme="minorHAnsi" w:cstheme="minorHAnsi"/>
          <w:color w:val="000000" w:themeColor="text1"/>
        </w:rPr>
        <w:t xml:space="preserve"> extrusion for a stable and continuous </w:t>
      </w:r>
      <w:r w:rsidRPr="007C5C6E">
        <w:rPr>
          <w:rFonts w:asciiTheme="minorHAnsi" w:hAnsiTheme="minorHAnsi" w:cstheme="minorHAnsi"/>
          <w:noProof/>
          <w:color w:val="000000" w:themeColor="text1"/>
        </w:rPr>
        <w:t>flow</w:t>
      </w:r>
      <w:r>
        <w:rPr>
          <w:rFonts w:asciiTheme="minorHAnsi" w:hAnsiTheme="minorHAnsi" w:cstheme="minorHAnsi"/>
          <w:color w:val="000000" w:themeColor="text1"/>
        </w:rPr>
        <w:t xml:space="preserve"> while maintaining a high density of crystals to increase the rate at which data can </w:t>
      </w:r>
      <w:r w:rsidRPr="007C5C6E">
        <w:rPr>
          <w:rFonts w:asciiTheme="minorHAnsi" w:hAnsiTheme="minorHAnsi" w:cstheme="minorHAnsi"/>
          <w:noProof/>
          <w:color w:val="000000" w:themeColor="text1"/>
        </w:rPr>
        <w:t>be collected</w:t>
      </w:r>
      <w:r>
        <w:rPr>
          <w:rFonts w:asciiTheme="minorHAnsi" w:hAnsiTheme="minorHAnsi" w:cstheme="minorHAnsi"/>
          <w:color w:val="000000" w:themeColor="text1"/>
        </w:rPr>
        <w:t xml:space="preserve"> in a TR-SFX experiment. We achieve this goal by preparing lipidic cubic phase with a homogenous distribution of crystals using a </w:t>
      </w:r>
      <w:r w:rsidR="00027D3C">
        <w:rPr>
          <w:rFonts w:asciiTheme="minorHAnsi" w:hAnsiTheme="minorHAnsi" w:cstheme="minorHAnsi"/>
          <w:color w:val="000000" w:themeColor="text1"/>
        </w:rPr>
        <w:t xml:space="preserve">novel </w:t>
      </w:r>
      <w:r>
        <w:rPr>
          <w:rFonts w:asciiTheme="minorHAnsi" w:hAnsiTheme="minorHAnsi" w:cstheme="minorHAnsi"/>
          <w:color w:val="000000" w:themeColor="text1"/>
        </w:rPr>
        <w:t xml:space="preserve">three-way </w:t>
      </w:r>
      <w:r w:rsidR="00D25712">
        <w:rPr>
          <w:rFonts w:asciiTheme="minorHAnsi" w:hAnsiTheme="minorHAnsi" w:cstheme="minorHAnsi"/>
          <w:color w:val="000000" w:themeColor="text1"/>
        </w:rPr>
        <w:t xml:space="preserve">syringe </w:t>
      </w:r>
      <w:r>
        <w:rPr>
          <w:rFonts w:asciiTheme="minorHAnsi" w:hAnsiTheme="minorHAnsi" w:cstheme="minorHAnsi"/>
          <w:color w:val="000000" w:themeColor="text1"/>
        </w:rPr>
        <w:t>coupling device</w:t>
      </w:r>
      <w:r w:rsidR="00CC494D">
        <w:rPr>
          <w:rFonts w:asciiTheme="minorHAnsi" w:hAnsiTheme="minorHAnsi" w:cstheme="minorHAnsi"/>
          <w:color w:val="000000" w:themeColor="text1"/>
        </w:rPr>
        <w:t xml:space="preserve"> </w:t>
      </w:r>
      <w:r>
        <w:rPr>
          <w:rFonts w:asciiTheme="minorHAnsi" w:hAnsiTheme="minorHAnsi" w:cstheme="minorHAnsi"/>
          <w:color w:val="000000" w:themeColor="text1"/>
        </w:rPr>
        <w:t>followed by</w:t>
      </w:r>
      <w:r w:rsidR="003B4A3B">
        <w:rPr>
          <w:rFonts w:asciiTheme="minorHAnsi" w:hAnsiTheme="minorHAnsi" w:cstheme="minorHAnsi"/>
          <w:color w:val="000000" w:themeColor="text1"/>
        </w:rPr>
        <w:t xml:space="preserve"> </w:t>
      </w:r>
      <w:r w:rsidR="004A5B2C">
        <w:rPr>
          <w:rFonts w:asciiTheme="minorHAnsi" w:hAnsiTheme="minorHAnsi" w:cstheme="minorHAnsi"/>
          <w:color w:val="000000" w:themeColor="text1"/>
        </w:rPr>
        <w:t xml:space="preserve">adjusting the sample </w:t>
      </w:r>
      <w:r w:rsidR="008B76C4">
        <w:rPr>
          <w:rFonts w:asciiTheme="minorHAnsi" w:hAnsiTheme="minorHAnsi" w:cstheme="minorHAnsi"/>
          <w:color w:val="000000" w:themeColor="text1"/>
        </w:rPr>
        <w:t xml:space="preserve">composition </w:t>
      </w:r>
      <w:r w:rsidR="00B56186">
        <w:rPr>
          <w:rFonts w:asciiTheme="minorHAnsi" w:hAnsiTheme="minorHAnsi" w:cstheme="minorHAnsi"/>
          <w:color w:val="000000" w:themeColor="text1"/>
        </w:rPr>
        <w:t>based on</w:t>
      </w:r>
      <w:r>
        <w:rPr>
          <w:rFonts w:asciiTheme="minorHAnsi" w:hAnsiTheme="minorHAnsi" w:cstheme="minorHAnsi"/>
          <w:color w:val="000000" w:themeColor="text1"/>
        </w:rPr>
        <w:t xml:space="preserve"> </w:t>
      </w:r>
      <w:r w:rsidR="00CC494D">
        <w:rPr>
          <w:rFonts w:asciiTheme="minorHAnsi" w:hAnsiTheme="minorHAnsi" w:cstheme="minorHAnsi"/>
          <w:color w:val="000000" w:themeColor="text1"/>
        </w:rPr>
        <w:t>measurements of the</w:t>
      </w:r>
      <w:r>
        <w:rPr>
          <w:rFonts w:asciiTheme="minorHAnsi" w:hAnsiTheme="minorHAnsi" w:cstheme="minorHAnsi"/>
          <w:color w:val="000000" w:themeColor="text1"/>
        </w:rPr>
        <w:t xml:space="preserve"> extrusion </w:t>
      </w:r>
      <w:r w:rsidR="00B56186">
        <w:rPr>
          <w:rFonts w:asciiTheme="minorHAnsi" w:hAnsiTheme="minorHAnsi" w:cstheme="minorHAnsi"/>
          <w:color w:val="000000" w:themeColor="text1"/>
        </w:rPr>
        <w:t>stability</w:t>
      </w:r>
      <w:r w:rsidR="00FD4F4F">
        <w:rPr>
          <w:rFonts w:asciiTheme="minorHAnsi" w:hAnsiTheme="minorHAnsi" w:cstheme="minorHAnsi"/>
          <w:color w:val="000000" w:themeColor="text1"/>
        </w:rPr>
        <w:t xml:space="preserve"> </w:t>
      </w:r>
      <w:r w:rsidR="00CC494D">
        <w:rPr>
          <w:rFonts w:asciiTheme="minorHAnsi" w:hAnsiTheme="minorHAnsi" w:cstheme="minorHAnsi"/>
          <w:color w:val="000000" w:themeColor="text1"/>
        </w:rPr>
        <w:t xml:space="preserve">taken </w:t>
      </w:r>
      <w:r w:rsidR="00A02A73">
        <w:rPr>
          <w:rFonts w:asciiTheme="minorHAnsi" w:hAnsiTheme="minorHAnsi" w:cstheme="minorHAnsi"/>
          <w:color w:val="000000" w:themeColor="text1"/>
        </w:rPr>
        <w:t>with</w:t>
      </w:r>
      <w:r>
        <w:rPr>
          <w:rFonts w:asciiTheme="minorHAnsi" w:hAnsiTheme="minorHAnsi" w:cstheme="minorHAnsi"/>
          <w:color w:val="000000" w:themeColor="text1"/>
        </w:rPr>
        <w:t xml:space="preserve"> a high-speed camera setup. The methodology can be adapted to optimize the flow of other microcrystals</w:t>
      </w:r>
      <w:r w:rsidR="00224150">
        <w:rPr>
          <w:rFonts w:asciiTheme="minorHAnsi" w:hAnsiTheme="minorHAnsi" w:cstheme="minorHAnsi"/>
          <w:color w:val="000000" w:themeColor="text1"/>
        </w:rPr>
        <w:t>. T</w:t>
      </w:r>
      <w:r>
        <w:rPr>
          <w:rFonts w:asciiTheme="minorHAnsi" w:hAnsiTheme="minorHAnsi" w:cstheme="minorHAnsi"/>
          <w:color w:val="000000" w:themeColor="text1"/>
        </w:rPr>
        <w:t>he setup will be available for users of the new Swiss Free Electron Laser facility.</w:t>
      </w:r>
    </w:p>
    <w:p w14:paraId="4C7D5FD5" w14:textId="77777777" w:rsidR="006305D7" w:rsidRPr="001B1519" w:rsidRDefault="006305D7" w:rsidP="007966C6">
      <w:pPr>
        <w:rPr>
          <w:rFonts w:asciiTheme="minorHAnsi" w:hAnsiTheme="minorHAnsi" w:cstheme="minorHAnsi"/>
        </w:rPr>
      </w:pPr>
    </w:p>
    <w:p w14:paraId="00D25F73" w14:textId="378D98DF" w:rsidR="006305D7" w:rsidRPr="001B1519" w:rsidRDefault="006305D7" w:rsidP="007966C6">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color w:val="808080"/>
        </w:rPr>
        <w:t xml:space="preserve"> </w:t>
      </w:r>
    </w:p>
    <w:p w14:paraId="7A7175C9" w14:textId="361E2998" w:rsidR="00446267" w:rsidRDefault="00B370C9" w:rsidP="007966C6">
      <w:r>
        <w:t>Serial femtosecond crystallography (SFX) is a structural biology technique that exploits the unique properties of X-ray free electron lasers (XFEL) to determine room temperature structures</w:t>
      </w:r>
      <w:r w:rsidR="00224150">
        <w:t xml:space="preserve"> from </w:t>
      </w:r>
      <w:r w:rsidR="00536146">
        <w:t xml:space="preserve">thousands of </w:t>
      </w:r>
      <w:r w:rsidR="00224150">
        <w:t>micrometer-sized crystals</w:t>
      </w:r>
      <w:r>
        <w:t xml:space="preserve"> </w:t>
      </w:r>
      <w:r w:rsidR="00740D76">
        <w:t xml:space="preserve">while outrunning </w:t>
      </w:r>
      <w:r w:rsidR="000A2DC9">
        <w:t xml:space="preserve">most of the </w:t>
      </w:r>
      <w:r w:rsidR="00740D76">
        <w:t xml:space="preserve">radiation </w:t>
      </w:r>
      <w:r>
        <w:t>damage</w:t>
      </w:r>
      <w:r w:rsidR="00740D76">
        <w:t xml:space="preserve"> by the “diffraction before destruction</w:t>
      </w:r>
      <w:r w:rsidR="003F7977">
        <w:t>”</w:t>
      </w:r>
      <w:r w:rsidR="00740D76">
        <w:t xml:space="preserve"> principle</w:t>
      </w:r>
      <w:r>
        <w:fldChar w:fldCharType="begin" w:fldLock="1"/>
      </w:r>
      <w:r w:rsidR="00D441E5">
        <w:instrText>ADDIN CSL_CITATION {"citationItems":[{"id":"ITEM-1","itemData":{"DOI":"10.1038/35021099","ISSN":"0028-0836","PMID":"10963603","abstract":"Sample damage by X-rays and other radiation limits the resolution of structural studies on non-repetitive and non-reproducible structures such as individual biomolecules or cells. Cooling can slow sample deterioration, but cannot eliminate damage-induced sample movement during the time needed for conventional measurements. Analyses of the dynamics of damage formation suggest that the conventional damage barrier (about 200 X-ray photons per A2 with X-rays of 12 keV energy or 1 A wavelength) may be extended at very high dose rates and very short exposure times. Here we have used computer simulations to investigate the structural information that can be recovered from the scattering of intense femtosecond X-ray pulses by single protein molecules and small assemblies. Estimations of radiation damage as a function of photon energy, pulse length, integrated pulse intensity and sample size show that experiments using very high X-ray dose rates and ultrashort exposures may provide useful structural information before radiation damage destroys the sample. We predict that such ultrashort, high-intensity X-ray pulses from free-electron lasers that are currently under development, in combination with container-free sample handling methods based on spraying techniques, will provide a new approach to structural determinations with X-rays.","author":[{"dropping-particle":"","family":"Neutze","given":"R","non-dropping-particle":"","parse-names":false,"suffix":""},{"dropping-particle":"","family":"Wouts","given":"R","non-dropping-particle":"","parse-names":false,"suffix":""},{"dropping-particle":"","family":"Spoel","given":"D","non-dropping-particle":"van der","parse-names":false,"suffix":""},{"dropping-particle":"","family":"Weckert","given":"E","non-dropping-particle":"","parse-names":false,"suffix":""},{"dropping-particle":"","family":"Hajdu","given":"J","non-dropping-particle":"","parse-names":false,"suffix":""}],"container-title":"Nature","id":"ITEM-1","issue":"6797","issued":{"date-parts":[["2000","8","17"]]},"page":"752-7","title":"Potential for biomolecular imaging with femtosecond X-ray pulses.","type":"article-journal","volume":"406"},"uris":["http://www.mendeley.com/documents/?uuid=1fc1b754-0944-4c2a-b952-902244acccae"]},{"id":"ITEM-2","itemData":{"DOI":"10.1038/nature09750","ISBN":"1476-4687 (Electronic)\\n0028-0836 (Linking)","ISSN":"0028-0836","PMID":"21293373","abstract":"X-ray crystallography provides the vast majority of macromolecular structures, but the success of the method relies on growing crystals of sufficient size. In conventional measurements, the necessary increase in X-ray dose to record data from crystals that are too small leads to extensive damage before a diffraction signal can be recorded. It is particularly challenging to obtain large, well-diffracting crystals of membrane proteins, for which fewer than 300 unique structures have been determined despite their importance in all living cells. Here we present a method for structure determination where single-crystal X-ray diffraction 'snapshots' are collected from a fully hydrated stream of nanocrystals using femtosecond pulses from a hard-X-ray free-electron laser, the Linac Coherent Light Source. We prove this concept with nanocrystals of photosystem I, one of the largest membrane protein complexes. More than 3,000,000 diffraction patterns were collected in this study, and a three-dimensional data set was assembled from individual photosystem I nanocrystals (</w:instrText>
      </w:r>
      <w:r w:rsidR="00D441E5">
        <w:rPr>
          <w:rFonts w:ascii="Cambria Math" w:hAnsi="Cambria Math" w:cs="Cambria Math"/>
        </w:rPr>
        <w:instrText>∼</w:instrText>
      </w:r>
      <w:r w:rsidR="00D441E5">
        <w:instrText>200 nm to 2 μm in size). We mitigate the problem of radiation damage in crystallography by using pulses briefer than the timescale of most damage processes. This offers a new approach to structure determination of macromolecules that do not yield crystals of sufficient size for studies using conventional radiation sources or are particularly sensitive to radiation damage.","author":[{"dropping-particle":"","family":"Chapman","given":"Henry N","non-dropping-particle":"","parse-names":false,"suffix":""},{"dropping-particle":"","family":"Fromme","given":"Petra","non-dropping-particle":"","parse-names":false,"suffix":""},{"dropping-particle":"","family":"Barty","given":"Anton","non-dropping-particle":"","parse-names":false,"suffix":""},{"dropping-particle":"","family":"White","given":"Thomas a","non-dropping-particle":"","parse-names":false,"suffix":""},{"dropping-particle":"","family":"Kirian","given":"Richard a","non-dropping-particle":"","parse-names":false,"suffix":""},{"dropping-particle":"","family":"Aquila","given":"Andrew","non-dropping-particle":"","parse-names":false,"suffix":""},{"dropping-particle":"","family":"Hunter","given":"Mark S","non-dropping-particle":"","parse-names":false,"suffix":""},{"dropping-particle":"","family":"Schulz","given":"Joachim","non-dropping-particle":"","parse-names":false,"suffix":""},{"dropping-particle":"","family":"DePonte","given":"Daniel P","non-dropping-particle":"","parse-names":false,"suffix":""},{"dropping-particle":"","family":"Weierstall","given":"Uwe","non-dropping-particle":"","parse-names":false,"suffix":""},{"dropping-particle":"","family":"Doak","given":"R Bruce","non-dropping-particle":"","parse-names":false,"suffix":""},{"dropping-particle":"","family":"Maia","given":"Filipe R N C","non-dropping-particle":"","parse-names":false,"suffix":""},{"dropping-particle":"V","family":"Martin","given":"Andrew","non-dropping-particle":"","parse-names":false,"suffix":""},{"dropping-particle":"","family":"Schlichting","given":"Ilme","non-dropping-particle":"","parse-names":false,"suffix":""},{"dropping-particle":"","family":"Lomb","given":"Lukas","non-dropping-particle":"","parse-names":false,"suffix":""},{"dropping-particle":"","family":"Coppola","given":"Nicola","non-dropping-particle":"","parse-names":false,"suffix":""},{"dropping-particle":"","family":"Shoeman","given":"Robert L","non-dropping-particle":"","parse-names":false,"suffix":""},{"dropping-particle":"","family":"Epp","given":"Sascha W","non-dropping-particle":"","parse-names":false,"suffix":""},{"dropping-particle":"","family":"Hartmann","given":"Robert","non-dropping-particle":"","parse-names":false,"suffix":""},{"dropping-particle":"","family":"Rolles","given":"Daniel","non-dropping-particle":"","parse-names":false,"suffix":""},{"dropping-particle":"","family":"Rudenko","given":"Artem","non-dropping-particle":"","parse-names":false,"suffix":""},{"dropping-particle":"","family":"Foucar","given":"Lutz","non-dropping-particle":"","parse-names":false,"suffix":""},{"dropping-particle":"","family":"Kimmel","given":"Nils","non-dropping-particle":"","parse-names":false,"suffix":""},{"dropping-particle":"","family":"Weidenspointner","given":"Georg","non-dropping-particle":"","parse-names":false,"suffix":""},{"dropping-particle":"","family":"Holl","given":"Peter","non-dropping-particle":"","parse-names":false,"suffix":""},{"dropping-particle":"","family":"Liang","given":"Mengning","non-dropping-particle":"","parse-names":false,"suffix":""},{"dropping-particle":"","family":"Barthelmess","given":"Miriam","non-dropping-particle":"","parse-names":false,"suffix":""},{"dropping-particle":"","family":"Caleman","given":"Carl","non-dropping-particle":"","parse-names":false,"suffix":""},{"dropping-particle":"","family":"Boutet","given":"Sébastien","non-dropping-particle":"","parse-names":false,"suffix":""},{"dropping-particle":"","family":"Bogan","given":"Michael J","non-dropping-particle":"","parse-names":false,"suffix":""},{"dropping-particle":"","family":"Krzywinski","given":"Jacek","non-dropping-particle":"","parse-names":false,"suffix":""},{"dropping-particle":"","family":"Bostedt","given":"Christoph","non-dropping-particle":"","parse-names":false,"suffix":""},{"dropping-particle":"","family":"Bajt","given":"Saša","non-dropping-particle":"","parse-names":false,"suffix":""},{"dropping-particle":"","family":"Gumprecht","given":"Lars","non-dropping-particle":"","parse-names":false,"suffix":""},{"dropping-particle":"","family":"Rudek","given":"Benedikt","non-dropping-particle":"","parse-names":false,"suffix":""},{"dropping-particle":"","family":"Erk","given":"Benjamin","non-dropping-particle":"","parse-names":false,"suffix":""},{"dropping-particle":"","family":"Schmidt","given":"Carlo","non-dropping-particle":"","parse-names":false,"suffix":""},{"dropping-particle":"","family":"Hömke","given":"André","non-dropping-particle":"","parse-names":false,"suffix":""},{"dropping-particle":"","family":"Reich","given":"Christian","non-dropping-particle":"","parse-names":false,"suffix":""},{"dropping-particle":"","family":"Pietschner","given":"Daniel","non-dropping-particle":"","parse-names":false,"suffix":""},{"dropping-particle":"","family":"Strüder","given":"Lothar","non-dropping-particle":"","parse-names":false,"suffix":""},{"dropping-particle":"","family":"Hauser","given":"Günter","non-dropping-particle":"","parse-names":false,"suffix":""},{"dropping-particle":"","family":"Gorke","given":"Hubert","non-dropping-particle":"","parse-names":false,"suffix":""},{"dropping-particle":"","family":"Ullrich","given":"Joachim","non-dropping-particle":"","parse-names":false,"suffix":""},{"dropping-particle":"","family":"Herrmann","given":"Sven","non-dropping-particle":"","parse-names":false,"suffix":""},{"dropping-particle":"","family":"Schaller","given":"Gerhard","non-dropping-particle":"","parse-names":false,"suffix":""},{"dropping-particle":"","family":"Schopper","given":"Florian","non-dropping-particle":"","parse-names":false,"suffix":""},{"dropping-particle":"","family":"Soltau","given":"Heike","non-dropping-particle":"","parse-names":false,"suffix":""},{"dropping-particle":"","family":"Kühnel","given":"Kai-Uwe","non-dropping-particle":"","parse-names":false,"suffix":""},{"dropping-particle":"","family":"Messerschmidt","given":"Marc","non-dropping-particle":"","parse-names":false,"suffix":""},{"dropping-particle":"","family":"Bozek","given":"John D","non-dropping-particle":"","parse-names":false,"suffix":""},{"dropping-particle":"","family":"Hau-Riege","given":"Stefan P","non-dropping-particle":"","parse-names":false,"suffix":""},{"dropping-particle":"","family":"Frank","given":"Matthias","non-dropping-particle":"","parse-names":false,"suffix":""},{"dropping-particle":"","family":"Hampton","given":"Christina Y","non-dropping-particle":"","parse-names":false,"suffix":""},{"dropping-particle":"","family":"Sierra","given":"Raymond G","non-dropping-particle":"","parse-names":false,"suffix":""},{"dropping-particle":"","family":"Starodub","given":"Dmitri","non-dropping-particle":"","parse-names":false,"suffix":""},{"dropping-particle":"","family":"Williams","given":"Garth J","non-dropping-particle":"","parse-names":false,"suffix":""},{"dropping-particle":"","family":"Hajdu","given":"Janos","non-dropping-particle":"","parse-names":false,"suffix":""},{"dropping-particle":"","family":"Timneanu","given":"Nicusor","non-dropping-particle":"","parse-names":false,"suffix":""},{"dropping-particle":"","family":"Seibert","given":"M Marvin","non-dropping-particle":"","parse-names":false,"suffix":""},{"dropping-particle":"","family":"Andreasson","given":"Jakob","non-dropping-particle":"","parse-names":false,"suffix":""},{"dropping-particle":"","family":"Rocker","given":"Andrea","non-dropping-particle":"","parse-names":false,"suffix":""},{"dropping-particle":"","family":"Jönsson","given":"Olof","non-dropping-particle":"","parse-names":false,"suffix":""},{"dropping-particle":"","family":"Svenda","given":"Martin","non-dropping-particle":"","parse-names":false,"suffix":""},{"dropping-particle":"","family":"Stern","given":"Stephan","non-dropping-particle":"","parse-names":false,"suffix":""},{"dropping-particle":"","family":"Nass","given":"Karol","non-dropping-particle":"","parse-names":false,"suffix":""},{"dropping-particle":"","family":"Andritschke","given":"Robert","non-dropping-particle":"","parse-names":false,"suffix":""},{"dropping-particle":"","family":"Schröter","given":"Claus-Dieter","non-dropping-particle":"","parse-names":false,"suffix":""},{"dropping-particle":"","family":"Krasniqi","given":"Faton","non-dropping-particle":"","parse-names":false,"suffix":""},{"dropping-particle":"","family":"Bott","given":"Mario","non-dropping-particle":"","parse-names":false,"suffix":""},{"dropping-particle":"","family":"Schmidt","given":"Kevin E","non-dropping-particle":"","parse-names":false,"suffix":""},{"dropping-particle":"","family":"Wang","given":"Xiaoyu","non-dropping-particle":"","parse-names":false,"suffix":""},{"dropping-particle":"","family":"Grotjohann","given":"Ingo","non-dropping-particle":"","parse-names":false,"suffix":""},{"dropping-particle":"","family":"Holton","given":"James M","non-dropping-particle":"","parse-names":false,"suffix":""},{"dropping-particle":"","family":"Barends","given":"Thomas R M","non-dropping-particle":"","parse-names":false,"suffix":""},{"dropping-particle":"","family":"Neutze","given":"Richard","non-dropping-particle":"","parse-names":false,"suffix":""},{"dropping-particle":"","family":"Marchesini","given":"Stefano","non-dropping-particle":"","parse-names":false,"suffix":""},{"dropping-particle":"","family":"Fromme","given":"Raimund","non-dropping-particle":"","parse-names":false,"suffix":""},{"dropping-particle":"","family":"Schorb","given":"Sebastian","non-dropping-particle":"","parse-names":false,"suffix":""},{"dropping-particle":"","family":"Rupp","given":"Daniela","non-dropping-particle":"","parse-names":false,"suffix":""},{"dropping-particle":"","family":"Adolph","given":"Marcus","non-dropping-particle":"","parse-names":false,"suffix":""},{"dropping-particle":"","family":"Gorkhover","given":"Tais","non-dropping-particle":"","parse-names":false,"suffix":""},{"dropping-particle":"","family":"Andersson","given":"Inger","non-dropping-particle":"","parse-names":false,"suffix":""},{"dropping-particle":"","family":"Hirsemann","given":"Helmut","non-dropping-particle":"","parse-names":false,"suffix":""},{"dropping-particle":"","family":"Potdevin","given":"Guillaume","non-dropping-particle":"","parse-names":false,"suffix":""},{"dropping-particle":"","family":"Graafsma","given":"Heinz","non-dropping-particle":"","parse-names":false,"suffix":""},{"dropping-particle":"","family":"Nilsson","given":"Björn","non-dropping-particle":"","parse-names":false,"suffix":""},{"dropping-particle":"","family":"Spence","given":"John C H","non-dropping-particle":"","parse-names":false,"suffix":""}],"container-title":"Nature","id":"ITEM-2","issue":"7332","issued":{"date-parts":[["2011","2","3"]]},"page":"73-77","publisher":"Nature Publishing Group, a division of Macmillan Publishers Limited. All Rights Reserved.","title":"Femtosecond X-ray protein nanocrystallography","type":"article-journal","volume":"470"},"uris":["http://www.mendeley.com/documents/?uuid=ebc96dc8-3758-4d6a-9b4d-e3c1841f6e89"]},{"id":"ITEM-3","itemData":{"DOI":"10.1038/nphoton.2011.297","ISSN":"1749-4885","PMID":"24078834","abstract":"X-ray free-electron lasers have enabled new approaches to the structural determination of protein crystals that are too small or radiation-sensitive for conventional analysis(1). For sufficiently short pulses, diffraction is collected before significant changes occur to the sample, and it has been predicted that pulses as short as 10 fs may be required to acquire atomic-resolution structural information(1-4). Here, we describe a mechanism unique to ultrafast, ultra-intense X-ray experiments that allows structural information to be collected from crystalline samples using high radiation doses without the requirement for the pulse to terminate before the onset of sample damage. Instead, the diffracted X-rays are gated by a rapid loss of crystalline periodicity, producing apparent pulse lengths significantly shorter than the duration of the incident pulse. The shortest apparent pulse lengths occur at the highest resolution, and our measurements indicate that current X-ray free-electron laser technology(5) should enable structural determination from submicrometre protein crystals with atomic resolution.","author":[{"dropping-particle":"","family":"Barty","given":"Anton","non-dropping-particle":"","parse-names":false,"suffix":""},{"dropping-particle":"","family":"Caleman","given":"Carl","non-dropping-particle":"","parse-names":false,"suffix":""},{"dropping-particle":"","family":"Aquila","given":"Andrew","non-dropping-particle":"","parse-names":false,"suffix":""},{"dropping-particle":"","family":"Timneanu","given":"Nicusor","non-dropping-particle":"","parse-names":false,"suffix":""},{"dropping-particle":"","family":"Lomb","given":"Lukas","non-dropping-particle":"","parse-names":false,"suffix":""},{"dropping-particle":"","family":"White","given":"Thomas a","non-dropping-particle":"","parse-names":false,"suffix":""},{"dropping-particle":"","family":"Andreasson","given":"Jakob","non-dropping-particle":"","parse-names":false,"suffix":""},{"dropping-particle":"","family":"Arnlund","given":"David","non-dropping-particle":"","parse-names":false,"suffix":""},{"dropping-particle":"","family":"Bajt","given":"Saša","non-dropping-particle":"","parse-names":false,"suffix":""},{"dropping-particle":"","family":"Barends","given":"Thomas R M","non-dropping-particle":"","parse-names":false,"suffix":""},{"dropping-particle":"","family":"Barthelmess","given":"Miriam","non-dropping-particle":"","parse-names":false,"suffix":""},{"dropping-particle":"","family":"Bogan","given":"Michael J","non-dropping-particle":"","parse-names":false,"suffix":""},{"dropping-particle":"","family":"Bostedt","given":"Christoph","non-dropping-particle":"","parse-names":false,"suffix":""},{"dropping-particle":"","family":"Bozek","given":"John D","non-dropping-particle":"","parse-names":false,"suffix":""},{"dropping-particle":"","family":"Coffee","given":"Ryan","non-dropping-particle":"","parse-names":false,"suffix":""},{"dropping-particle":"","family":"Coppola","given":"Nicola","non-dropping-particle":"","parse-names":false,"suffix":""},{"dropping-particle":"","family":"Davidsson","given":"Jan","non-dropping-particle":"","parse-names":false,"suffix":""},{"dropping-particle":"","family":"Deponte","given":"Daniel P","non-dropping-particle":"","parse-names":false,"suffix":""},{"dropping-particle":"","family":"Doak","given":"R Bruce","non-dropping-particle":"","parse-names":false,"suffix":""},{"dropping-particle":"","family":"Ekeberg","given":"Tomas","non-dropping-particle":"","parse-names":false,"suffix":""},{"dropping-particle":"","family":"Elser","given":"Veit","non-dropping-particle":"","parse-names":false,"suffix":""},{"dropping-particle":"","family":"Epp","given":"Sascha W","non-dropping-particle":"","parse-names":false,"suffix":""},{"dropping-particle":"","family":"Erk","given":"Benjamin","non-dropping-particle":"","parse-names":false,"suffix":""},{"dropping-particle":"","family":"Fleckenstein","given":"Holger","non-dropping-particle":"","parse-names":false,"suffix":""},{"dropping-particle":"","family":"Foucar","given":"Lutz","non-dropping-particle":"","parse-names":false,"suffix":""},{"dropping-particle":"","family":"Fromme","given":"Petra","non-dropping-particle":"","parse-names":false,"suffix":""},{"dropping-particle":"","family":"Graafsma","given":"Heinz","non-dropping-particle":"","parse-names":false,"suffix":""},{"dropping-particle":"","family":"Gumprecht","given":"Lars","non-dropping-particle":"","parse-names":false,"suffix":""},{"dropping-particle":"","family":"Hajdu","given":"Janos","non-dropping-particle":"","parse-names":false,"suffix":""},{"dropping-particle":"","family":"Hampton","given":"Christina Y","non-dropping-particle":"","parse-names":false,"suffix":""},{"dropping-particle":"","family":"Hartmann","given":"Robert","non-dropping-particle":"","parse-names":false,"suffix":""},{"dropping-particle":"","family":"Hartmann","given":"Andreas","non-dropping-particle":"","parse-names":false,"suffix":""},{"dropping-particle":"","family":"Hauser","given":"Günter","non-dropping-particle":"","parse-names":false,"suffix":""},{"dropping-particle":"","family":"Hirsemann","given":"Helmut","non-dropping-particle":"","parse-names":false,"suffix":""},{"dropping-particle":"","family":"Holl","given":"Peter","non-dropping-particle":"","parse-names":false,"suffix":""},{"dropping-particle":"","family":"Hunter","given":"Mark S","non-dropping-particle":"","parse-names":false,"suffix":""},{"dropping-particle":"","family":"Johansson","given":"Linda","non-dropping-particle":"","parse-names":false,"suffix":""},{"dropping-particle":"","family":"Kassemeyer","given":"Stephan","non-dropping-particle":"","parse-names":false,"suffix":""},{"dropping-particle":"","family":"Kimmel","given":"Nils","non-dropping-particle":"","parse-names":false,"suffix":""},{"dropping-particle":"","family":"Kirian","given":"Richard a","non-dropping-particle":"","parse-names":false,"suffix":""},{"dropping-particle":"","family":"Liang","given":"Mengning","non-dropping-particle":"","parse-names":false,"suffix":""},{"dropping-particle":"","family":"Maia","given":"Filipe R N C","non-dropping-particle":"","parse-names":false,"suffix":""},{"dropping-particle":"","family":"Malmerberg","given":"Erik","non-dropping-particle":"","parse-names":false,"suffix":""},{"dropping-particle":"","family":"Marchesini","given":"Stefano","non-dropping-particle":"","parse-names":false,"suffix":""},{"dropping-particle":"V","family":"Martin","given":"Andrew","non-dropping-particle":"","parse-names":false,"suffix":""},{"dropping-particle":"","family":"Nass","given":"Karol","non-dropping-particle":"","parse-names":false,"suffix":""},{"dropping-particle":"","family":"Neutze","given":"Richard","non-dropping-particle":"","parse-names":false,"suffix":""},{"dropping-particle":"","family":"Reich","given":"Christian","non-dropping-particle":"","parse-names":false,"suffix":""},{"dropping-particle":"","family":"Rolles","given":"Daniel","non-dropping-particle":"","parse-names":false,"suffix":""},{"dropping-particle":"","family":"Rudek","given":"Benedikt","non-dropping-particle":"","parse-names":false,"suffix":""},{"dropping-particle":"","family":"Rudenko","given":"Artem","non-dropping-particle":"","parse-names":false,"suffix":""},{"dropping-particle":"","family":"Scott","given":"Howard","non-dropping-particle":"","parse-names":false,"suffix":""},{"dropping-particle":"","family":"Schlichting","given":"Ilme","non-dropping-particle":"","parse-names":false,"suffix":""},{"dropping-particle":"","family":"Schulz","given":"Joachim","non-dropping-particle":"","parse-names":false,"suffix":""},{"dropping-particle":"","family":"Seibert","given":"M Marvin","non-dropping-particle":"","parse-names":false,"suffix":""},{"dropping-particle":"","family":"Shoeman","given":"Robert L","non-dropping-particle":"","parse-names":false,"suffix":""},{"dropping-particle":"","family":"Sierra","given":"Raymond G","non-dropping-particle":"","parse-names":false,"suffix":""},{"dropping-particle":"","family":"Soltau","given":"Heike","non-dropping-particle":"","parse-names":false,"suffix":""},{"dropping-particle":"","family":"Spence","given":"John C H","non-dropping-particle":"","parse-names":false,"suffix":""},{"dropping-particle":"","family":"Stellato","given":"Francesco","non-dropping-particle":"","parse-names":false,"suffix":""},{"dropping-particle":"","family":"Stern","given":"Stephan","non-dropping-particle":"","parse-names":false,"suffix":""},{"dropping-particle":"","family":"Strüder","given":"Lothar","non-dropping-particle":"","parse-names":false,"suffix":""},{"dropping-particle":"","family":"Ullrich","given":"Joachim","non-dropping-particle":"","parse-names":false,"suffix":""},{"dropping-particle":"","family":"Wang","given":"X","non-dropping-particle":"","parse-names":false,"suffix":""},{"dropping-particle":"","family":"Weidenspointner","given":"Georg","non-dropping-particle":"","parse-names":false,"suffix":""},{"dropping-particle":"","family":"Weierstall","given":"Uwe","non-dropping-particle":"","parse-names":false,"suffix":""},{"dropping-particle":"","family":"Wunderer","given":"Cornelia B","non-dropping-particle":"","parse-names":false,"suffix":""},{"dropping-particle":"","family":"Chapman","given":"Henry N","non-dropping-particle":"","parse-names":false,"suffix":""}],"container-title":"Nature photonics","id":"ITEM-3","issue":"December","issued":{"date-parts":[["2012","1"]]},"page":"35-40","title":"Self-terminating diffraction gates femtosecond X-ray nanocrystallography measurements.","type":"article-journal","volume":"6"},"uris":["http://www.mendeley.com/documents/?uuid=d7857622-173c-445c-a966-705606db16aa"]}],"mendeley":{"formattedCitation":"&lt;sup&gt;1–3&lt;/sup&gt;","plainTextFormattedCitation":"1–3","previouslyFormattedCitation":"&lt;sup&gt;1–3&lt;/sup&gt;"},"properties":{"noteIndex":0},"schema":"https://github.com/citation-style-language/schema/raw/master/csl-citation.json"}</w:instrText>
      </w:r>
      <w:r>
        <w:fldChar w:fldCharType="separate"/>
      </w:r>
      <w:r w:rsidR="00D441E5" w:rsidRPr="00D441E5">
        <w:rPr>
          <w:noProof/>
          <w:vertAlign w:val="superscript"/>
        </w:rPr>
        <w:t>1–3</w:t>
      </w:r>
      <w:r>
        <w:fldChar w:fldCharType="end"/>
      </w:r>
      <w:r>
        <w:t xml:space="preserve">. </w:t>
      </w:r>
    </w:p>
    <w:p w14:paraId="64A8CB6A" w14:textId="77777777" w:rsidR="00184C3E" w:rsidRDefault="00184C3E" w:rsidP="007966C6"/>
    <w:p w14:paraId="4979D79D" w14:textId="037C8B00" w:rsidR="00184C3E" w:rsidRDefault="00B370C9" w:rsidP="007966C6">
      <w:r>
        <w:t xml:space="preserve">In a time-resolved extension of </w:t>
      </w:r>
      <w:r w:rsidR="00A0413D">
        <w:t>SFX</w:t>
      </w:r>
      <w:r w:rsidR="00A0413D">
        <w:t xml:space="preserve"> </w:t>
      </w:r>
      <w:r w:rsidR="001C44F3">
        <w:t>(TR-SFX)</w:t>
      </w:r>
      <w:r w:rsidR="00A0413D">
        <w:t>,</w:t>
      </w:r>
      <w:r w:rsidR="001C44F3">
        <w:t xml:space="preserve"> </w:t>
      </w:r>
      <w:r>
        <w:t>the femtosecond pulses from the XFEL are used to study structural changes in proteins</w:t>
      </w:r>
      <w:r>
        <w:fldChar w:fldCharType="begin" w:fldLock="1"/>
      </w:r>
      <w:r w:rsidR="00D55BBD">
        <w:instrText>ADDIN CSL_CITATION {"citationItems":[{"id":"ITEM-1","itemData":{"ISSN":"1094-4087","PMID":"22330507","abstract":"We demonstrate the use of an X-ray free electron laser synchronized with an optical pump laser to obtain X-ray diffraction snapshots from the photoactivated states of large membrane protein complexes in the form of nanocrystals flowing in a liquid jet. Light-induced changes of Photosystem I-Ferredoxin co-crystals were observed at time delays of 5 to 10 µs after excitation. The result correlates with the microsecond kinetics of electron transfer from Photosystem I to ferredoxin. The undocking process that follows the electron transfer leads to large rearrangements in the crystals that will terminally lead to the disintegration of the crystals. We describe the experimental setup and obtain the first time-resolved femtosecond serial X-ray crystallography results from an irreversible photo-chemical reaction at the Linac Coherent Light Source. This technique opens the door to time-resolved structural studies of reaction dynamics in biological systems.","author":[{"dropping-particle":"","family":"Aquila","given":"Andrew","non-dropping-particle":"","parse-names":false,"suffix":""},{"dropping-particle":"","family":"Hunter","given":"Mark S","non-dropping-particle":"","parse-names":false,"suffix":""},{"dropping-particle":"","family":"Doak","given":"R Bruce","non-dropping-particle":"","parse-names":false,"suffix":""},{"dropping-particle":"","family":"Kirian","given":"Richard a","non-dropping-particle":"","parse-names":false,"suffix":""},{"dropping-particle":"","family":"Fromme","given":"Petra","non-dropping-particle":"","parse-names":false,"suffix":""},{"dropping-particle":"","family":"White","given":"Thomas a","non-dropping-particle":"","parse-names":false,"suffix":""},{"dropping-particle":"","family":"Andreasson","given":"Jakob","non-dropping-particle":"","parse-names":false,"suffix":""},{"dropping-particle":"","family":"Arnlund","given":"David","non-dropping-particle":"","parse-names":false,"suffix":""},{"dropping-particle":"","family":"Bajt","given":"Saša","non-dropping-particle":"","parse-names":false,"suffix":""},{"dropping-particle":"","family":"Barends","given":"Thomas R M","non-dropping-particle":"","parse-names":false,"suffix":""},{"dropping-particle":"","family":"Barthelmess","given":"Miriam","non-dropping-particle":"","parse-names":false,"suffix":""},{"dropping-particle":"","family":"Bogan","given":"Michael J","non-dropping-particle":"","parse-names":false,"suffix":""},{"dropping-particle":"","family":"Bostedt","given":"Christoph","non-dropping-particle":"","parse-names":false,"suffix":""},{"dropping-particle":"","family":"Bottin","given":"Hervé","non-dropping-particle":"","parse-names":false,"suffix":""},{"dropping-particle":"","family":"Bozek","given":"John D","non-dropping-particle":"","parse-names":false,"suffix":""},{"dropping-particle":"","family":"Caleman","given":"Carl","non-dropping-particle":"","parse-names":false,"suffix":""},{"dropping-particle":"","family":"Coppola","given":"Nicola","non-dropping-particle":"","parse-names":false,"suffix":""},{"dropping-particle":"","family":"Davidsson","given":"Jan","non-dropping-particle":"","parse-names":false,"suffix":""},{"dropping-particle":"","family":"DePonte","given":"Daniel P","non-dropping-particle":"","parse-names":false,"suffix":""},{"dropping-particle":"","family":"Elser","given":"Veit","non-dropping-particle":"","parse-names":false,"suffix":""},{"dropping-particle":"","family":"Epp","given":"Sascha W","non-dropping-particle":"","parse-names":false,"suffix":""},{"dropping-particle":"","family":"Erk","given":"Benjamin","non-dropping-particle":"","parse-names":false,"suffix":""},{"dropping-particle":"","family":"Fleckenstein","given":"Holger","non-dropping-particle":"","parse-names":false,"suffix":""},{"dropping-particle":"","family":"Foucar","given":"Lutz","non-dropping-particle":"","parse-names":false,"suffix":""},{"dropping-particle":"","family":"Frank","given":"Matthias","non-dropping-particle":"","parse-names":false,"suffix":""},{"dropping-particle":"","family":"Fromme","given":"Raimund","non-dropping-particle":"","parse-names":false,"suffix":""},{"dropping-particle":"","family":"Graafsma","given":"Heinz","non-dropping-particle":"","parse-names":false,"suffix":""},{"dropping-particle":"","family":"Grotjohann","given":"Ingo","non-dropping-particle":"","parse-names":false,"suffix":""},{"dropping-particle":"","family":"Gumprecht","given":"Lars","non-dropping-particle":"","parse-names":false,"suffix":""},{"dropping-particle":"","family":"Hajdu","given":"Janos","non-dropping-particle":"","parse-names":false,"suffix":""},{"dropping-particle":"","family":"Hampton","given":"Christina Y","non-dropping-particle":"","parse-names":false,"suffix":""},{"dropping-particle":"","family":"Hartmann","given":"Andreas","non-dropping-particle":"","parse-names":false,"suffix":""},{"dropping-particle":"","family":"Hartmann","given":"Robert","non-dropping-particle":"","parse-names":false,"suffix":""},{"dropping-particle":"","family":"Hau-Riege","given":"Stefan","non-dropping-particle":"","parse-names":false,"suffix":""},{"dropping-particle":"","family":"Hauser","given":"Günter","non-dropping-particle":"","parse-names":false,"suffix":""},{"dropping-particle":"","family":"Hirsemann","given":"Helmut","non-dropping-particle":"","parse-names":false,"suffix":""},{"dropping-particle":"","family":"Holl","given":"Peter","non-dropping-particle":"","parse-names":false,"suffix":""},{"dropping-particle":"","family":"Holton","given":"James M","non-dropping-particle":"","parse-names":false,"suffix":""},{"dropping-particle":"","family":"Hömke","given":"André","non-dropping-particle":"","parse-names":false,"suffix":""},{"dropping-particle":"","family":"Johansson","given":"Linda","non-dropping-particle":"","parse-names":false,"suffix":""},{"dropping-particle":"","family":"Kimmel","given":"Nils","non-dropping-particle":"","parse-names":false,"suffix":""},{"dropping-particle":"","family":"Kassemeyer","given":"Stephan","non-dropping-particle":"","parse-names":false,"suffix":""},{"dropping-particle":"","family":"Krasniqi","given":"Faton","non-dropping-particle":"","parse-names":false,"suffix":""},{"dropping-particle":"","family":"Kühnel","given":"Kai-Uwe","non-dropping-particle":"","parse-names":false,"suffix":""},{"dropping-particle":"","family":"Liang","given":"Mengning","non-dropping-particle":"","parse-names":false,"suffix":""},{"dropping-particle":"","family":"Lomb","given":"Lukas","non-dropping-particle":"","parse-names":false,"suffix":""},{"dropping-particle":"","family":"Malmerberg","given":"Erik","non-dropping-particle":"","parse-names":false,"suffix":""},{"dropping-particle":"","family":"Marchesini","given":"Stefano","non-dropping-particle":"","parse-names":false,"suffix":""},{"dropping-particle":"V","family":"Martin","given":"Andrew","non-dropping-particle":"","parse-names":false,"suffix":""},{"dropping-particle":"","family":"Maia","given":"Filipe R N C","non-dropping-particle":"","parse-names":false,"suffix":""},{"dropping-particle":"","family":"Messerschmidt","given":"Marc","non-dropping-particle":"","parse-names":false,"suffix":""},{"dropping-particle":"","family":"Nass","given":"Karol","non-dropping-particle":"","parse-names":false,"suffix":""},{"dropping-particle":"","family":"Reich","given":"Christian","non-dropping-particle":"","parse-names":false,"suffix":""},{"dropping-particle":"","family":"Neutze","given":"Richard","non-dropping-particle":"","parse-names":false,"suffix":""},{"dropping-particle":"","family":"Rolles","given":"Daniel","non-dropping-particle":"","parse-names":false,"suffix":""},{"dropping-particle":"","family":"Rudek","given":"Benedikt","non-dropping-particle":"","parse-names":false,"suffix":""},{"dropping-particle":"","family":"Rudenko","given":"Artem","non-dropping-particle":"","parse-names":false,"suffix":""},{"dropping-particle":"","family":"Schlichting","given":"Ilme","non-dropping-particle":"","parse-names":false,"suffix":""},{"dropping-particle":"","family":"Schmidt","given":"Carlo","non-dropping-particle":"","parse-names":false,"suffix":""},{"dropping-particle":"","family":"Schmidt","given":"Kevin E","non-dropping-particle":"","parse-names":false,"suffix":""},{"dropping-particle":"","family":"Schulz","given":"Joachim","non-dropping-particle":"","parse-names":false,"suffix":""},{"dropping-particle":"","family":"Seibert","given":"M Marvin","non-dropping-particle":"","parse-names":false,"suffix":""},{"dropping-particle":"","family":"Shoeman","given":"Robert L","non-dropping-particle":"","parse-names":false,"suffix":""},{"dropping-particle":"","family":"Sierra","given":"Raymond","non-dropping-particle":"","parse-names":false,"suffix":""},{"dropping-particle":"","family":"Soltau","given":"Heike","non-dropping-particle":"","parse-names":false,"suffix":""},{"dropping-particle":"","family":"Starodub","given":"Dmitri","non-dropping-particle":"","parse-names":false,"suffix":""},{"dropping-particle":"","family":"Stellato","given":"Francesco","non-dropping-particle":"","parse-names":false,"suffix":""},{"dropping-particle":"","family":"Stern","given":"Stephan","non-dropping-particle":"","parse-names":false,"suffix":""},{"dropping-particle":"","family":"Strüder","given":"Lothar","non-dropping-particle":"","parse-names":false,"suffix":""},{"dropping-particle":"","family":"Timneanu","given":"Nicusor","non-dropping-particle":"","parse-names":false,"suffix":""},{"dropping-particle":"","family":"Ullrich","given":"Joachim","non-dropping-particle":"","parse-names":false,"suffix":""},{"dropping-particle":"","family":"Wang","given":"Xiaoyu","non-dropping-particle":"","parse-names":false,"suffix":""},{"dropping-particle":"","family":"Williams","given":"Garth J","non-dropping-particle":"","parse-names":false,"suffix":""},{"dropping-particle":"","family":"Weidenspointner","given":"Georg","non-dropping-particle":"","parse-names":false,"suffix":""},{"dropping-particle":"","family":"Weierstall","given":"Uwe","non-dropping-particle":"","parse-names":false,"suffix":""},{"dropping-particle":"","family":"Wunderer","given":"Cornelia","non-dropping-particle":"","parse-names":false,"suffix":""},{"dropping-particle":"","family":"Barty","given":"Anton","non-dropping-particle":"","parse-names":false,"suffix":""},{"dropping-particle":"","family":"Spence","given":"John C H","non-dropping-particle":"","parse-names":false,"suffix":""},{"dropping-particle":"","family":"Chapman","given":"Henry N","non-dropping-particle":"","parse-names":false,"suffix":""}],"container-title":"Optics express","id":"ITEM-1","issue":"3","issued":{"date-parts":[["2012","1","30"]]},"page":"2706-16","title":"Time-resolved protein nanocrystallography using an X-ray free-electron laser.","type":"article-journal","volume":"20"},"uris":["http://www.mendeley.com/documents/?uuid=4bf476b0-1196-447b-83ca-7626f0397e4b"]},{"id":"ITEM-2","itemData":{"DOI":"10.1063/1.4922774","ISSN":"2329-7778","abstract":"Structural\\r\\ninformation of the different conformational states of the two prototypical light-sensitive membrane proteins, bacteriorhodopsin and rhodopsin, has been obtained in the past by X-ray cryo-crystallography and cryo-electron microscopy. However, these methods do not allow for the structure determination of most intermediate conformations. Recently, the potential of X-Ray Free Electron Lasers (X-FELs) for tracking the dynamics of light-triggered processes by pump-probe serial femtosecond crystallography has been demonstrated using 3D-micron-sized crystals. In addition, X-FELs provide new opportunities for protein 2D-crystal diffraction, which would allow to observe the course of conformational changes of membrane proteins in a close-to-physiological lipid bilayer environment. Here, we describe the strategies towards structural\\r\\ndynamic studies of retinal proteins at room temperature, using injector or fixed-target based serial femtosecond crystallography at X-FELs. Thanks to recent progress especially in sample delivery methods, serial crystallography is now also feasible at synchrotron X-ray sources, thus expanding the possibilities for time-resolved structure determination.","author":[{"dropping-particle":"","family":"Panneels","given":"Valérie","non-dropping-particle":"","parse-names":false,"suffix":""},{"dropping-particle":"","family":"Wu","given":"Wenting","non-dropping-particle":"","parse-names":false,"suffix":""},{"dropping-particle":"","family":"Tsai","given":"Ching-Ju","non-dropping-particle":"","parse-names":false,"suffix":""},{"dropping-particle":"","family":"Nogly","given":"Przemek","non-dropping-particle":"","parse-names":false,"suffix":""},{"dropping-particle":"","family":"Rheinberger","given":"Jan","non-dropping-particle":"","parse-names":false,"suffix":""},{"dropping-particle":"","family":"Jaeger","given":"Kathrin","non-dropping-particle":"","parse-names":false,"suffix":""},{"dropping-particle":"","family":"Cicchetti","given":"Gregor","non-dropping-particle":"","parse-names":false,"suffix":""},{"dropping-particle":"","family":"Gati","given":"Cornelius","non-dropping-particle":"","parse-names":false,"suffix":""},{"dropping-particle":"","family":"Kick","given":"Leonhard M.","non-dropping-particle":"","parse-names":false,"suffix":""},{"dropping-particle":"","family":"Sala","given":"Leonardo","non-dropping-particle":"","parse-names":false,"suffix":""},{"dropping-particle":"","family":"Capitani","given":"Guido","non-dropping-particle":"","parse-names":false,"suffix":""},{"dropping-particle":"","family":"Milne","given":"Chris","non-dropping-particle":"","parse-names":false,"suffix":""},{"dropping-particle":"","family":"Padeste","given":"Celestino","non-dropping-particle":"","parse-names":false,"suffix":""},{"dropping-particle":"","family":"Pedrini","given":"Bill","non-dropping-particle":"","parse-names":false,"suffix":""},{"dropping-particle":"","family":"Li","given":"Xiao-Dan","non-dropping-particle":"","parse-names":false,"suffix":""},{"dropping-particle":"","family":"Standfuss","given":"Jörg","non-dropping-particle":"","parse-names":false,"suffix":""},{"dropping-particle":"","family":"Abela","given":"Rafael","non-dropping-particle":"","parse-names":false,"suffix":""},{"dropping-particle":"","family":"Schertler","given":"Gebhard","non-dropping-particle":"","parse-names":false,"suffix":""}],"container-title":"Structural Dynamics","id":"ITEM-2","issue":"4","issued":{"date-parts":[["2015","7"]]},"page":"041718","title":"Time-resolved structural studies with serial crystallography: A new light on retinal proteins","type":"article-journal","volume":"2"},"uris":["http://www.mendeley.com/documents/?uuid=452b2766-b4ba-41f9-9762-90d7aba24d26"]}],"mendeley":{"formattedCitation":"&lt;sup&gt;4, 5&lt;/sup&gt;","plainTextFormattedCitation":"4, 5","previouslyFormattedCitation":"&lt;sup&gt;4, 5&lt;/sup&gt;"},"properties":{"noteIndex":0},"schema":"https://github.com/citation-style-language/schema/raw/master/csl-citation.json"}</w:instrText>
      </w:r>
      <w:r>
        <w:fldChar w:fldCharType="separate"/>
      </w:r>
      <w:r w:rsidR="00D55BBD" w:rsidRPr="00D55BBD">
        <w:rPr>
          <w:noProof/>
          <w:vertAlign w:val="superscript"/>
        </w:rPr>
        <w:t>4,5</w:t>
      </w:r>
      <w:r>
        <w:fldChar w:fldCharType="end"/>
      </w:r>
      <w:r>
        <w:t xml:space="preserve">. </w:t>
      </w:r>
      <w:r w:rsidR="000032FD">
        <w:t>T</w:t>
      </w:r>
      <w:r w:rsidR="00446267">
        <w:t>he protein of interest is activated with an optical laser</w:t>
      </w:r>
      <w:r w:rsidR="002379CE">
        <w:t xml:space="preserve"> </w:t>
      </w:r>
      <w:r w:rsidR="00E660BB">
        <w:t>(</w:t>
      </w:r>
      <w:r w:rsidR="002379CE">
        <w:t xml:space="preserve">or </w:t>
      </w:r>
      <w:r w:rsidR="00586851">
        <w:t>an</w:t>
      </w:r>
      <w:r w:rsidR="002379CE" w:rsidRPr="001B6B9E">
        <w:rPr>
          <w:noProof/>
        </w:rPr>
        <w:t xml:space="preserve">other </w:t>
      </w:r>
      <w:r w:rsidR="00E660BB" w:rsidRPr="001B6B9E">
        <w:rPr>
          <w:noProof/>
        </w:rPr>
        <w:t xml:space="preserve">activity </w:t>
      </w:r>
      <w:r w:rsidR="002379CE" w:rsidRPr="001B6B9E">
        <w:rPr>
          <w:noProof/>
        </w:rPr>
        <w:t>trigger</w:t>
      </w:r>
      <w:r w:rsidR="00E660BB">
        <w:t>)</w:t>
      </w:r>
      <w:r w:rsidR="00446267">
        <w:t xml:space="preserve"> j</w:t>
      </w:r>
      <w:r w:rsidR="00224150">
        <w:t xml:space="preserve">ust </w:t>
      </w:r>
      <w:r w:rsidR="00224150" w:rsidRPr="001B6B9E">
        <w:rPr>
          <w:noProof/>
        </w:rPr>
        <w:t>prior to</w:t>
      </w:r>
      <w:r w:rsidR="00224150">
        <w:t xml:space="preserve"> being </w:t>
      </w:r>
      <w:r w:rsidR="004C7227">
        <w:t xml:space="preserve">shot </w:t>
      </w:r>
      <w:r w:rsidR="00224150">
        <w:t>by the XFEL</w:t>
      </w:r>
      <w:r w:rsidR="00B90871">
        <w:t xml:space="preserve"> in </w:t>
      </w:r>
      <w:r w:rsidR="00B90871">
        <w:rPr>
          <w:noProof/>
        </w:rPr>
        <w:t xml:space="preserve">a </w:t>
      </w:r>
      <w:r w:rsidR="00B90871">
        <w:t>pump-probe setup</w:t>
      </w:r>
      <w:r w:rsidR="00224150">
        <w:t>. By precisely controlling the delay between pump and probe pulses</w:t>
      </w:r>
      <w:r w:rsidR="00A0413D">
        <w:t>,</w:t>
      </w:r>
      <w:r w:rsidR="00224150">
        <w:t xml:space="preserve"> the target protein can </w:t>
      </w:r>
      <w:r w:rsidR="00224150" w:rsidRPr="000A05CB">
        <w:rPr>
          <w:noProof/>
        </w:rPr>
        <w:t xml:space="preserve">be </w:t>
      </w:r>
      <w:r w:rsidR="000A05CB">
        <w:rPr>
          <w:noProof/>
        </w:rPr>
        <w:t>captured</w:t>
      </w:r>
      <w:r w:rsidR="00224150">
        <w:t xml:space="preserve"> </w:t>
      </w:r>
      <w:r w:rsidR="00184C3E">
        <w:t>in</w:t>
      </w:r>
      <w:r w:rsidR="00224150">
        <w:t xml:space="preserve"> different states. Molecular movies </w:t>
      </w:r>
      <w:r w:rsidR="00446267">
        <w:t>of structural changes</w:t>
      </w:r>
      <w:r w:rsidR="00A175AA">
        <w:t xml:space="preserve"> over </w:t>
      </w:r>
      <w:r w:rsidR="0087220C">
        <w:t>eleven</w:t>
      </w:r>
      <w:r w:rsidR="00A175AA">
        <w:t xml:space="preserve"> orders of magnitude in time</w:t>
      </w:r>
      <w:r w:rsidR="00446267">
        <w:t xml:space="preserve"> </w:t>
      </w:r>
      <w:r w:rsidR="00224150">
        <w:t xml:space="preserve">demonstrate the power of the new XFEL sources to study the dynamics of </w:t>
      </w:r>
      <w:r w:rsidR="00E656C4">
        <w:t xml:space="preserve">several </w:t>
      </w:r>
      <w:r w:rsidR="00224150">
        <w:t>protein</w:t>
      </w:r>
      <w:r w:rsidR="00E656C4">
        <w:t xml:space="preserve"> target</w:t>
      </w:r>
      <w:r w:rsidR="00224150">
        <w:t>s</w:t>
      </w:r>
      <w:r w:rsidR="00FD4F4F">
        <w:fldChar w:fldCharType="begin" w:fldLock="1"/>
      </w:r>
      <w:r w:rsidR="00EB3832">
        <w:instrText>ADDIN CSL_CITATION {"citationItems":[{"id":"ITEM-1","itemData":{"DOI":"10.1126/science.1259357","ISSN":"0036-8075, 1095-9203","author":[{"dropping-particle":"","family":"Tenboer","given":"Jason","non-dropping-particle":"","parse-names":false,"suffix":""},{"dropping-particle":"","family":"Basu","given":"Shibom","non-dropping-particle":"","parse-names":false,"suffix":""},{"dropping-particle":"","family":"Zatsepin","given":"Nadia","non-dropping-particle":"","parse-names":false,"suffix":""},{"dropping-particle":"","family":"Pande","given":"Kanupriya","non-dropping-particle":"","parse-names":false,"suffix":""},{"dropping-particle":"","family":"Milathianaki","given":"Despina","non-dropping-particle":"","parse-names":false,"suffix":""},{"dropping-particle":"","family":"Frank","given":"Matthias","non-dropping-particle":"","parse-names":false,"suffix":""},{"dropping-particle":"","family":"Hunter","given":"Mark","non-dropping-particle":"","parse-names":false,"suffix":""},{"dropping-particle":"","family":"Boutet","given":"Sébastien","non-dropping-particle":"","parse-names":false,"suffix":""},{"dropping-particle":"","family":"Williams","given":"Garth J.","non-dropping-particle":"","parse-names":false,"suffix":""},{"dropping-particle":"","family":"Koglin","given":"Jason E.","non-dropping-particle":"","parse-names":false,"suffix":""},{"dropping-particle":"","family":"Oberthuer","given":"Dominik","non-dropping-particle":"","parse-names":false,"suffix":""},{"dropping-particle":"","family":"Heymann","given":"Michael","non-dropping-particle":"","parse-names":false,"suffix":""},{"dropping-particle":"","family":"Kupitz","given":"Christopher","non-dropping-particle":"","parse-names":false,"suffix":""},{"dropping-particle":"","family":"Conrad","given":"Chelsie","non-dropping-particle":"","parse-names":false,"suffix":""},{"dropping-particle":"","family":"Coe","given":"Jesse","non-dropping-particle":"","parse-names":false,"suffix":""},{"dropping-particle":"","family":"Roy-Chowdhury","given":"Shatabdi","non-dropping-particle":"","parse-names":false,"suffix":""},{"dropping-particle":"","family":"Weierstall","given":"Uwe","non-dropping-particle":"","parse-names":false,"suffix":""},{"dropping-particle":"","family":"James","given":"Daniel","non-dropping-particle":"","parse-names":false,"suffix":""},{"dropping-particle":"","family":"Wang","given":"Dingjie","non-dropping-particle":"","parse-names":false,"suffix":""},{"dropping-particle":"","family":"Grant","given":"Thomas","non-dropping-particle":"","parse-names":false,"suffix":""},{"dropping-particle":"","family":"Barty","given":"Anton","non-dropping-particle":"","parse-names":false,"suffix":""},{"dropping-particle":"","family":"Yefanov","given":"Oleksandr","non-dropping-particle":"","parse-names":false,"suffix":""},{"dropping-particle":"","family":"Scales","given":"Jennifer","non-dropping-particle":"","parse-names":false,"suffix":""},{"dropping-particle":"","family":"Gati","given":"Cornelius","non-dropping-particle":"","parse-names":false,"suffix":""},{"dropping-particle":"","family":"Seuring","given":"Carolin","non-dropping-particle":"","parse-names":false,"suffix":""},{"dropping-particle":"","family":"Srajer","given":"Vukica","non-dropping-particle":"","parse-names":false,"suffix":""},{"dropping-particle":"","family":"Henning","given":"Robert","non-dropping-particle":"","parse-names":false,"suffix":""},{"dropping-particle":"","family":"Schwander","given":"Peter","non-dropping-particle":"","parse-names":false,"suffix":""},{"dropping-particle":"","family":"Fromme","given":"Raimund","non-dropping-particle":"","parse-names":false,"suffix":""},{"dropping-particle":"","family":"Ourmazd","given":"Abbas","non-dropping-particle":"","parse-names":false,"suffix":""},{"dropping-particle":"","family":"Moffat","given":"Keith","non-dropping-particle":"","parse-names":false,"suffix":""},{"dropping-particle":"Van","family":"Thor","given":"Jasper J.","non-dropping-particle":"","parse-names":false,"suffix":""},{"dropping-particle":"","family":"Spence","given":"John C. H.","non-dropping-particle":"","parse-names":false,"suffix":""},{"dropping-particle":"","family":"Fromme","given":"Petra","non-dropping-particle":"","parse-names":false,"suffix":""},{"dropping-particle":"","family":"Chapman","given":"Henry N.","non-dropping-particle":"","parse-names":false,"suffix":""},{"dropping-particle":"","family":"Schmidt","given":"Marius","non-dropping-particle":"","parse-names":false,"suffix":""}],"container-title":"Science","id":"ITEM-1","issue":"6214","issued":{"date-parts":[["2014","12","4"]]},"page":"1242-1246","title":"Time-resolved serial crystallography captures high-resolution intermediates of photoactive yellow protein","type":"article-journal","volume":"346"},"uris":["http://www.mendeley.com/documents/?uuid=b677d283-a458-4ccf-92de-a8633d16a9ca"]},{"id":"ITEM-2","itemData":{"DOI":"10.1126/science.aad5081","ISSN":"1095-9203","PMID":"27151871","abstract":"A variety of organisms have evolved mechanisms to detect and respond to light, in which the response is mediated by protein structural changes after photon absorption. The initial step is often the photoisomerization of a conjugated chromophore. Isomerization occurs on ultrafast time scales and is substantially influenced by the chromophore environment. Here we identify structural changes associated with the earliest steps in the trans-to-cis isomerization of the chromophore in photoactive yellow protein. Femtosecond hard x-ray pulses emitted by the Linac Coherent Light Source were used to conduct time-resolved serial femtosecond crystallography on photoactive yellow protein microcrystals over a time range from 100 femtoseconds to 3 picoseconds to determine the structural dynamics of the photoisomerization reaction.","author":[{"dropping-particle":"","family":"Pande","given":"Kanupriya","non-dropping-particle":"","parse-names":false,"suffix":""},{"dropping-particle":"","family":"Hutchison","given":"Christopher D M","non-dropping-particle":"","parse-names":false,"suffix":""},{"dropping-particle":"","family":"Groenhof","given":"Gerrit","non-dropping-particle":"","parse-names":false,"suffix":""},{"dropping-particle":"","family":"Aquila","given":"Andy","non-dropping-particle":"","parse-names":false,"suffix":""},{"dropping-particle":"","family":"Robinson","given":"Josef S.","non-dropping-particle":"","parse-names":false,"suffix":""},{"dropping-particle":"","family":"Tenboer","given":"Jason","non-dropping-particle":"","parse-names":false,"suffix":""},{"dropping-particle":"","family":"Basu","given":"Shibom","non-dropping-particle":"","parse-names":false,"suffix":""},{"dropping-particle":"","family":"Boutet","given":"Sébastien","non-dropping-particle":"","parse-names":false,"suffix":""},{"dropping-particle":"","family":"DePonte","given":"Daniel P.","non-dropping-particle":"","parse-names":false,"suffix":""},{"dropping-particle":"","family":"Liang","given":"Mengning","non-dropping-particle":"","parse-names":false,"suffix":""},{"dropping-particle":"","family":"White","given":"Thomas A.","non-dropping-particle":"","parse-names":false,"suffix":""},{"dropping-particle":"","family":"Zatsepin","given":"Nadia A","non-dropping-particle":"","parse-names":false,"suffix":""},{"dropping-particle":"","family":"Yefanov","given":"Oleksandr","non-dropping-particle":"","parse-names":false,"suffix":""},{"dropping-particle":"","family":"Morozov","given":"Dmitry","non-dropping-particle":"","parse-names":false,"suffix":""},{"dropping-particle":"","family":"Oberthuer","given":"Dominik","non-dropping-particle":"","parse-names":false,"suffix":""},{"dropping-particle":"","family":"Gati","given":"Cornelius","non-dropping-particle":"","parse-names":false,"suffix":""},{"dropping-particle":"","family":"Subramanian","given":"Ganesh","non-dropping-particle":"","parse-names":false,"suffix":""},{"dropping-particle":"","family":"James","given":"Daniel","non-dropping-particle":"","parse-names":false,"suffix":""},{"dropping-particle":"","family":"Zhao","given":"Yun","non-dropping-particle":"","parse-names":false,"suffix":""},{"dropping-particle":"","family":"Koralek","given":"Jake","non-dropping-particle":"","parse-names":false,"suffix":""},{"dropping-particle":"","family":"Brayshaw","given":"Jennifer","non-dropping-particle":"","parse-names":false,"suffix":""},{"dropping-particle":"","family":"Kupitz","given":"Christopher","non-dropping-particle":"","parse-names":false,"suffix":""},{"dropping-particle":"","family":"Conrad","given":"Chelsie","non-dropping-particle":"","parse-names":false,"suffix":""},{"dropping-particle":"","family":"Roy-Chowdhury","given":"Shatabdi","non-dropping-particle":"","parse-names":false,"suffix":""},{"dropping-particle":"","family":"Coe","given":"Jesse D","non-dropping-particle":"","parse-names":false,"suffix":""},{"dropping-particle":"","family":"Metz","given":"Markus","non-dropping-particle":"","parse-names":false,"suffix":""},{"dropping-particle":"","family":"Xavier","given":"Paulraj Lourdu","non-dropping-particle":"","parse-names":false,"suffix":""},{"dropping-particle":"","family":"Grant","given":"Thomas D","non-dropping-particle":"","parse-names":false,"suffix":""},{"dropping-particle":"","family":"Koglin","given":"Jason E.","non-dropping-particle":"","parse-names":false,"suffix":""},{"dropping-particle":"","family":"Ketawala","given":"Gihan","non-dropping-particle":"","parse-names":false,"suffix":""},{"dropping-particle":"","family":"Fromme","given":"Raimund","non-dropping-particle":"","parse-names":false,"suffix":""},{"dropping-particle":"","family":"Šrajer","given":"Vukica","non-dropping-particle":"","parse-names":false,"suffix":""},{"dropping-particle":"","family":"Henning","given":"Robert","non-dropping-particle":"","parse-names":false,"suffix":""},{"dropping-particle":"","family":"Spence","given":"John C H","non-dropping-particle":"","parse-names":false,"suffix":""},{"dropping-particle":"","family":"Ourmazd","given":"Abbas","non-dropping-particle":"","parse-names":false,"suffix":""},{"dropping-particle":"","family":"Schwander","given":"Peter","non-dropping-particle":"","parse-names":false,"suffix":""},{"dropping-particle":"","family":"Weierstall","given":"Uwe","non-dropping-particle":"","parse-names":false,"suffix":""},{"dropping-particle":"","family":"Frank","given":"Matthias","non-dropping-particle":"","parse-names":false,"suffix":""},{"dropping-particle":"","family":"Fromme","given":"Petra","non-dropping-particle":"","parse-names":false,"suffix":""},{"dropping-particle":"","family":"Barty","given":"Anton","non-dropping-particle":"","parse-names":false,"suffix":""},{"dropping-particle":"","family":"Chapman","given":"Henry N.","non-dropping-particle":"","parse-names":false,"suffix":""},{"dropping-particle":"","family":"Moffat","given":"Keith","non-dropping-particle":"","parse-names":false,"suffix":""},{"dropping-particle":"","family":"Thor","given":"Jasper J","non-dropping-particle":"van","parse-names":false,"suffix":""},{"dropping-particle":"","family":"Schmidt","given":"Marius","non-dropping-particle":"","parse-names":false,"suffix":""}],"container-title":"Science (New York, N.Y.)","id":"ITEM-2","issue":"6286","issued":{"date-parts":[["2016","5","6"]]},"page":"725-9","title":"Femtosecond structural dynamics drives the trans/cis isomerization in photoactive yellow protein.","type":"article-journal","volume":"352"},"uris":["http://www.mendeley.com/documents/?uuid=6360c918-fb59-456a-84f3-a699f8ced10c"]},{"id":"ITEM-3","itemData":{"DOI":"10.1126/science.aac5492","ISBN":"0907444911001","ISSN":"1095-9203","PMID":"26359336","abstract":"The hemoprotein myoglobin is a model system for the study of protein dynamics. We used time-resolved serial femtosecond crystallography at an x-ray free-electron laser to resolve the ultrafast structural changes in the carbonmonoxy myoglobin complex upon photolysis of the Fe-CO bond. Structural changes appear throughout the protein within 500 femtoseconds, with the C, F, and H helices moving away from the heme cofactor and the E and A helices moving toward it. These collective movements are predicted by hybrid quantum mechanics/molecular mechanics simulations. Together with the observed oscillations of residues contacting the heme, our calculations support the prediction that an immediate collective response of the protein occurs upon ligand dissociation, as a result of heme vibrational modes coupling to global modes of the protein.","author":[{"dropping-particle":"","family":"Barends","given":"Thomas R M","non-dropping-particle":"","parse-names":false,"suffix":""},{"dropping-particle":"","family":"Foucar","given":"Lutz","non-dropping-particle":"","parse-names":false,"suffix":""},{"dropping-particle":"","family":"Ardevol","given":"Albert","non-dropping-particle":"","parse-names":false,"suffix":""},{"dropping-particle":"","family":"Nass","given":"Karol","non-dropping-particle":"","parse-names":false,"suffix":""},{"dropping-particle":"","family":"Aquila","given":"Andrew","non-dropping-particle":"","parse-names":false,"suffix":""},{"dropping-particle":"","family":"Botha","given":"Sabine","non-dropping-particle":"","parse-names":false,"suffix":""},{"dropping-particle":"","family":"Doak","given":"R Bruce","non-dropping-particle":"","parse-names":false,"suffix":""},{"dropping-particle":"","family":"Falahati","given":"Konstantin","non-dropping-particle":"","parse-names":false,"suffix":""},{"dropping-particle":"","family":"Hartmann","given":"Elisabeth","non-dropping-particle":"","parse-names":false,"suffix":""},{"dropping-particle":"","family":"Hilpert","given":"Mario","non-dropping-particle":"","parse-names":false,"suffix":""},{"dropping-particle":"","family":"Heinz","given":"Marcel","non-dropping-particle":"","parse-names":false,"suffix":""},{"dropping-particle":"","family":"Hoffmann","given":"Matthias C","non-dropping-particle":"","parse-names":false,"suffix":""},{"dropping-particle":"","family":"Köfinger","given":"Jürgen","non-dropping-particle":"","parse-names":false,"suffix":""},{"dropping-particle":"","family":"Koglin","given":"Jason E","non-dropping-particle":"","parse-names":false,"suffix":""},{"dropping-particle":"","family":"Kovacsova","given":"Gabriela","non-dropping-particle":"","parse-names":false,"suffix":""},{"dropping-particle":"","family":"Liang","given":"Mengning","non-dropping-particle":"","parse-names":false,"suffix":""},{"dropping-particle":"","family":"Milathianaki","given":"Despina","non-dropping-particle":"","parse-names":false,"suffix":""},{"dropping-particle":"","family":"Lemke","given":"Henrik T","non-dropping-particle":"","parse-names":false,"suffix":""},{"dropping-particle":"","family":"Reinstein","given":"Jochen","non-dropping-particle":"","parse-names":false,"suffix":""},{"dropping-particle":"","family":"Roome","given":"Christopher M","non-dropping-particle":"","parse-names":false,"suffix":""},{"dropping-particle":"","family":"Shoeman","given":"Robert L","non-dropping-particle":"","parse-names":false,"suffix":""},{"dropping-particle":"","family":"Williams","given":"Garth J","non-dropping-particle":"","parse-names":false,"suffix":""},{"dropping-particle":"","family":"Burghardt","given":"Irene","non-dropping-particle":"","parse-names":false,"suffix":""},{"dropping-particle":"","family":"Hummer","given":"Gerhard","non-dropping-particle":"","parse-names":false,"suffix":""},{"dropping-particle":"","family":"Boutet","given":"Sébastien","non-dropping-particle":"","parse-names":false,"suffix":""},{"dropping-particle":"","family":"Schlichting","given":"Ilme","non-dropping-particle":"","parse-names":false,"suffix":""}],"container-title":"Science (New York, N.Y.)","id":"ITEM-3","issue":"6259","issued":{"date-parts":[["2015"]]},"page":"445-50","title":"Direct observation of ultrafast collective motions in CO myoglobin upon ligand dissociation.","type":"article-journal","volume":"350"},"uris":["http://www.mendeley.com/documents/?uuid=de84e1db-0e34-4eed-9f79-a328375509ed"]},{"id":"ITEM-4","itemData":{"DOI":"10.1126/science.aah3497","ISBN":"1095-9203 (Electronic) 0036-8075 (Linking)","ISSN":"0036-8075","PMID":"28008064","abstract":"Bacteriorhodopsin is a membrane protein that harvests the energy content from light to transport protons out of the cell against a transmembrane potential. Nango et al. used timeresolved serial femtosecond crystallography at an x-ray free electron laser to provide 13 structural snapshots of the conformational changes that occur in the nanoseconds to milliseconds after photoactivation. These changes begin at the active site, propagate toward the extracellular side of the protein, and mediate internal protonation exchanges that achieve proton transport.Science, this issue p. 1552Bacteriorhodopsin (bR) is a light-driven proton pump and a model membrane transport protein. We used time-resolved serial femtosecond crystallography at an x-ray free electron laser to visualize conformational changes in bR from nanoseconds to milliseconds following photoactivation. An initially twisted retinal chromophore displaces a conserved tryptophan residue of transmembrane helix F on the cytoplasmic side of the protein while dislodging a key water molecule on the extracellular side. The resulting cascade of structural changes throughout the protein shows how motions are choreographed as bR transports protons uphill against a transmembrane concentration gradient.","author":[{"dropping-particle":"","family":"Nango","given":"Eriko","non-dropping-particle":"","parse-names":false,"suffix":""},{"dropping-particle":"","family":"Royant","given":"Antoine","non-dropping-particle":"","parse-names":false,"suffix":""},{"dropping-particle":"","family":"Kubo","given":"Minoru","non-dropping-particle":"","parse-names":false,"suffix":""},{"dropping-particle":"","family":"Nakane","given":"Takanori","non-dropping-particle":"","parse-names":false,"suffix":""},{"dropping-particle":"","family":"Wickstrand","given":"Cecilia","non-dropping-particle":"","parse-names":false,"suffix":""},{"dropping-particle":"","family":"Kimura","given":"Tetsunari","non-dropping-particle":"","parse-names":false,"suffix":""},{"dropping-particle":"","family":"Tanaka","given":"Tomoyuki","non-dropping-particle":"","parse-names":false,"suffix":""},{"dropping-particle":"","family":"Tono","given":"Kensuke","non-dropping-particle":"","parse-names":false,"suffix":""},{"dropping-particle":"","family":"Song","given":"Changyong","non-dropping-particle":"","parse-names":false,"suffix":""},{"dropping-particle":"","family":"Tanaka","given":"Rie","non-dropping-particle":"","parse-names":false,"suffix":""},{"dropping-particle":"","family":"Arima","given":"Toshi","non-dropping-particle":"","parse-names":false,"suffix":""},{"dropping-particle":"","family":"Yamashita","given":"Ayumi","non-dropping-particle":"","parse-names":false,"suffix":""},{"dropping-particle":"","family":"Kobayashi","given":"Jun","non-dropping-particle":"","parse-names":false,"suffix":""},{"dropping-particle":"","family":"Hosaka","given":"Toshiaki","non-dropping-particle":"","parse-names":false,"suffix":""},{"dropping-particle":"","family":"Mizohata","given":"Eiichi","non-dropping-particle":"","parse-names":false,"suffix":""},{"dropping-particle":"","family":"Nogly","given":"Przemyslaw","non-dropping-particle":"","parse-names":false,"suffix":""},{"dropping-particle":"","family":"Sugahara","given":"Michihiro","non-dropping-particle":"","parse-names":false,"suffix":""},{"dropping-particle":"","family":"Nam","given":"Daewoong","non-dropping-particle":"","parse-names":false,"suffix":""},{"dropping-particle":"","family":"Nomura","given":"Takashi","non-dropping-particle":"","parse-names":false,"suffix":""},{"dropping-particle":"","family":"Shimamura","given":"Tatsuro","non-dropping-particle":"","parse-names":false,"suffix":""},{"dropping-particle":"","family":"Im","given":"Dohyun","non-dropping-particle":"","parse-names":false,"suffix":""},{"dropping-particle":"","family":"Fujiwara","given":"Takaaki","non-dropping-particle":"","parse-names":false,"suffix":""},{"dropping-particle":"","family":"Yamanaka","given":"Yasuaki","non-dropping-particle":"","parse-names":false,"suffix":""},{"dropping-particle":"","family":"Jeon","given":"Byeonghyun","non-dropping-particle":"","parse-names":false,"suffix":""},{"dropping-particle":"","family":"Nishizawa","given":"Tomohiro","non-dropping-particle":"","parse-names":false,"suffix":""},{"dropping-particle":"","family":"Oda","given":"Kazumasa","non-dropping-particle":"","parse-names":false,"suffix":""},{"dropping-particle":"","family":"Fukuda","given":"Masahiro","non-dropping-particle":"","parse-names":false,"suffix":""},{"dropping-particle":"","family":"Andersson","given":"Rebecka","non-dropping-particle":"","parse-names":false,"suffix":""},{"dropping-particle":"","family":"Båth","given":"Petra","non-dropping-particle":"","parse-names":false,"suffix":""},{"dropping-particle":"","family":"Dods","given":"Robert","non-dropping-particle":"","parse-names":false,"suffix":""},{"dropping-particle":"","family":"Davidsson","given":"Jan","non-dropping-particle":"","parse-names":false,"suffix":""},{"dropping-particle":"","family":"Matsuoka","given":"Shigeru","non-dropping-particle":"","parse-names":false,"suffix":""},{"dropping-particle":"","family":"Kawatake","given":"Satoshi","non-dropping-particle":"","parse-names":false,"suffix":""},{"dropping-particle":"","family":"Murata","given":"Michio","non-dropping-particle":"","parse-names":false,"suffix":""},{"dropping-particle":"","family":"Nureki","given":"Osamu","non-dropping-particle":"","parse-names":false,"suffix":""},{"dropping-particle":"","family":"Owada","given":"Shigeki","non-dropping-particle":"","parse-names":false,"suffix":""},{"dropping-particle":"","family":"Kameshima","given":"Takashi","non-dropping-particle":"","parse-names":false,"suffix":""},{"dropping-particle":"","family":"Hatsui","given":"Takaki","non-dropping-particle":"","parse-names":false,"suffix":""},{"dropping-particle":"","family":"Joti","given":"Yasumasa","non-dropping-particle":"","parse-names":false,"suffix":""},{"dropping-particle":"","family":"Schertler","given":"Gebhard","non-dropping-particle":"","parse-names":false,"suffix":""},{"dropping-particle":"","family":"Yabashi","given":"Makina","non-dropping-particle":"","parse-names":false,"suffix":""},{"dropping-particle":"","family":"Bondar","given":"Ana-Nicoleta","non-dropping-particle":"","parse-names":false,"suffix":""},{"dropping-particle":"","family":"Standfuss","given":"Jörg","non-dropping-particle":"","parse-names":false,"suffix":""},{"dropping-particle":"","family":"Neutze","given":"Richard","non-dropping-particle":"","parse-names":false,"suffix":""},{"dropping-particle":"","family":"Iwata","given":"So","non-dropping-particle":"","parse-names":false,"suffix":""}],"container-title":"Science","id":"ITEM-4","issue":"6319","issued":{"date-parts":[["2016","12","23"]]},"page":"1552-1557","title":"A three-dimensional movie of structural changes in bacteriorhodopsin","type":"article-journal","volume":"354"},"uris":["http://www.mendeley.com/documents/?uuid=e6de5cf3-b8eb-424c-aff0-c3ad0912c88f"]},{"id":"ITEM-5","itemData":{"DOI":"10.1126/science.aat0094","ISSN":"0036-8075","PMID":"29903883","author":[{"dropping-particle":"","family":"Nogly","given":"Przemyslaw","non-dropping-particle":"","parse-names":false,"suffix":""},{"dropping-particle":"","family":"Weinert","given":"Tobias","non-dropping-particle":"","parse-names":false,"suffix":""},{"dropping-particle":"","family":"James","given":"Daniel","non-dropping-particle":"","parse-names":false,"suffix":""},{"dropping-particle":"","family":"Carbajo","given":"Sergio","non-dropping-particle":"","parse-names":false,"suffix":""},{"dropping-particle":"","family":"Ozerov","given":"Dmitry","non-dropping-particle":"","parse-names":false,"suffix":""},{"dropping-particle":"","family":"Furrer","given":"Antonia","non-dropping-particle":"","parse-names":false,"suffix":""},{"dropping-particle":"","family":"Gashi","given":"Dardan","non-dropping-particle":"","parse-names":false,"suffix":""},{"dropping-particle":"","family":"Borin","given":"Veniamin","non-dropping-particle":"","parse-names":false,"suffix":""},{"dropping-particle":"","family":"Skopintsev","given":"Petr","non-dropping-particle":"","parse-names":false,"suffix":""},{"dropping-particle":"","family":"Jaeger","given":"Kathrin","non-dropping-particle":"","parse-names":false,"suffix":""},{"dropping-particle":"","family":"Nass","given":"Karol","non-dropping-particle":"","parse-names":false,"suffix":""},{"dropping-particle":"","family":"Båth","given":"Petra","non-dropping-particle":"","parse-names":false,"suffix":""},{"dropping-particle":"","family":"Bosman","given":"Robert","non-dropping-particle":"","parse-names":false,"suffix":""},{"dropping-particle":"","family":"Koglin","given":"Jason","non-dropping-particle":"","parse-names":false,"suffix":""},{"dropping-particle":"","family":"Seaberg","given":"Matthew","non-dropping-particle":"","parse-names":false,"suffix":""},{"dropping-particle":"","family":"Lane","given":"Thomas","non-dropping-particle":"","parse-names":false,"suffix":""},{"dropping-particle":"","family":"Kekilli","given":"Demet","non-dropping-particle":"","parse-names":false,"suffix":""},{"dropping-particle":"","family":"Brünle","given":"Steffen","non-dropping-particle":"","parse-names":false,"suffix":""},{"dropping-particle":"","family":"Tanaka","given":"Tomoyuki","non-dropping-particle":"","parse-names":false,"suffix":""},{"dropping-particle":"","family":"Wu","given":"Wenting","non-dropping-particle":"","parse-names":false,"suffix":""},{"dropping-particle":"","family":"Milne","given":"Christopher","non-dropping-particle":"","parse-names":false,"suffix":""},{"dropping-particle":"","family":"White","given":"Thomas","non-dropping-particle":"","parse-names":false,"suffix":""},{"dropping-particle":"","family":"Barty","given":"Anton","non-dropping-particle":"","parse-names":false,"suffix":""},{"dropping-particle":"","family":"Weierstall","given":"Uwe","non-dropping-particle":"","parse-names":false,"suffix":""},{"dropping-particle":"","family":"Panneels","given":"Valerie","non-dropping-particle":"","parse-names":false,"suffix":""},{"dropping-particle":"","family":"Nango","given":"Eriko","non-dropping-particle":"","parse-names":false,"suffix":""},{"dropping-particle":"","family":"Iwata","given":"So","non-dropping-particle":"","parse-names":false,"suffix":""},{"dropping-particle":"","family":"Hunter","given":"Mark","non-dropping-particle":"","parse-names":false,"suffix":""},{"dropping-particle":"","family":"Schapiro","given":"Igor","non-dropping-particle":"","parse-names":false,"suffix":""},{"dropping-particle":"","family":"Schertler","given":"Gebhard","non-dropping-particle":"","parse-names":false,"suffix":""},{"dropping-particle":"","family":"Neutze","given":"Richard","non-dropping-particle":"","parse-names":false,"suffix":""},{"dropping-particle":"","family":"Standfuss","given":"Jörg","non-dropping-particle":"","parse-names":false,"suffix":""}],"container-title":"Science","id":"ITEM-5","issue":"June","issued":{"date-parts":[["2018","6","14"]]},"page":"eaat0094","title":"Retinal isomerization in bacteriorhodopsin captured by a femtosecond x-ray laser","type":"article-journal","volume":"0094"},"uris":["http://www.mendeley.com/documents/?uuid=07d60c6e-578e-4a5c-bc53-dfcf63d01d0a"]},{"id":"ITEM-6","itemData":{"DOI":"10.1038/nchem.2853","ISBN":"1755-4330","ISSN":"1755-4330","PMID":"29256511","abstract":"Chromophores absorb light in photosensitive proteins and thereby initiate fundamental biological processes such as photosynthesis, vision and biofluorescence. An important goal in their understanding is the provision of detailed structural descriptions of the ultrafast photochemical events that they undergo, in particular of the excited states that connect chemistry to biological function. Here we report on the structures of two excited states in the reversibly photoswitchable fluorescent protein rsEGFP2. We populated the states through femtosecond illumination of rsEGFP2 in its non-fluorescent off state and observed their build-up (within less than one picosecond) and decay (on the several picosecond timescale). Using an X-ray free-electron laser, we performed picosecond time-resolved crystallography and show that the hydroxybenzylidene imidazolinone chromophore in one of the excited states assumes a near-canonical twisted configuration halfway between the trans and cis isomers. This is in line with excited-state quantum mechanics/molecular mechanics and classical molecular dynamics simulations. Our new understanding of the structure around the twisted chromophore enabled the design of a mutant that displays a twofold increase in its off-to-on photoswitching quantum yield.","author":[{"dropping-particle":"","family":"Coquelle","given":"Nicolas","non-dropping-particle":"","parse-names":false,"suffix":""},{"dropping-particle":"","family":"Sliwa","given":"Michel","non-dropping-particle":"","parse-names":false,"suffix":""},{"dropping-particle":"","family":"Woodhouse","given":"Joyce","non-dropping-particle":"","parse-names":false,"suffix":""},{"dropping-particle":"","family":"Schirò","given":"Giorgio","non-dropping-particle":"","parse-names":false,"suffix":""},{"dropping-particle":"","family":"Adam","given":"Virgile","non-dropping-particle":"","parse-names":false,"suffix":""},{"dropping-particle":"","family":"Aquila","given":"Andrew","non-dropping-particle":"","parse-names":false,"suffix":""},{"dropping-particle":"","family":"Barends","given":"Thomas R. M.","non-dropping-particle":"","parse-names":false,"suffix":""},{"dropping-particle":"","family":"Boutet","given":"Sébastien","non-dropping-particle":"","parse-names":false,"suffix":""},{"dropping-particle":"","family":"Byrdin","given":"Martin","non-dropping-particle":"","parse-names":false,"suffix":""},{"dropping-particle":"","family":"Carbajo","given":"Sergio","non-dropping-particle":"","parse-names":false,"suffix":""},{"dropping-particle":"","family":"la Mora","given":"Eugenio","non-dropping-particle":"De","parse-names":false,"suffix":""},{"dropping-particle":"","family":"Doak","given":"R. Bruce","non-dropping-particle":"","parse-names":false,"suffix":""},{"dropping-particle":"","family":"Feliks","given":"Mikolaj","non-dropping-particle":"","parse-names":false,"suffix":""},{"dropping-particle":"","family":"Fieschi","given":"Franck","non-dropping-particle":"","parse-names":false,"suffix":""},{"dropping-particle":"","family":"Foucar","given":"Lutz","non-dropping-particle":"","parse-names":false,"suffix":""},{"dropping-particle":"","family":"Guillon","given":"Virginia","non-dropping-particle":"","parse-names":false,"suffix":""},{"dropping-particle":"","family":"Hilpert","given":"Mario","non-dropping-particle":"","parse-names":false,"suffix":""},{"dropping-particle":"","family":"Hunter","given":"Mark S.","non-dropping-particle":"","parse-names":false,"suffix":""},{"dropping-particle":"","family":"Jakobs","given":"Stefan","non-dropping-particle":"","parse-names":false,"suffix":""},{"dropping-particle":"","family":"Koglin","given":"Jason E.","non-dropping-particle":"","parse-names":false,"suffix":""},{"dropping-particle":"","family":"Kovacsova","given":"Gabriela","non-dropping-particle":"","parse-names":false,"suffix":""},{"dropping-particle":"","family":"Lane","given":"Thomas J.","non-dropping-particle":"","parse-names":false,"suffix":""},{"dropping-particle":"","family":"Lévy","given":"Bernard","non-dropping-particle":"","parse-names":false,"suffix":""},{"dropping-particle":"","family":"Liang","given":"Mengning","non-dropping-particle":"","parse-names":false,"suffix":""},{"dropping-particle":"","family":"Nass","given":"Karol","non-dropping-particle":"","parse-names":false,"suffix":""},{"dropping-particle":"","family":"Ridard","given":"Jacqueline","non-dropping-particle":"","parse-names":false,"suffix":""},{"dropping-particle":"","family":"Robinson","given":"Joseph S.","non-dropping-particle":"","parse-names":false,"suffix":""},{"dropping-particle":"","family":"Roome","given":"Christopher M.","non-dropping-particle":"","parse-names":false,"suffix":""},{"dropping-particle":"","family":"Ruckebusch","given":"Cyril","non-dropping-particle":"","parse-names":false,"suffix":""},{"dropping-particle":"","family":"Seaberg","given":"Matthew","non-dropping-particle":"","parse-names":false,"suffix":""},{"dropping-particle":"","family":"Thepaut","given":"Michel","non-dropping-particle":"","parse-names":false,"suffix":""},{"dropping-particle":"","family":"Cammarata","given":"Marco","non-dropping-particle":"","parse-names":false,"suffix":""},{"dropping-particle":"","family":"Demachy","given":"Isabelle","non-dropping-particle":"","parse-names":false,"suffix":""},{"dropping-particle":"","family":"Field","given":"Martin","non-dropping-particle":"","parse-names":false,"suffix":""},{"dropping-particle":"","family":"Shoeman","given":"Robert L.","non-dropping-particle":"","parse-names":false,"suffix":""},{"dropping-particle":"","family":"Bourgeois","given":"Dominique","non-dropping-particle":"","parse-names":false,"suffix":""},{"dropping-particle":"","family":"Colletier","given":"Jacques-Philippe","non-dropping-particle":"","parse-names":false,"suffix":""},{"dropping-particle":"","family":"Schlichting","given":"Ilme","non-dropping-particle":"","parse-names":false,"suffix":""},{"dropping-particle":"","family":"Weik","given":"Martin","non-dropping-particle":"","parse-names":false,"suffix":""}],"container-title":"Nature Chemistry","id":"ITEM-6","issue":"1","issued":{"date-parts":[["2017","9","11"]]},"page":"31-37","publisher":"Nature Publishing Group","title":"Chromophore twisting in the excited state of a photoswitchable fluorescent protein captured by time-resolved serial femtosecond crystallography","type":"article-journal","volume":"10"},"uris":["http://www.mendeley.com/documents/?uuid=d10ff8f9-33e6-4deb-9e97-87485310b4a2"]},{"id":"ITEM-7","itemData":{"DOI":"10.1038/nature13453","ISBN":"1476-4687 (Electronic)\\n0028-0836 (Linking)","ISSN":"0028-0836","PMID":"25043005","abstract":"Photosynthesis, a process catalysed by plants, algae and cyanobacteria converts sunlight to energy thus sustaining all higher life on Earth. Two large membrange protein complexes, photosystem I and II (PSI and PSII), act in series to catalyse the light-driven water splitting process, which maintains the Earth's oxygenic atmosphere. In this process, the oxygen-evolving complex (OEC) of PSII cycles through five states, S0 to S4, in which four electrons are sequentially extracted from the OEC in four light-driven charge-separation events. Here we describe time resolved experiments on PSII nano-microcrystals from Thermo-synechococcus elongatus performed with the recently developed technique of serial femtosecond crystallography. Structures have been determined from PSII in the dark S1 state and after double laser excitation (putative S3 state) at 5 and 5.5 A resolution, respectively. The results provide evidence that PSII undergoes significant conformational changes at the electron acceptor side and at the Mn4CaO5 core of the OEC. These include an elongation of the metal cluster, accompanied by changes in the protein environment, which could allow for binding of the second substrate water molecule between the more distant protruding Mn (referred to as the 'dangler' Mn) and the Mn3CaOx cubane in the S2 to S3 transition, as predicted by spectroscopic and computational studies. This work shows the great potential for time-resolved serial femtosecond crystallography for investigation of catalytic processes in biomolecules.","author":[{"dropping-particle":"","family":"Kupitz","given":"Christopher","non-dropping-particle":"","parse-names":false,"suffix":""},{"dropping-particle":"","family":"Basu","given":"Shibom","non-dropping-particle":"","parse-names":false,"suffix":""},{"dropping-particle":"","family":"Grotjohann","given":"Ingo","non-dropping-particle":"","parse-names":false,"suffix":""},{"dropping-particle":"","family":"Fromme","given":"Raimund","non-dropping-particle":"","parse-names":false,"suffix":""},{"dropping-particle":"","family":"Zatsepin","given":"Nadia a.","non-dropping-particle":"","parse-names":false,"suffix":""},{"dropping-particle":"","family":"Rendek","given":"Kimberly N.","non-dropping-particle":"","parse-names":false,"suffix":""},{"dropping-particle":"","family":"Hunter","given":"Mark S.","non-dropping-particle":"","parse-names":false,"suffix":""},{"dropping-particle":"","family":"Shoeman","given":"Robert L.","non-dropping-particle":"","parse-names":false,"suffix":""},{"dropping-particle":"","family":"White","given":"Thomas a.","non-dropping-particle":"","parse-names":false,"suffix":""},{"dropping-particle":"","family":"Wang","given":"Dingjie","non-dropping-particle":"","parse-names":false,"suffix":""},{"dropping-particle":"","family":"James","given":"Daniel","non-dropping-particle":"","parse-names":false,"suffix":""},{"dropping-particle":"","family":"Yang","given":"Jay-How","non-dropping-particle":"","parse-names":false,"suffix":""},{"dropping-particle":"","family":"Cobb","given":"Danielle E.","non-dropping-particle":"","parse-names":false,"suffix":""},{"dropping-particle":"","family":"Reeder","given":"Brenda","non-dropping-particle":"","parse-names":false,"suffix":""},{"dropping-particle":"","family":"Sierra","given":"Raymond G.","non-dropping-particle":"","parse-names":false,"suffix":""},{"dropping-particle":"","family":"Liu","given":"Haiguang","non-dropping-particle":"","parse-names":false,"suffix":""},{"dropping-particle":"","family":"Barty","given":"Anton","non-dropping-particle":"","parse-names":false,"suffix":""},{"dropping-particle":"","family":"Aquila","given":"Andrew L.","non-dropping-particle":"","parse-names":false,"suffix":""},{"dropping-particle":"","family":"Deponte","given":"Daniel","non-dropping-particle":"","parse-names":false,"suffix":""},{"dropping-particle":"","family":"Kirian","given":"Richard a.","non-dropping-particle":"","parse-names":false,"suffix":""},{"dropping-particle":"","family":"Bari","given":"Sadia","non-dropping-particle":"","parse-names":false,"suffix":""},{"dropping-particle":"","family":"Bergkamp","given":"Jesse J.","non-dropping-particle":"","parse-names":false,"suffix":""},{"dropping-particle":"","family":"Beyerlein","given":"Kenneth R.","non-dropping-particle":"","parse-names":false,"suffix":""},{"dropping-particle":"","family":"Bogan","given":"Michael J.","non-dropping-particle":"","parse-names":false,"suffix":""},{"dropping-particle":"","family":"Caleman","given":"Carl","non-dropping-particle":"","parse-names":false,"suffix":""},{"dropping-particle":"","family":"Chao","given":"Tzu-Chiao","non-dropping-particle":"","parse-names":false,"suffix":""},{"dropping-particle":"","family":"Conrad","given":"Chelsie E.","non-dropping-particle":"","parse-names":false,"suffix":""},{"dropping-particle":"","family":"Davis","given":"Katherine M.","non-dropping-particle":"","parse-names":false,"suffix":""},{"dropping-particle":"","family":"Fleckenstein","given":"Holger","non-dropping-particle":"","parse-names":false,"suffix":""},{"dropping-particle":"","family":"Galli","given":"Lorenzo","non-dropping-particle":"","parse-names":false,"suffix":""},{"dropping-particle":"","family":"Hau-Riege","given":"Stefan P.","non-dropping-particle":"","parse-names":false,"suffix":""},{"dropping-particle":"","family":"Kassemeyer","given":"Stephan","non-dropping-particle":"","parse-names":false,"suffix":""},{"dropping-particle":"","family":"Laksmono","given":"Hartawan","non-dropping-particle":"","parse-names":false,"suffix":""},{"dropping-particle":"","family":"Liang","given":"Mengning","non-dropping-particle":"","parse-names":false,"suffix":""},{"dropping-particle":"","family":"Lomb","given":"Lukas","non-dropping-particle":"","parse-names":false,"suffix":""},{"dropping-particle":"","family":"Marchesini","given":"Stefano","non-dropping-particle":"","parse-names":false,"suffix":""},{"dropping-particle":"V.","family":"Martin","given":"Andrew","non-dropping-particle":"","parse-names":false,"suffix":""},{"dropping-particle":"","family":"Messerschmidt","given":"Marc","non-dropping-particle":"","parse-names":false,"suffix":""},{"dropping-particle":"","family":"Milathianaki","given":"Despina","non-dropping-particle":"","parse-names":false,"suffix":""},{"dropping-particle":"","family":"Nass","given":"Karol","non-dropping-particle":"","parse-names":false,"suffix":""},{"dropping-particle":"","family":"Ros","given":"Alexandra","non-dropping-particle":"","parse-names":false,"suffix":""},{"dropping-particle":"","family":"Roy-Chowdhury","given":"Shatabdi","non-dropping-particle":"","parse-names":false,"suffix":""},{"dropping-particle":"","family":"Schmidt","given":"Kevin","non-dropping-particle":"","parse-names":false,"suffix":""},{"dropping-particle":"","family":"Seibert","given":"Marvin","non-dropping-particle":"","parse-names":false,"suffix":""},{"dropping-particle":"","family":"Steinbrener","given":"Jan","non-dropping-particle":"","parse-names":false,"suffix":""},{"dropping-particle":"","family":"Stellato","given":"Francesco","non-dropping-particle":"","parse-names":false,"suffix":""},{"dropping-particle":"","family":"Yan","given":"Lifen","non-dropping-particle":"","parse-names":false,"suffix":""},{"dropping-particle":"","family":"Yoon","given":"Chunhong","non-dropping-particle":"","parse-names":false,"suffix":""},{"dropping-particle":"","family":"Moore","given":"Thomas a.","non-dropping-particle":"","parse-names":false,"suffix":""},{"dropping-particle":"","family":"Moore","given":"Ana L.","non-dropping-particle":"","parse-names":false,"suffix":""},{"dropping-particle":"","family":"Pushkar","given":"Yulia","non-dropping-particle":"","parse-names":false,"suffix":""},{"dropping-particle":"","family":"Williams","given":"Garth J.","non-dropping-particle":"","parse-names":false,"suffix":""},{"dropping-particle":"","family":"Boutet","given":"Sébastien","non-dropping-particle":"","parse-names":false,"suffix":""},{"dropping-particle":"","family":"Doak","given":"R. Bruce","non-dropping-particle":"","parse-names":false,"suffix":""},{"dropping-particle":"","family":"Weierstall","given":"Uwe","non-dropping-particle":"","parse-names":false,"suffix":""},{"dropping-particle":"","family":"Frank","given":"Matthias","non-dropping-particle":"","parse-names":false,"suffix":""},{"dropping-particle":"","family":"Chapman","given":"Henry N.","non-dropping-particle":"","parse-names":false,"suffix":""},{"dropping-particle":"","family":"Spence","given":"John C. H.","non-dropping-particle":"","parse-names":false,"suffix":""},{"dropping-particle":"","family":"Fromme","given":"Petra","non-dropping-particle":"","parse-names":false,"suffix":""}],"container-title":"Nature","id":"ITEM-7","issued":{"date-parts":[["2014","7","9"]]},"title":"Serial time-resolved crystallography of photosystem II using a femtosecond X-ray laser","type":"article-journal"},"uris":["http://www.mendeley.com/documents/?uuid=eaa90b9d-1de5-4624-a47d-d9d6ffb04073"]},{"id":"ITEM-8","itemData":{"DOI":"10.1038/nature21400","ISBN":"1112001603","ISSN":"0028-0836","PMID":"28219079","abstract":"A new approach, time-resolved serial femtosecond crystallography, is used to view the intermediate states of a photosystem complex following illumination, shedding light on proton transfer and O=O bond formation.","author":[{"dropping-particle":"","family":"Suga","given":"Michihiro","non-dropping-particle":"","parse-names":false,"suffix":""},{"dropping-particle":"","family":"Akita","given":"Fusamichi","non-dropping-particle":"","parse-names":false,"suffix":""},{"dropping-particle":"","family":"Sugahara","given":"Michihiro","non-dropping-particle":"","parse-names":false,"suffix":""},{"dropping-particle":"","family":"Kubo","given":"Minoru","non-dropping-particle":"","parse-names":false,"suffix":""},{"dropping-particle":"","family":"Nakajima","given":"Yoshiki","non-dropping-particle":"","parse-names":false,"suffix":""},{"dropping-particle":"","family":"Nakane","given":"Takanori","non-dropping-particle":"","parse-names":false,"suffix":""},{"dropping-particle":"","family":"Yamashita","given":"Keitaro","non-dropping-particle":"","parse-names":false,"suffix":""},{"dropping-particle":"","family":"Umena","given":"Yasufumi","non-dropping-particle":"","parse-names":false,"suffix":""},{"dropping-particle":"","family":"Nakabayashi","given":"Makoto","non-dropping-particle":"","parse-names":false,"suffix":""},{"dropping-particle":"","family":"Yamane","given":"Takahiro","non-dropping-particle":"","parse-names":false,"suffix":""},{"dropping-particle":"","family":"Nakano","given":"Takamitsu","non-dropping-particle":"","parse-names":false,"suffix":""},{"dropping-particle":"","family":"Suzuki","given":"Mamoru","non-dropping-particle":"","parse-names":false,"suffix":""},{"dropping-particle":"","family":"Masuda","given":"Tetsuya","non-dropping-particle":"","parse-names":false,"suffix":""},{"dropping-particle":"","family":"Inoue","given":"Shigeyuki","non-dropping-particle":"","parse-names":false,"suffix":""},{"dropping-particle":"","family":"Kimura","given":"Tetsunari","non-dropping-particle":"","parse-names":false,"suffix":""},{"dropping-particle":"","family":"Nomura","given":"Takashi","non-dropping-particle":"","parse-names":false,"suffix":""},{"dropping-particle":"","family":"Yonekura","given":"Shinichiro","non-dropping-particle":"","parse-names":false,"suffix":""},{"dropping-particle":"","family":"Yu","given":"Long-Jiang","non-dropping-particle":"","parse-names":false,"suffix":""},{"dropping-particle":"","family":"Sakamoto","given":"Tomohiro","non-dropping-particle":"","parse-names":false,"suffix":""},{"dropping-particle":"","family":"Motomura","given":"Taiki","non-dropping-particle":"","parse-names":false,"suffix":""},{"dropping-particle":"","family":"Chen","given":"Jing-Hua","non-dropping-particle":"","parse-names":false,"suffix":""},{"dropping-particle":"","family":"Kato","given":"Yuki","non-dropping-particle":"","parse-names":false,"suffix":""},{"dropping-particle":"","family":"Noguchi","given":"Takumi","non-dropping-particle":"","parse-names":false,"suffix":""},{"dropping-particle":"","family":"Tono","given":"Kensuke","non-dropping-particle":"","parse-names":false,"suffix":""},{"dropping-particle":"","family":"Joti","given":"Yasumasa","non-dropping-particle":"","parse-names":false,"suffix":""},{"dropping-particle":"","family":"Kameshima","given":"Takashi","non-dropping-particle":"","parse-names":false,"suffix":""},{"dropping-particle":"","family":"Hatsui","given":"Takaki","non-dropping-particle":"","parse-names":false,"suffix":""},{"dropping-particle":"","family":"Nango","given":"Eriko","non-dropping-particle":"","parse-names":false,"suffix":""},{"dropping-particle":"","family":"Tanaka","given":"Rie","non-dropping-particle":"","parse-names":false,"suffix":""},{"dropping-particle":"","family":"Naitow","given":"Hisashi","non-dropping-particle":"","parse-names":false,"suffix":""},{"dropping-particle":"","family":"Matsuura","given":"Yoshinori","non-dropping-particle":"","parse-names":false,"suffix":""},{"dropping-particle":"","family":"Yamashita","given":"Ayumi","non-dropping-particle":"","parse-names":false,"suffix":""},{"dropping-particle":"","family":"Yamamoto","given":"Masaki","non-dropping-particle":"","parse-names":false,"suffix":""},{"dropping-particle":"","family":"Nureki","given":"Osamu","non-dropping-particle":"","parse-names":false,"suffix":""},{"dropping-particle":"","family":"Yabashi","given":"Makina","non-dropping-particle":"","parse-names":false,"suffix":""},{"dropping-particle":"","family":"Ishikawa","given":"Tetsuya","non-dropping-particle":"","parse-names":false,"suffix":""},{"dropping-particle":"","family":"Iwata","given":"So","non-dropping-particle":"","parse-names":false,"suffix":""},{"dropping-particle":"","family":"Shen","given":"Jian-Ren","non-dropping-particle":"","parse-names":false,"suffix":""}],"container-title":"Nature","id":"ITEM-8","issue":"7643","issued":{"date-parts":[["2017","3","20"]]},"page":"131-135","publisher":"Nature Publishing Group","title":"Light-induced structural changes and the site of O=O bond formation in PSII caught by XFEL","type":"article-journal","volume":"543"},"uris":["http://www.mendeley.com/documents/?uuid=e7df32f0-7ff0-41bc-b71f-af57a6937db8"]}],"mendeley":{"formattedCitation":"&lt;sup&gt;6–13&lt;/sup&gt;","plainTextFormattedCitation":"6–13","previouslyFormattedCitation":"&lt;sup&gt;6–13&lt;/sup&gt;"},"properties":{"noteIndex":0},"schema":"https://github.com/citation-style-language/schema/raw/master/csl-citation.json"}</w:instrText>
      </w:r>
      <w:r w:rsidR="00FD4F4F">
        <w:fldChar w:fldCharType="separate"/>
      </w:r>
      <w:r w:rsidR="00E656C4" w:rsidRPr="00E656C4">
        <w:rPr>
          <w:noProof/>
          <w:vertAlign w:val="superscript"/>
        </w:rPr>
        <w:t>6–13</w:t>
      </w:r>
      <w:r w:rsidR="00FD4F4F">
        <w:fldChar w:fldCharType="end"/>
      </w:r>
      <w:r w:rsidR="00224150">
        <w:t xml:space="preserve">. Principally, </w:t>
      </w:r>
      <w:r w:rsidR="00740D76">
        <w:t xml:space="preserve">the method </w:t>
      </w:r>
      <w:r w:rsidR="00586851">
        <w:t xml:space="preserve">joins </w:t>
      </w:r>
      <w:r w:rsidR="00224150">
        <w:t xml:space="preserve">the </w:t>
      </w:r>
      <w:r w:rsidR="00224150" w:rsidRPr="001B6B9E">
        <w:rPr>
          <w:noProof/>
        </w:rPr>
        <w:t>dynamic</w:t>
      </w:r>
      <w:r w:rsidR="00224150">
        <w:t xml:space="preserve"> spectroscopic and static structural techniques into one</w:t>
      </w:r>
      <w:r w:rsidR="007E7EEF">
        <w:t>,</w:t>
      </w:r>
      <w:r w:rsidR="00FC48E3">
        <w:t xml:space="preserve"> providing </w:t>
      </w:r>
      <w:r w:rsidR="00D91B42">
        <w:t xml:space="preserve">a </w:t>
      </w:r>
      <w:r w:rsidR="007E7EEF">
        <w:t>glimpse</w:t>
      </w:r>
      <w:r w:rsidR="00D91B42">
        <w:t xml:space="preserve"> into </w:t>
      </w:r>
      <w:r w:rsidR="007E7EEF">
        <w:t>protein dynamics at near atomic resolution</w:t>
      </w:r>
      <w:r w:rsidR="00837684">
        <w:t>.</w:t>
      </w:r>
      <w:r w:rsidR="00D91B42">
        <w:t xml:space="preserve"> </w:t>
      </w:r>
      <w:r w:rsidR="00FC48E3">
        <w:t xml:space="preserve"> </w:t>
      </w:r>
    </w:p>
    <w:p w14:paraId="3DF86AF4" w14:textId="6251864A" w:rsidR="00224150" w:rsidRDefault="00224150" w:rsidP="007966C6">
      <w:r>
        <w:t xml:space="preserve"> </w:t>
      </w:r>
    </w:p>
    <w:p w14:paraId="29CA467F" w14:textId="5440E578" w:rsidR="00B370C9" w:rsidRDefault="008B0336" w:rsidP="007966C6">
      <w:r>
        <w:t xml:space="preserve">Simple systems for TR-SFX </w:t>
      </w:r>
      <w:r w:rsidR="00323671">
        <w:t xml:space="preserve">may </w:t>
      </w:r>
      <w:r w:rsidR="00795CEB">
        <w:t>contain an</w:t>
      </w:r>
      <w:r w:rsidR="00446267">
        <w:t xml:space="preserve"> endogenous</w:t>
      </w:r>
      <w:r w:rsidR="006A3AE2">
        <w:t xml:space="preserve"> trigger </w:t>
      </w:r>
      <w:r w:rsidR="008375AE">
        <w:t xml:space="preserve">of </w:t>
      </w:r>
      <w:r w:rsidR="002E05AB">
        <w:t xml:space="preserve">activation </w:t>
      </w:r>
      <w:r w:rsidR="008B4AB1">
        <w:t xml:space="preserve">with </w:t>
      </w:r>
      <w:r w:rsidR="008B4AB1" w:rsidRPr="00CB6AE9">
        <w:rPr>
          <w:noProof/>
        </w:rPr>
        <w:t>a</w:t>
      </w:r>
      <w:r w:rsidR="00855044">
        <w:rPr>
          <w:noProof/>
        </w:rPr>
        <w:t xml:space="preserve"> </w:t>
      </w:r>
      <w:r w:rsidR="006A3AE2">
        <w:t>photo-sensitive component like retinal in bacteriorhodopsin (</w:t>
      </w:r>
      <w:proofErr w:type="spellStart"/>
      <w:r w:rsidR="006A3AE2">
        <w:t>bR</w:t>
      </w:r>
      <w:proofErr w:type="spellEnd"/>
      <w:r w:rsidR="006A3AE2">
        <w:t>)</w:t>
      </w:r>
      <w:r w:rsidR="006A3AE2">
        <w:fldChar w:fldCharType="begin" w:fldLock="1"/>
      </w:r>
      <w:r w:rsidR="00153F05">
        <w:instrText>ADDIN CSL_CITATION {"citationItems":[{"id":"ITEM-1","itemData":{"DOI":"10.1126/science.aah3497","ISBN":"1095-9203 (Electronic) 0036-8075 (Linking)","ISSN":"0036-8075","PMID":"28008064","abstract":"Bacteriorhodopsin is a membrane protein that harvests the energy content from light to transport protons out of the cell against a transmembrane potential. Nango et al. used timeresolved serial femtosecond crystallography at an x-ray free electron laser to provide 13 structural snapshots of the conformational changes that occur in the nanoseconds to milliseconds after photoactivation. These changes begin at the active site, propagate toward the extracellular side of the protein, and mediate internal protonation exchanges that achieve proton transport.Science, this issue p. 1552Bacteriorhodopsin (bR) is a light-driven proton pump and a model membrane transport protein. We used time-resolved serial femtosecond crystallography at an x-ray free electron laser to visualize conformational changes in bR from nanoseconds to milliseconds following photoactivation. An initially twisted retinal chromophore displaces a conserved tryptophan residue of transmembrane helix F on the cytoplasmic side of the protein while dislodging a key water molecule on the extracellular side. The resulting cascade of structural changes throughout the protein shows how motions are choreographed as bR transports protons uphill against a transmembrane concentration gradient.","author":[{"dropping-particle":"","family":"Nango","given":"Eriko","non-dropping-particle":"","parse-names":false,"suffix":""},{"dropping-particle":"","family":"Royant","given":"Antoine","non-dropping-particle":"","parse-names":false,"suffix":""},{"dropping-particle":"","family":"Kubo","given":"Minoru","non-dropping-particle":"","parse-names":false,"suffix":""},{"dropping-particle":"","family":"Nakane","given":"Takanori","non-dropping-particle":"","parse-names":false,"suffix":""},{"dropping-particle":"","family":"Wickstrand","given":"Cecilia","non-dropping-particle":"","parse-names":false,"suffix":""},{"dropping-particle":"","family":"Kimura","given":"Tetsunari","non-dropping-particle":"","parse-names":false,"suffix":""},{"dropping-particle":"","family":"Tanaka","given":"Tomoyuki","non-dropping-particle":"","parse-names":false,"suffix":""},{"dropping-particle":"","family":"Tono","given":"Kensuke","non-dropping-particle":"","parse-names":false,"suffix":""},{"dropping-particle":"","family":"Song","given":"Changyong","non-dropping-particle":"","parse-names":false,"suffix":""},{"dropping-particle":"","family":"Tanaka","given":"Rie","non-dropping-particle":"","parse-names":false,"suffix":""},{"dropping-particle":"","family":"Arima","given":"Toshi","non-dropping-particle":"","parse-names":false,"suffix":""},{"dropping-particle":"","family":"Yamashita","given":"Ayumi","non-dropping-particle":"","parse-names":false,"suffix":""},{"dropping-particle":"","family":"Kobayashi","given":"Jun","non-dropping-particle":"","parse-names":false,"suffix":""},{"dropping-particle":"","family":"Hosaka","given":"Toshiaki","non-dropping-particle":"","parse-names":false,"suffix":""},{"dropping-particle":"","family":"Mizohata","given":"Eiichi","non-dropping-particle":"","parse-names":false,"suffix":""},{"dropping-particle":"","family":"Nogly","given":"Przemyslaw","non-dropping-particle":"","parse-names":false,"suffix":""},{"dropping-particle":"","family":"Sugahara","given":"Michihiro","non-dropping-particle":"","parse-names":false,"suffix":""},{"dropping-particle":"","family":"Nam","given":"Daewoong","non-dropping-particle":"","parse-names":false,"suffix":""},{"dropping-particle":"","family":"Nomura","given":"Takashi","non-dropping-particle":"","parse-names":false,"suffix":""},{"dropping-particle":"","family":"Shimamura","given":"Tatsuro","non-dropping-particle":"","parse-names":false,"suffix":""},{"dropping-particle":"","family":"Im","given":"Dohyun","non-dropping-particle":"","parse-names":false,"suffix":""},{"dropping-particle":"","family":"Fujiwara","given":"Takaaki","non-dropping-particle":"","parse-names":false,"suffix":""},{"dropping-particle":"","family":"Yamanaka","given":"Yasuaki","non-dropping-particle":"","parse-names":false,"suffix":""},{"dropping-particle":"","family":"Jeon","given":"Byeonghyun","non-dropping-particle":"","parse-names":false,"suffix":""},{"dropping-particle":"","family":"Nishizawa","given":"Tomohiro","non-dropping-particle":"","parse-names":false,"suffix":""},{"dropping-particle":"","family":"Oda","given":"Kazumasa","non-dropping-particle":"","parse-names":false,"suffix":""},{"dropping-particle":"","family":"Fukuda","given":"Masahiro","non-dropping-particle":"","parse-names":false,"suffix":""},{"dropping-particle":"","family":"Andersson","given":"Rebecka","non-dropping-particle":"","parse-names":false,"suffix":""},{"dropping-particle":"","family":"Båth","given":"Petra","non-dropping-particle":"","parse-names":false,"suffix":""},{"dropping-particle":"","family":"Dods","given":"Robert","non-dropping-particle":"","parse-names":false,"suffix":""},{"dropping-particle":"","family":"Davidsson","given":"Jan","non-dropping-particle":"","parse-names":false,"suffix":""},{"dropping-particle":"","family":"Matsuoka","given":"Shigeru","non-dropping-particle":"","parse-names":false,"suffix":""},{"dropping-particle":"","family":"Kawatake","given":"Satoshi","non-dropping-particle":"","parse-names":false,"suffix":""},{"dropping-particle":"","family":"Murata","given":"Michio","non-dropping-particle":"","parse-names":false,"suffix":""},{"dropping-particle":"","family":"Nureki","given":"Osamu","non-dropping-particle":"","parse-names":false,"suffix":""},{"dropping-particle":"","family":"Owada","given":"Shigeki","non-dropping-particle":"","parse-names":false,"suffix":""},{"dropping-particle":"","family":"Kameshima","given":"Takashi","non-dropping-particle":"","parse-names":false,"suffix":""},{"dropping-particle":"","family":"Hatsui","given":"Takaki","non-dropping-particle":"","parse-names":false,"suffix":""},{"dropping-particle":"","family":"Joti","given":"Yasumasa","non-dropping-particle":"","parse-names":false,"suffix":""},{"dropping-particle":"","family":"Schertler","given":"Gebhard","non-dropping-particle":"","parse-names":false,"suffix":""},{"dropping-particle":"","family":"Yabashi","given":"Makina","non-dropping-particle":"","parse-names":false,"suffix":""},{"dropping-particle":"","family":"Bondar","given":"Ana-Nicoleta","non-dropping-particle":"","parse-names":false,"suffix":""},{"dropping-particle":"","family":"Standfuss","given":"Jörg","non-dropping-particle":"","parse-names":false,"suffix":""},{"dropping-particle":"","family":"Neutze","given":"Richard","non-dropping-particle":"","parse-names":false,"suffix":""},{"dropping-particle":"","family":"Iwata","given":"So","non-dropping-particle":"","parse-names":false,"suffix":""}],"container-title":"Science","id":"ITEM-1","issue":"6319","issued":{"date-parts":[["2016","12","23"]]},"page":"1552-1557","title":"A three-dimensional movie of structural changes in bacteriorhodopsin","type":"article-journal","volume":"354"},"uris":["http://www.mendeley.com/documents/?uuid=e6de5cf3-b8eb-424c-aff0-c3ad0912c88f"]},{"id":"ITEM-2","itemData":{"DOI":"10.1126/science.aat0094","ISSN":"0036-8075","PMID":"29903883","author":[{"dropping-particle":"","family":"Nogly","given":"Przemyslaw","non-dropping-particle":"","parse-names":false,"suffix":""},{"dropping-particle":"","family":"Weinert","given":"Tobias","non-dropping-particle":"","parse-names":false,"suffix":""},{"dropping-particle":"","family":"James","given":"Daniel","non-dropping-particle":"","parse-names":false,"suffix":""},{"dropping-particle":"","family":"Carbajo","given":"Sergio","non-dropping-particle":"","parse-names":false,"suffix":""},{"dropping-particle":"","family":"Ozerov","given":"Dmitry","non-dropping-particle":"","parse-names":false,"suffix":""},{"dropping-particle":"","family":"Furrer","given":"Antonia","non-dropping-particle":"","parse-names":false,"suffix":""},{"dropping-particle":"","family":"Gashi","given":"Dardan","non-dropping-particle":"","parse-names":false,"suffix":""},{"dropping-particle":"","family":"Borin","given":"Veniamin","non-dropping-particle":"","parse-names":false,"suffix":""},{"dropping-particle":"","family":"Skopintsev","given":"Petr","non-dropping-particle":"","parse-names":false,"suffix":""},{"dropping-particle":"","family":"Jaeger","given":"Kathrin","non-dropping-particle":"","parse-names":false,"suffix":""},{"dropping-particle":"","family":"Nass","given":"Karol","non-dropping-particle":"","parse-names":false,"suffix":""},{"dropping-particle":"","family":"Båth","given":"Petra","non-dropping-particle":"","parse-names":false,"suffix":""},{"dropping-particle":"","family":"Bosman","given":"Robert","non-dropping-particle":"","parse-names":false,"suffix":""},{"dropping-particle":"","family":"Koglin","given":"Jason","non-dropping-particle":"","parse-names":false,"suffix":""},{"dropping-particle":"","family":"Seaberg","given":"Matthew","non-dropping-particle":"","parse-names":false,"suffix":""},{"dropping-particle":"","family":"Lane","given":"Thomas","non-dropping-particle":"","parse-names":false,"suffix":""},{"dropping-particle":"","family":"Kekilli","given":"Demet","non-dropping-particle":"","parse-names":false,"suffix":""},{"dropping-particle":"","family":"Brünle","given":"Steffen","non-dropping-particle":"","parse-names":false,"suffix":""},{"dropping-particle":"","family":"Tanaka","given":"Tomoyuki","non-dropping-particle":"","parse-names":false,"suffix":""},{"dropping-particle":"","family":"Wu","given":"Wenting","non-dropping-particle":"","parse-names":false,"suffix":""},{"dropping-particle":"","family":"Milne","given":"Christopher","non-dropping-particle":"","parse-names":false,"suffix":""},{"dropping-particle":"","family":"White","given":"Thomas","non-dropping-particle":"","parse-names":false,"suffix":""},{"dropping-particle":"","family":"Barty","given":"Anton","non-dropping-particle":"","parse-names":false,"suffix":""},{"dropping-particle":"","family":"Weierstall","given":"Uwe","non-dropping-particle":"","parse-names":false,"suffix":""},{"dropping-particle":"","family":"Panneels","given":"Valerie","non-dropping-particle":"","parse-names":false,"suffix":""},{"dropping-particle":"","family":"Nango","given":"Eriko","non-dropping-particle":"","parse-names":false,"suffix":""},{"dropping-particle":"","family":"Iwata","given":"So","non-dropping-particle":"","parse-names":false,"suffix":""},{"dropping-particle":"","family":"Hunter","given":"Mark","non-dropping-particle":"","parse-names":false,"suffix":""},{"dropping-particle":"","family":"Schapiro","given":"Igor","non-dropping-particle":"","parse-names":false,"suffix":""},{"dropping-particle":"","family":"Schertler","given":"Gebhard","non-dropping-particle":"","parse-names":false,"suffix":""},{"dropping-particle":"","family":"Neutze","given":"Richard","non-dropping-particle":"","parse-names":false,"suffix":""},{"dropping-particle":"","family":"Standfuss","given":"Jörg","non-dropping-particle":"","parse-names":false,"suffix":""}],"container-title":"Science","id":"ITEM-2","issue":"June","issued":{"date-parts":[["2018","6","14"]]},"page":"eaat0094","title":"Retinal isomerization in bacteriorhodopsin captured by a femtosecond x-ray laser","type":"article-journal","volume":"0094"},"uris":["http://www.mendeley.com/documents/?uuid=07d60c6e-578e-4a5c-bc53-dfcf63d01d0a"]}],"mendeley":{"formattedCitation":"&lt;sup&gt;9, 10&lt;/sup&gt;","plainTextFormattedCitation":"9, 10","previouslyFormattedCitation":"&lt;sup&gt;9, 10&lt;/sup&gt;"},"properties":{"noteIndex":0},"schema":"https://github.com/citation-style-language/schema/raw/master/csl-citation.json"}</w:instrText>
      </w:r>
      <w:r w:rsidR="006A3AE2">
        <w:fldChar w:fldCharType="separate"/>
      </w:r>
      <w:r w:rsidR="00FD4F4F" w:rsidRPr="00FD4F4F">
        <w:rPr>
          <w:noProof/>
          <w:vertAlign w:val="superscript"/>
        </w:rPr>
        <w:t>9,10</w:t>
      </w:r>
      <w:r w:rsidR="006A3AE2">
        <w:fldChar w:fldCharType="end"/>
      </w:r>
      <w:r w:rsidR="006A3AE2">
        <w:t xml:space="preserve">, the chromophores in </w:t>
      </w:r>
      <w:r w:rsidR="00B370C9">
        <w:t>photosystem II</w:t>
      </w:r>
      <w:r w:rsidR="00B370C9">
        <w:fldChar w:fldCharType="begin" w:fldLock="1"/>
      </w:r>
      <w:r w:rsidR="00153F05">
        <w:instrText>ADDIN CSL_CITATION {"citationItems":[{"id":"ITEM-1","itemData":{"DOI":"10.1038/nature13453","ISBN":"1476-4687 (Electronic)\\n0028-0836 (Linking)","ISSN":"0028-0836","PMID":"25043005","abstract":"Photosynthesis, a process catalysed by plants, algae and cyanobacteria converts sunlight to energy thus sustaining all higher life on Earth. Two large membrange protein complexes, photosystem I and II (PSI and PSII), act in series to catalyse the light-driven water splitting process, which maintains the Earth's oxygenic atmosphere. In this process, the oxygen-evolving complex (OEC) of PSII cycles through five states, S0 to S4, in which four electrons are sequentially extracted from the OEC in four light-driven charge-separation events. Here we describe time resolved experiments on PSII nano-microcrystals from Thermo-synechococcus elongatus performed with the recently developed technique of serial femtosecond crystallography. Structures have been determined from PSII in the dark S1 state and after double laser excitation (putative S3 state) at 5 and 5.5 A resolution, respectively. The results provide evidence that PSII undergoes significant conformational changes at the electron acceptor side and at the Mn4CaO5 core of the OEC. These include an elongation of the metal cluster, accompanied by changes in the protein environment, which could allow for binding of the second substrate water molecule between the more distant protruding Mn (referred to as the 'dangler' Mn) and the Mn3CaOx cubane in the S2 to S3 transition, as predicted by spectroscopic and computational studies. This work shows the great potential for time-resolved serial femtosecond crystallography for investigation of catalytic processes in biomolecules.","author":[{"dropping-particle":"","family":"Kupitz","given":"Christopher","non-dropping-particle":"","parse-names":false,"suffix":""},{"dropping-particle":"","family":"Basu","given":"Shibom","non-dropping-particle":"","parse-names":false,"suffix":""},{"dropping-particle":"","family":"Grotjohann","given":"Ingo","non-dropping-particle":"","parse-names":false,"suffix":""},{"dropping-particle":"","family":"Fromme","given":"Raimund","non-dropping-particle":"","parse-names":false,"suffix":""},{"dropping-particle":"","family":"Zatsepin","given":"Nadia a.","non-dropping-particle":"","parse-names":false,"suffix":""},{"dropping-particle":"","family":"Rendek","given":"Kimberly N.","non-dropping-particle":"","parse-names":false,"suffix":""},{"dropping-particle":"","family":"Hunter","given":"Mark S.","non-dropping-particle":"","parse-names":false,"suffix":""},{"dropping-particle":"","family":"Shoeman","given":"Robert L.","non-dropping-particle":"","parse-names":false,"suffix":""},{"dropping-particle":"","family":"White","given":"Thomas a.","non-dropping-particle":"","parse-names":false,"suffix":""},{"dropping-particle":"","family":"Wang","given":"Dingjie","non-dropping-particle":"","parse-names":false,"suffix":""},{"dropping-particle":"","family":"James","given":"Daniel","non-dropping-particle":"","parse-names":false,"suffix":""},{"dropping-particle":"","family":"Yang","given":"Jay-How","non-dropping-particle":"","parse-names":false,"suffix":""},{"dropping-particle":"","family":"Cobb","given":"Danielle E.","non-dropping-particle":"","parse-names":false,"suffix":""},{"dropping-particle":"","family":"Reeder","given":"Brenda","non-dropping-particle":"","parse-names":false,"suffix":""},{"dropping-particle":"","family":"Sierra","given":"Raymond G.","non-dropping-particle":"","parse-names":false,"suffix":""},{"dropping-particle":"","family":"Liu","given":"Haiguang","non-dropping-particle":"","parse-names":false,"suffix":""},{"dropping-particle":"","family":"Barty","given":"Anton","non-dropping-particle":"","parse-names":false,"suffix":""},{"dropping-particle":"","family":"Aquila","given":"Andrew L.","non-dropping-particle":"","parse-names":false,"suffix":""},{"dropping-particle":"","family":"Deponte","given":"Daniel","non-dropping-particle":"","parse-names":false,"suffix":""},{"dropping-particle":"","family":"Kirian","given":"Richard a.","non-dropping-particle":"","parse-names":false,"suffix":""},{"dropping-particle":"","family":"Bari","given":"Sadia","non-dropping-particle":"","parse-names":false,"suffix":""},{"dropping-particle":"","family":"Bergkamp","given":"Jesse J.","non-dropping-particle":"","parse-names":false,"suffix":""},{"dropping-particle":"","family":"Beyerlein","given":"Kenneth R.","non-dropping-particle":"","parse-names":false,"suffix":""},{"dropping-particle":"","family":"Bogan","given":"Michael J.","non-dropping-particle":"","parse-names":false,"suffix":""},{"dropping-particle":"","family":"Caleman","given":"Carl","non-dropping-particle":"","parse-names":false,"suffix":""},{"dropping-particle":"","family":"Chao","given":"Tzu-Chiao","non-dropping-particle":"","parse-names":false,"suffix":""},{"dropping-particle":"","family":"Conrad","given":"Chelsie E.","non-dropping-particle":"","parse-names":false,"suffix":""},{"dropping-particle":"","family":"Davis","given":"Katherine M.","non-dropping-particle":"","parse-names":false,"suffix":""},{"dropping-particle":"","family":"Fleckenstein","given":"Holger","non-dropping-particle":"","parse-names":false,"suffix":""},{"dropping-particle":"","family":"Galli","given":"Lorenzo","non-dropping-particle":"","parse-names":false,"suffix":""},{"dropping-particle":"","family":"Hau-Riege","given":"Stefan P.","non-dropping-particle":"","parse-names":false,"suffix":""},{"dropping-particle":"","family":"Kassemeyer","given":"Stephan","non-dropping-particle":"","parse-names":false,"suffix":""},{"dropping-particle":"","family":"Laksmono","given":"Hartawan","non-dropping-particle":"","parse-names":false,"suffix":""},{"dropping-particle":"","family":"Liang","given":"Mengning","non-dropping-particle":"","parse-names":false,"suffix":""},{"dropping-particle":"","family":"Lomb","given":"Lukas","non-dropping-particle":"","parse-names":false,"suffix":""},{"dropping-particle":"","family":"Marchesini","given":"Stefano","non-dropping-particle":"","parse-names":false,"suffix":""},{"dropping-particle":"V.","family":"Martin","given":"Andrew","non-dropping-particle":"","parse-names":false,"suffix":""},{"dropping-particle":"","family":"Messerschmidt","given":"Marc","non-dropping-particle":"","parse-names":false,"suffix":""},{"dropping-particle":"","family":"Milathianaki","given":"Despina","non-dropping-particle":"","parse-names":false,"suffix":""},{"dropping-particle":"","family":"Nass","given":"Karol","non-dropping-particle":"","parse-names":false,"suffix":""},{"dropping-particle":"","family":"Ros","given":"Alexandra","non-dropping-particle":"","parse-names":false,"suffix":""},{"dropping-particle":"","family":"Roy-Chowdhury","given":"Shatabdi","non-dropping-particle":"","parse-names":false,"suffix":""},{"dropping-particle":"","family":"Schmidt","given":"Kevin","non-dropping-particle":"","parse-names":false,"suffix":""},{"dropping-particle":"","family":"Seibert","given":"Marvin","non-dropping-particle":"","parse-names":false,"suffix":""},{"dropping-particle":"","family":"Steinbrener","given":"Jan","non-dropping-particle":"","parse-names":false,"suffix":""},{"dropping-particle":"","family":"Stellato","given":"Francesco","non-dropping-particle":"","parse-names":false,"suffix":""},{"dropping-particle":"","family":"Yan","given":"Lifen","non-dropping-particle":"","parse-names":false,"suffix":""},{"dropping-particle":"","family":"Yoon","given":"Chunhong","non-dropping-particle":"","parse-names":false,"suffix":""},{"dropping-particle":"","family":"Moore","given":"Thomas a.","non-dropping-particle":"","parse-names":false,"suffix":""},{"dropping-particle":"","family":"Moore","given":"Ana L.","non-dropping-particle":"","parse-names":false,"suffix":""},{"dropping-particle":"","family":"Pushkar","given":"Yulia","non-dropping-particle":"","parse-names":false,"suffix":""},{"dropping-particle":"","family":"Williams","given":"Garth J.","non-dropping-particle":"","parse-names":false,"suffix":""},{"dropping-particle":"","family":"Boutet","given":"Sébastien","non-dropping-particle":"","parse-names":false,"suffix":""},{"dropping-particle":"","family":"Doak","given":"R. Bruce","non-dropping-particle":"","parse-names":false,"suffix":""},{"dropping-particle":"","family":"Weierstall","given":"Uwe","non-dropping-particle":"","parse-names":false,"suffix":""},{"dropping-particle":"","family":"Frank","given":"Matthias","non-dropping-particle":"","parse-names":false,"suffix":""},{"dropping-particle":"","family":"Chapman","given":"Henry N.","non-dropping-particle":"","parse-names":false,"suffix":""},{"dropping-particle":"","family":"Spence","given":"John C. H.","non-dropping-particle":"","parse-names":false,"suffix":""},{"dropping-particle":"","family":"Fromme","given":"Petra","non-dropping-particle":"","parse-names":false,"suffix":""}],"container-title":"Nature","id":"ITEM-1","issued":{"date-parts":[["2014","7","9"]]},"title":"Serial time-resolved crystallography of photosystem II using a femtosecond X-ray laser","type":"article-journal"},"uris":["http://www.mendeley.com/documents/?uuid=eaa90b9d-1de5-4624-a47d-d9d6ffb04073"]},{"id":"ITEM-2","itemData":{"DOI":"10.1038/nature21400","ISBN":"1112001603","ISSN":"0028-0836","PMID":"28219079","abstract":"A new approach, time-resolved serial femtosecond crystallography, is used to view the intermediate states of a photosystem complex following illumination, shedding light on proton transfer and O=O bond formation.","author":[{"dropping-particle":"","family":"Suga","given":"Michihiro","non-dropping-particle":"","parse-names":false,"suffix":""},{"dropping-particle":"","family":"Akita","given":"Fusamichi","non-dropping-particle":"","parse-names":false,"suffix":""},{"dropping-particle":"","family":"Sugahara","given":"Michihiro","non-dropping-particle":"","parse-names":false,"suffix":""},{"dropping-particle":"","family":"Kubo","given":"Minoru","non-dropping-particle":"","parse-names":false,"suffix":""},{"dropping-particle":"","family":"Nakajima","given":"Yoshiki","non-dropping-particle":"","parse-names":false,"suffix":""},{"dropping-particle":"","family":"Nakane","given":"Takanori","non-dropping-particle":"","parse-names":false,"suffix":""},{"dropping-particle":"","family":"Yamashita","given":"Keitaro","non-dropping-particle":"","parse-names":false,"suffix":""},{"dropping-particle":"","family":"Umena","given":"Yasufumi","non-dropping-particle":"","parse-names":false,"suffix":""},{"dropping-particle":"","family":"Nakabayashi","given":"Makoto","non-dropping-particle":"","parse-names":false,"suffix":""},{"dropping-particle":"","family":"Yamane","given":"Takahiro","non-dropping-particle":"","parse-names":false,"suffix":""},{"dropping-particle":"","family":"Nakano","given":"Takamitsu","non-dropping-particle":"","parse-names":false,"suffix":""},{"dropping-particle":"","family":"Suzuki","given":"Mamoru","non-dropping-particle":"","parse-names":false,"suffix":""},{"dropping-particle":"","family":"Masuda","given":"Tetsuya","non-dropping-particle":"","parse-names":false,"suffix":""},{"dropping-particle":"","family":"Inoue","given":"Shigeyuki","non-dropping-particle":"","parse-names":false,"suffix":""},{"dropping-particle":"","family":"Kimura","given":"Tetsunari","non-dropping-particle":"","parse-names":false,"suffix":""},{"dropping-particle":"","family":"Nomura","given":"Takashi","non-dropping-particle":"","parse-names":false,"suffix":""},{"dropping-particle":"","family":"Yonekura","given":"Shinichiro","non-dropping-particle":"","parse-names":false,"suffix":""},{"dropping-particle":"","family":"Yu","given":"Long-Jiang","non-dropping-particle":"","parse-names":false,"suffix":""},{"dropping-particle":"","family":"Sakamoto","given":"Tomohiro","non-dropping-particle":"","parse-names":false,"suffix":""},{"dropping-particle":"","family":"Motomura","given":"Taiki","non-dropping-particle":"","parse-names":false,"suffix":""},{"dropping-particle":"","family":"Chen","given":"Jing-Hua","non-dropping-particle":"","parse-names":false,"suffix":""},{"dropping-particle":"","family":"Kato","given":"Yuki","non-dropping-particle":"","parse-names":false,"suffix":""},{"dropping-particle":"","family":"Noguchi","given":"Takumi","non-dropping-particle":"","parse-names":false,"suffix":""},{"dropping-particle":"","family":"Tono","given":"Kensuke","non-dropping-particle":"","parse-names":false,"suffix":""},{"dropping-particle":"","family":"Joti","given":"Yasumasa","non-dropping-particle":"","parse-names":false,"suffix":""},{"dropping-particle":"","family":"Kameshima","given":"Takashi","non-dropping-particle":"","parse-names":false,"suffix":""},{"dropping-particle":"","family":"Hatsui","given":"Takaki","non-dropping-particle":"","parse-names":false,"suffix":""},{"dropping-particle":"","family":"Nango","given":"Eriko","non-dropping-particle":"","parse-names":false,"suffix":""},{"dropping-particle":"","family":"Tanaka","given":"Rie","non-dropping-particle":"","parse-names":false,"suffix":""},{"dropping-particle":"","family":"Naitow","given":"Hisashi","non-dropping-particle":"","parse-names":false,"suffix":""},{"dropping-particle":"","family":"Matsuura","given":"Yoshinori","non-dropping-particle":"","parse-names":false,"suffix":""},{"dropping-particle":"","family":"Yamashita","given":"Ayumi","non-dropping-particle":"","parse-names":false,"suffix":""},{"dropping-particle":"","family":"Yamamoto","given":"Masaki","non-dropping-particle":"","parse-names":false,"suffix":""},{"dropping-particle":"","family":"Nureki","given":"Osamu","non-dropping-particle":"","parse-names":false,"suffix":""},{"dropping-particle":"","family":"Yabashi","given":"Makina","non-dropping-particle":"","parse-names":false,"suffix":""},{"dropping-particle":"","family":"Ishikawa","given":"Tetsuya","non-dropping-particle":"","parse-names":false,"suffix":""},{"dropping-particle":"","family":"Iwata","given":"So","non-dropping-particle":"","parse-names":false,"suffix":""},{"dropping-particle":"","family":"Shen","given":"Jian-Ren","non-dropping-particle":"","parse-names":false,"suffix":""}],"container-title":"Nature","id":"ITEM-2","issue":"7643","issued":{"date-parts":[["2017","3","20"]]},"page":"131-135","publisher":"Nature Publishing Group","title":"Light-induced structural changes and the site of O=O bond formation in PSII caught by XFEL","type":"article-journal","volume":"543"},"uris":["http://www.mendeley.com/documents/?uuid=e7df32f0-7ff0-41bc-b71f-af57a6937db8"]}],"mendeley":{"formattedCitation":"&lt;sup&gt;12, 13&lt;/sup&gt;","plainTextFormattedCitation":"12, 13","previouslyFormattedCitation":"&lt;sup&gt;12, 13&lt;/sup&gt;"},"properties":{"noteIndex":0},"schema":"https://github.com/citation-style-language/schema/raw/master/csl-citation.json"}</w:instrText>
      </w:r>
      <w:r w:rsidR="00B370C9">
        <w:fldChar w:fldCharType="separate"/>
      </w:r>
      <w:r w:rsidR="00FD4F4F" w:rsidRPr="00FD4F4F">
        <w:rPr>
          <w:noProof/>
          <w:vertAlign w:val="superscript"/>
        </w:rPr>
        <w:t>12,13</w:t>
      </w:r>
      <w:r w:rsidR="00B370C9">
        <w:fldChar w:fldCharType="end"/>
      </w:r>
      <w:r w:rsidR="00B370C9">
        <w:t>, photoactive yellow protein</w:t>
      </w:r>
      <w:r w:rsidR="00B8614C">
        <w:t xml:space="preserve"> (PYP)</w:t>
      </w:r>
      <w:r w:rsidR="00B370C9">
        <w:fldChar w:fldCharType="begin" w:fldLock="1"/>
      </w:r>
      <w:r w:rsidR="00153F05">
        <w:instrText>ADDIN CSL_CITATION {"citationItems":[{"id":"ITEM-1","itemData":{"DOI":"10.1126/science.1259357","ISSN":"0036-8075, 1095-9203","author":[{"dropping-particle":"","family":"Tenboer","given":"Jason","non-dropping-particle":"","parse-names":false,"suffix":""},{"dropping-particle":"","family":"Basu","given":"Shibom","non-dropping-particle":"","parse-names":false,"suffix":""},{"dropping-particle":"","family":"Zatsepin","given":"Nadia","non-dropping-particle":"","parse-names":false,"suffix":""},{"dropping-particle":"","family":"Pande","given":"Kanupriya","non-dropping-particle":"","parse-names":false,"suffix":""},{"dropping-particle":"","family":"Milathianaki","given":"Despina","non-dropping-particle":"","parse-names":false,"suffix":""},{"dropping-particle":"","family":"Frank","given":"Matthias","non-dropping-particle":"","parse-names":false,"suffix":""},{"dropping-particle":"","family":"Hunter","given":"Mark","non-dropping-particle":"","parse-names":false,"suffix":""},{"dropping-particle":"","family":"Boutet","given":"Sébastien","non-dropping-particle":"","parse-names":false,"suffix":""},{"dropping-particle":"","family":"Williams","given":"Garth J.","non-dropping-particle":"","parse-names":false,"suffix":""},{"dropping-particle":"","family":"Koglin","given":"Jason E.","non-dropping-particle":"","parse-names":false,"suffix":""},{"dropping-particle":"","family":"Oberthuer","given":"Dominik","non-dropping-particle":"","parse-names":false,"suffix":""},{"dropping-particle":"","family":"Heymann","given":"Michael","non-dropping-particle":"","parse-names":false,"suffix":""},{"dropping-particle":"","family":"Kupitz","given":"Christopher","non-dropping-particle":"","parse-names":false,"suffix":""},{"dropping-particle":"","family":"Conrad","given":"Chelsie","non-dropping-particle":"","parse-names":false,"suffix":""},{"dropping-particle":"","family":"Coe","given":"Jesse","non-dropping-particle":"","parse-names":false,"suffix":""},{"dropping-particle":"","family":"Roy-Chowdhury","given":"Shatabdi","non-dropping-particle":"","parse-names":false,"suffix":""},{"dropping-particle":"","family":"Weierstall","given":"Uwe","non-dropping-particle":"","parse-names":false,"suffix":""},{"dropping-particle":"","family":"James","given":"Daniel","non-dropping-particle":"","parse-names":false,"suffix":""},{"dropping-particle":"","family":"Wang","given":"Dingjie","non-dropping-particle":"","parse-names":false,"suffix":""},{"dropping-particle":"","family":"Grant","given":"Thomas","non-dropping-particle":"","parse-names":false,"suffix":""},{"dropping-particle":"","family":"Barty","given":"Anton","non-dropping-particle":"","parse-names":false,"suffix":""},{"dropping-particle":"","family":"Yefanov","given":"Oleksandr","non-dropping-particle":"","parse-names":false,"suffix":""},{"dropping-particle":"","family":"Scales","given":"Jennifer","non-dropping-particle":"","parse-names":false,"suffix":""},{"dropping-particle":"","family":"Gati","given":"Cornelius","non-dropping-particle":"","parse-names":false,"suffix":""},{"dropping-particle":"","family":"Seuring","given":"Carolin","non-dropping-particle":"","parse-names":false,"suffix":""},{"dropping-particle":"","family":"Srajer","given":"Vukica","non-dropping-particle":"","parse-names":false,"suffix":""},{"dropping-particle":"","family":"Henning","given":"Robert","non-dropping-particle":"","parse-names":false,"suffix":""},{"dropping-particle":"","family":"Schwander","given":"Peter","non-dropping-particle":"","parse-names":false,"suffix":""},{"dropping-particle":"","family":"Fromme","given":"Raimund","non-dropping-particle":"","parse-names":false,"suffix":""},{"dropping-particle":"","family":"Ourmazd","given":"Abbas","non-dropping-particle":"","parse-names":false,"suffix":""},{"dropping-particle":"","family":"Moffat","given":"Keith","non-dropping-particle":"","parse-names":false,"suffix":""},{"dropping-particle":"Van","family":"Thor","given":"Jasper J.","non-dropping-particle":"","parse-names":false,"suffix":""},{"dropping-particle":"","family":"Spence","given":"John C. H.","non-dropping-particle":"","parse-names":false,"suffix":""},{"dropping-particle":"","family":"Fromme","given":"Petra","non-dropping-particle":"","parse-names":false,"suffix":""},{"dropping-particle":"","family":"Chapman","given":"Henry N.","non-dropping-particle":"","parse-names":false,"suffix":""},{"dropping-particle":"","family":"Schmidt","given":"Marius","non-dropping-particle":"","parse-names":false,"suffix":""}],"container-title":"Science","id":"ITEM-1","issue":"6214","issued":{"date-parts":[["2014","12","4"]]},"page":"1242-1246","title":"Time-resolved serial crystallography captures high-resolution intermediates of photoactive yellow protein","type":"article-journal","volume":"346"},"uris":["http://www.mendeley.com/documents/?uuid=b677d283-a458-4ccf-92de-a8633d16a9ca"]},{"id":"ITEM-2","itemData":{"DOI":"10.1126/science.aad5081","ISSN":"1095-9203","PMID":"27151871","abstract":"A variety of organisms have evolved mechanisms to detect and respond to light, in which the response is mediated by protein structural changes after photon absorption. The initial step is often the photoisomerization of a conjugated chromophore. Isomerization occurs on ultrafast time scales and is substantially influenced by the chromophore environment. Here we identify structural changes associated with the earliest steps in the trans-to-cis isomerization of the chromophore in photoactive yellow protein. Femtosecond hard x-ray pulses emitted by the Linac Coherent Light Source were used to conduct time-resolved serial femtosecond crystallography on photoactive yellow protein microcrystals over a time range from 100 femtoseconds to 3 picoseconds to determine the structural dynamics of the photoisomerization reaction.","author":[{"dropping-particle":"","family":"Pande","given":"Kanupriya","non-dropping-particle":"","parse-names":false,"suffix":""},{"dropping-particle":"","family":"Hutchison","given":"Christopher D M","non-dropping-particle":"","parse-names":false,"suffix":""},{"dropping-particle":"","family":"Groenhof","given":"Gerrit","non-dropping-particle":"","parse-names":false,"suffix":""},{"dropping-particle":"","family":"Aquila","given":"Andy","non-dropping-particle":"","parse-names":false,"suffix":""},{"dropping-particle":"","family":"Robinson","given":"Josef S.","non-dropping-particle":"","parse-names":false,"suffix":""},{"dropping-particle":"","family":"Tenboer","given":"Jason","non-dropping-particle":"","parse-names":false,"suffix":""},{"dropping-particle":"","family":"Basu","given":"Shibom","non-dropping-particle":"","parse-names":false,"suffix":""},{"dropping-particle":"","family":"Boutet","given":"Sébastien","non-dropping-particle":"","parse-names":false,"suffix":""},{"dropping-particle":"","family":"DePonte","given":"Daniel P.","non-dropping-particle":"","parse-names":false,"suffix":""},{"dropping-particle":"","family":"Liang","given":"Mengning","non-dropping-particle":"","parse-names":false,"suffix":""},{"dropping-particle":"","family":"White","given":"Thomas A.","non-dropping-particle":"","parse-names":false,"suffix":""},{"dropping-particle":"","family":"Zatsepin","given":"Nadia A","non-dropping-particle":"","parse-names":false,"suffix":""},{"dropping-particle":"","family":"Yefanov","given":"Oleksandr","non-dropping-particle":"","parse-names":false,"suffix":""},{"dropping-particle":"","family":"Morozov","given":"Dmitry","non-dropping-particle":"","parse-names":false,"suffix":""},{"dropping-particle":"","family":"Oberthuer","given":"Dominik","non-dropping-particle":"","parse-names":false,"suffix":""},{"dropping-particle":"","family":"Gati","given":"Cornelius","non-dropping-particle":"","parse-names":false,"suffix":""},{"dropping-particle":"","family":"Subramanian","given":"Ganesh","non-dropping-particle":"","parse-names":false,"suffix":""},{"dropping-particle":"","family":"James","given":"Daniel","non-dropping-particle":"","parse-names":false,"suffix":""},{"dropping-particle":"","family":"Zhao","given":"Yun","non-dropping-particle":"","parse-names":false,"suffix":""},{"dropping-particle":"","family":"Koralek","given":"Jake","non-dropping-particle":"","parse-names":false,"suffix":""},{"dropping-particle":"","family":"Brayshaw","given":"Jennifer","non-dropping-particle":"","parse-names":false,"suffix":""},{"dropping-particle":"","family":"Kupitz","given":"Christopher","non-dropping-particle":"","parse-names":false,"suffix":""},{"dropping-particle":"","family":"Conrad","given":"Chelsie","non-dropping-particle":"","parse-names":false,"suffix":""},{"dropping-particle":"","family":"Roy-Chowdhury","given":"Shatabdi","non-dropping-particle":"","parse-names":false,"suffix":""},{"dropping-particle":"","family":"Coe","given":"Jesse D","non-dropping-particle":"","parse-names":false,"suffix":""},{"dropping-particle":"","family":"Metz","given":"Markus","non-dropping-particle":"","parse-names":false,"suffix":""},{"dropping-particle":"","family":"Xavier","given":"Paulraj Lourdu","non-dropping-particle":"","parse-names":false,"suffix":""},{"dropping-particle":"","family":"Grant","given":"Thomas D","non-dropping-particle":"","parse-names":false,"suffix":""},{"dropping-particle":"","family":"Koglin","given":"Jason E.","non-dropping-particle":"","parse-names":false,"suffix":""},{"dropping-particle":"","family":"Ketawala","given":"Gihan","non-dropping-particle":"","parse-names":false,"suffix":""},{"dropping-particle":"","family":"Fromme","given":"Raimund","non-dropping-particle":"","parse-names":false,"suffix":""},{"dropping-particle":"","family":"Šrajer","given":"Vukica","non-dropping-particle":"","parse-names":false,"suffix":""},{"dropping-particle":"","family":"Henning","given":"Robert","non-dropping-particle":"","parse-names":false,"suffix":""},{"dropping-particle":"","family":"Spence","given":"John C H","non-dropping-particle":"","parse-names":false,"suffix":""},{"dropping-particle":"","family":"Ourmazd","given":"Abbas","non-dropping-particle":"","parse-names":false,"suffix":""},{"dropping-particle":"","family":"Schwander","given":"Peter","non-dropping-particle":"","parse-names":false,"suffix":""},{"dropping-particle":"","family":"Weierstall","given":"Uwe","non-dropping-particle":"","parse-names":false,"suffix":""},{"dropping-particle":"","family":"Frank","given":"Matthias","non-dropping-particle":"","parse-names":false,"suffix":""},{"dropping-particle":"","family":"Fromme","given":"Petra","non-dropping-particle":"","parse-names":false,"suffix":""},{"dropping-particle":"","family":"Barty","given":"Anton","non-dropping-particle":"","parse-names":false,"suffix":""},{"dropping-particle":"","family":"Chapman","given":"Henry N.","non-dropping-particle":"","parse-names":false,"suffix":""},{"dropping-particle":"","family":"Moffat","given":"Keith","non-dropping-particle":"","parse-names":false,"suffix":""},{"dropping-particle":"","family":"Thor","given":"Jasper J","non-dropping-particle":"van","parse-names":false,"suffix":""},{"dropping-particle":"","family":"Schmidt","given":"Marius","non-dropping-particle":"","parse-names":false,"suffix":""}],"container-title":"Science (New York, N.Y.)","id":"ITEM-2","issue":"6286","issued":{"date-parts":[["2016","5","6"]]},"page":"725-9","title":"Femtosecond structural dynamics drives the trans/cis isomerization in photoactive yellow protein.","type":"article-journal","volume":"352"},"uris":["http://www.mendeley.com/documents/?uuid=6360c918-fb59-456a-84f3-a699f8ced10c"]}],"mendeley":{"formattedCitation":"&lt;sup&gt;6, 7&lt;/sup&gt;","plainTextFormattedCitation":"6, 7","previouslyFormattedCitation":"&lt;sup&gt;6, 7&lt;/sup&gt;"},"properties":{"noteIndex":0},"schema":"https://github.com/citation-style-language/schema/raw/master/csl-citation.json"}</w:instrText>
      </w:r>
      <w:r w:rsidR="00B370C9">
        <w:fldChar w:fldCharType="separate"/>
      </w:r>
      <w:r w:rsidR="00FD4F4F" w:rsidRPr="00FD4F4F">
        <w:rPr>
          <w:noProof/>
          <w:vertAlign w:val="superscript"/>
        </w:rPr>
        <w:t>6,7</w:t>
      </w:r>
      <w:r w:rsidR="00B370C9">
        <w:fldChar w:fldCharType="end"/>
      </w:r>
      <w:r w:rsidR="00B370C9">
        <w:t xml:space="preserve"> </w:t>
      </w:r>
      <w:r w:rsidR="00B370C9" w:rsidRPr="0008451B">
        <w:t xml:space="preserve">reversibly </w:t>
      </w:r>
      <w:proofErr w:type="spellStart"/>
      <w:r w:rsidR="00B370C9" w:rsidRPr="0008451B">
        <w:t>photoswitchable</w:t>
      </w:r>
      <w:proofErr w:type="spellEnd"/>
      <w:r w:rsidR="00B370C9" w:rsidRPr="0008451B">
        <w:t xml:space="preserve"> fluorescent protein</w:t>
      </w:r>
      <w:r w:rsidR="00B370C9">
        <w:fldChar w:fldCharType="begin" w:fldLock="1"/>
      </w:r>
      <w:r w:rsidR="00153F05">
        <w:instrText>ADDIN CSL_CITATION {"citationItems":[{"id":"ITEM-1","itemData":{"DOI":"10.1038/nchem.2853","ISBN":"1755-4330","ISSN":"1755-4330","PMID":"29256511","abstract":"Chromophores absorb light in photosensitive proteins and thereby initiate fundamental biological processes such as photosynthesis, vision and biofluorescence. An important goal in their understanding is the provision of detailed structural descriptions of the ultrafast photochemical events that they undergo, in particular of the excited states that connect chemistry to biological function. Here we report on the structures of two excited states in the reversibly photoswitchable fluorescent protein rsEGFP2. We populated the states through femtosecond illumination of rsEGFP2 in its non-fluorescent off state and observed their build-up (within less than one picosecond) and decay (on the several picosecond timescale). Using an X-ray free-electron laser, we performed picosecond time-resolved crystallography and show that the hydroxybenzylidene imidazolinone chromophore in one of the excited states assumes a near-canonical twisted configuration halfway between the trans and cis isomers. This is in line with excited-state quantum mechanics/molecular mechanics and classical molecular dynamics simulations. Our new understanding of the structure around the twisted chromophore enabled the design of a mutant that displays a twofold increase in its off-to-on photoswitching quantum yield.","author":[{"dropping-particle":"","family":"Coquelle","given":"Nicolas","non-dropping-particle":"","parse-names":false,"suffix":""},{"dropping-particle":"","family":"Sliwa","given":"Michel","non-dropping-particle":"","parse-names":false,"suffix":""},{"dropping-particle":"","family":"Woodhouse","given":"Joyce","non-dropping-particle":"","parse-names":false,"suffix":""},{"dropping-particle":"","family":"Schirò","given":"Giorgio","non-dropping-particle":"","parse-names":false,"suffix":""},{"dropping-particle":"","family":"Adam","given":"Virgile","non-dropping-particle":"","parse-names":false,"suffix":""},{"dropping-particle":"","family":"Aquila","given":"Andrew","non-dropping-particle":"","parse-names":false,"suffix":""},{"dropping-particle":"","family":"Barends","given":"Thomas R. M.","non-dropping-particle":"","parse-names":false,"suffix":""},{"dropping-particle":"","family":"Boutet","given":"Sébastien","non-dropping-particle":"","parse-names":false,"suffix":""},{"dropping-particle":"","family":"Byrdin","given":"Martin","non-dropping-particle":"","parse-names":false,"suffix":""},{"dropping-particle":"","family":"Carbajo","given":"Sergio","non-dropping-particle":"","parse-names":false,"suffix":""},{"dropping-particle":"","family":"la Mora","given":"Eugenio","non-dropping-particle":"De","parse-names":false,"suffix":""},{"dropping-particle":"","family":"Doak","given":"R. Bruce","non-dropping-particle":"","parse-names":false,"suffix":""},{"dropping-particle":"","family":"Feliks","given":"Mikolaj","non-dropping-particle":"","parse-names":false,"suffix":""},{"dropping-particle":"","family":"Fieschi","given":"Franck","non-dropping-particle":"","parse-names":false,"suffix":""},{"dropping-particle":"","family":"Foucar","given":"Lutz","non-dropping-particle":"","parse-names":false,"suffix":""},{"dropping-particle":"","family":"Guillon","given":"Virginia","non-dropping-particle":"","parse-names":false,"suffix":""},{"dropping-particle":"","family":"Hilpert","given":"Mario","non-dropping-particle":"","parse-names":false,"suffix":""},{"dropping-particle":"","family":"Hunter","given":"Mark S.","non-dropping-particle":"","parse-names":false,"suffix":""},{"dropping-particle":"","family":"Jakobs","given":"Stefan","non-dropping-particle":"","parse-names":false,"suffix":""},{"dropping-particle":"","family":"Koglin","given":"Jason E.","non-dropping-particle":"","parse-names":false,"suffix":""},{"dropping-particle":"","family":"Kovacsova","given":"Gabriela","non-dropping-particle":"","parse-names":false,"suffix":""},{"dropping-particle":"","family":"Lane","given":"Thomas J.","non-dropping-particle":"","parse-names":false,"suffix":""},{"dropping-particle":"","family":"Lévy","given":"Bernard","non-dropping-particle":"","parse-names":false,"suffix":""},{"dropping-particle":"","family":"Liang","given":"Mengning","non-dropping-particle":"","parse-names":false,"suffix":""},{"dropping-particle":"","family":"Nass","given":"Karol","non-dropping-particle":"","parse-names":false,"suffix":""},{"dropping-particle":"","family":"Ridard","given":"Jacqueline","non-dropping-particle":"","parse-names":false,"suffix":""},{"dropping-particle":"","family":"Robinson","given":"Joseph S.","non-dropping-particle":"","parse-names":false,"suffix":""},{"dropping-particle":"","family":"Roome","given":"Christopher M.","non-dropping-particle":"","parse-names":false,"suffix":""},{"dropping-particle":"","family":"Ruckebusch","given":"Cyril","non-dropping-particle":"","parse-names":false,"suffix":""},{"dropping-particle":"","family":"Seaberg","given":"Matthew","non-dropping-particle":"","parse-names":false,"suffix":""},{"dropping-particle":"","family":"Thepaut","given":"Michel","non-dropping-particle":"","parse-names":false,"suffix":""},{"dropping-particle":"","family":"Cammarata","given":"Marco","non-dropping-particle":"","parse-names":false,"suffix":""},{"dropping-particle":"","family":"Demachy","given":"Isabelle","non-dropping-particle":"","parse-names":false,"suffix":""},{"dropping-particle":"","family":"Field","given":"Martin","non-dropping-particle":"","parse-names":false,"suffix":""},{"dropping-particle":"","family":"Shoeman","given":"Robert L.","non-dropping-particle":"","parse-names":false,"suffix":""},{"dropping-particle":"","family":"Bourgeois","given":"Dominique","non-dropping-particle":"","parse-names":false,"suffix":""},{"dropping-particle":"","family":"Colletier","given":"Jacques-Philippe","non-dropping-particle":"","parse-names":false,"suffix":""},{"dropping-particle":"","family":"Schlichting","given":"Ilme","non-dropping-particle":"","parse-names":false,"suffix":""},{"dropping-particle":"","family":"Weik","given":"Martin","non-dropping-particle":"","parse-names":false,"suffix":""}],"container-title":"Nature Chemistry","id":"ITEM-1","issue":"1","issued":{"date-parts":[["2017","9","11"]]},"page":"31-37","publisher":"Nature Publishing Group","title":"Chromophore twisting in the excited state of a photoswitchable fluorescent protein captured by time-resolved serial femtosecond crystallography","type":"article-journal","volume":"10"},"uris":["http://www.mendeley.com/documents/?uuid=d10ff8f9-33e6-4deb-9e97-87485310b4a2"]}],"mendeley":{"formattedCitation":"&lt;sup&gt;11&lt;/sup&gt;","plainTextFormattedCitation":"11","previouslyFormattedCitation":"&lt;sup&gt;11&lt;/sup&gt;"},"properties":{"noteIndex":0},"schema":"https://github.com/citation-style-language/schema/raw/master/csl-citation.json"}</w:instrText>
      </w:r>
      <w:r w:rsidR="00B370C9">
        <w:fldChar w:fldCharType="separate"/>
      </w:r>
      <w:r w:rsidR="00FD4F4F" w:rsidRPr="00FD4F4F">
        <w:rPr>
          <w:noProof/>
          <w:vertAlign w:val="superscript"/>
        </w:rPr>
        <w:t>11</w:t>
      </w:r>
      <w:r w:rsidR="00B370C9">
        <w:fldChar w:fldCharType="end"/>
      </w:r>
      <w:r w:rsidR="006A3AE2">
        <w:t>,</w:t>
      </w:r>
      <w:r w:rsidR="00B370C9">
        <w:t xml:space="preserve"> </w:t>
      </w:r>
      <w:r w:rsidR="006A3AE2">
        <w:t xml:space="preserve">or a </w:t>
      </w:r>
      <w:r w:rsidR="006A3AE2" w:rsidRPr="001B6B9E">
        <w:rPr>
          <w:noProof/>
        </w:rPr>
        <w:t>photolyzable</w:t>
      </w:r>
      <w:r w:rsidR="006A3AE2">
        <w:t xml:space="preserve"> carbon monoxide in </w:t>
      </w:r>
      <w:r w:rsidR="00B370C9">
        <w:t>myoglobin</w:t>
      </w:r>
      <w:r w:rsidR="00B370C9">
        <w:fldChar w:fldCharType="begin" w:fldLock="1"/>
      </w:r>
      <w:r w:rsidR="00153F05">
        <w:instrText>ADDIN CSL_CITATION {"citationItems":[{"id":"ITEM-1","itemData":{"DOI":"10.1126/science.aac5492","ISBN":"0907444911001","ISSN":"1095-9203","PMID":"26359336","abstract":"The hemoprotein myoglobin is a model system for the study of protein dynamics. We used time-resolved serial femtosecond crystallography at an x-ray free-electron laser to resolve the ultrafast structural changes in the carbonmonoxy myoglobin complex upon photolysis of the Fe-CO bond. Structural changes appear throughout the protein within 500 femtoseconds, with the C, F, and H helices moving away from the heme cofactor and the E and A helices moving toward it. These collective movements are predicted by hybrid quantum mechanics/molecular mechanics simulations. Together with the observed oscillations of residues contacting the heme, our calculations support the prediction that an immediate collective response of the protein occurs upon ligand dissociation, as a result of heme vibrational modes coupling to global modes of the protein.","author":[{"dropping-particle":"","family":"Barends","given":"Thomas R M","non-dropping-particle":"","parse-names":false,"suffix":""},{"dropping-particle":"","family":"Foucar","given":"Lutz","non-dropping-particle":"","parse-names":false,"suffix":""},{"dropping-particle":"","family":"Ardevol","given":"Albert","non-dropping-particle":"","parse-names":false,"suffix":""},{"dropping-particle":"","family":"Nass","given":"Karol","non-dropping-particle":"","parse-names":false,"suffix":""},{"dropping-particle":"","family":"Aquila","given":"Andrew","non-dropping-particle":"","parse-names":false,"suffix":""},{"dropping-particle":"","family":"Botha","given":"Sabine","non-dropping-particle":"","parse-names":false,"suffix":""},{"dropping-particle":"","family":"Doak","given":"R Bruce","non-dropping-particle":"","parse-names":false,"suffix":""},{"dropping-particle":"","family":"Falahati","given":"Konstantin","non-dropping-particle":"","parse-names":false,"suffix":""},{"dropping-particle":"","family":"Hartmann","given":"Elisabeth","non-dropping-particle":"","parse-names":false,"suffix":""},{"dropping-particle":"","family":"Hilpert","given":"Mario","non-dropping-particle":"","parse-names":false,"suffix":""},{"dropping-particle":"","family":"Heinz","given":"Marcel","non-dropping-particle":"","parse-names":false,"suffix":""},{"dropping-particle":"","family":"Hoffmann","given":"Matthias C","non-dropping-particle":"","parse-names":false,"suffix":""},{"dropping-particle":"","family":"Köfinger","given":"Jürgen","non-dropping-particle":"","parse-names":false,"suffix":""},{"dropping-particle":"","family":"Koglin","given":"Jason E","non-dropping-particle":"","parse-names":false,"suffix":""},{"dropping-particle":"","family":"Kovacsova","given":"Gabriela","non-dropping-particle":"","parse-names":false,"suffix":""},{"dropping-particle":"","family":"Liang","given":"Mengning","non-dropping-particle":"","parse-names":false,"suffix":""},{"dropping-particle":"","family":"Milathianaki","given":"Despina","non-dropping-particle":"","parse-names":false,"suffix":""},{"dropping-particle":"","family":"Lemke","given":"Henrik T","non-dropping-particle":"","parse-names":false,"suffix":""},{"dropping-particle":"","family":"Reinstein","given":"Jochen","non-dropping-particle":"","parse-names":false,"suffix":""},{"dropping-particle":"","family":"Roome","given":"Christopher M","non-dropping-particle":"","parse-names":false,"suffix":""},{"dropping-particle":"","family":"Shoeman","given":"Robert L","non-dropping-particle":"","parse-names":false,"suffix":""},{"dropping-particle":"","family":"Williams","given":"Garth J","non-dropping-particle":"","parse-names":false,"suffix":""},{"dropping-particle":"","family":"Burghardt","given":"Irene","non-dropping-particle":"","parse-names":false,"suffix":""},{"dropping-particle":"","family":"Hummer","given":"Gerhard","non-dropping-particle":"","parse-names":false,"suffix":""},{"dropping-particle":"","family":"Boutet","given":"Sébastien","non-dropping-particle":"","parse-names":false,"suffix":""},{"dropping-particle":"","family":"Schlichting","given":"Ilme","non-dropping-particle":"","parse-names":false,"suffix":""}],"container-title":"Science (New York, N.Y.)","id":"ITEM-1","issue":"6259","issued":{"date-parts":[["2015"]]},"page":"445-50","title":"Direct observation of ultrafast collective motions in CO myoglobin upon ligand dissociation.","type":"article-journal","volume":"350"},"uris":["http://www.mendeley.com/documents/?uuid=de84e1db-0e34-4eed-9f79-a328375509ed"]}],"mendeley":{"formattedCitation":"&lt;sup&gt;8&lt;/sup&gt;","plainTextFormattedCitation":"8","previouslyFormattedCitation":"&lt;sup&gt;8&lt;/sup&gt;"},"properties":{"noteIndex":0},"schema":"https://github.com/citation-style-language/schema/raw/master/csl-citation.json"}</w:instrText>
      </w:r>
      <w:r w:rsidR="00B370C9">
        <w:fldChar w:fldCharType="separate"/>
      </w:r>
      <w:r w:rsidR="00FD4F4F" w:rsidRPr="00FD4F4F">
        <w:rPr>
          <w:noProof/>
          <w:vertAlign w:val="superscript"/>
        </w:rPr>
        <w:t>8</w:t>
      </w:r>
      <w:r w:rsidR="00B370C9">
        <w:fldChar w:fldCharType="end"/>
      </w:r>
      <w:r w:rsidR="006A3AE2">
        <w:t>.</w:t>
      </w:r>
      <w:r w:rsidR="00FB4519">
        <w:t xml:space="preserve"> </w:t>
      </w:r>
      <w:r w:rsidR="00584EC6" w:rsidRPr="00CB6AE9">
        <w:rPr>
          <w:noProof/>
        </w:rPr>
        <w:t>Exciting</w:t>
      </w:r>
      <w:r w:rsidR="00584EC6">
        <w:t xml:space="preserve"> </w:t>
      </w:r>
      <w:r w:rsidR="00585399">
        <w:t>v</w:t>
      </w:r>
      <w:r w:rsidR="00FB4519">
        <w:t xml:space="preserve">ariations of the technique </w:t>
      </w:r>
      <w:r w:rsidR="00585399">
        <w:t xml:space="preserve">still </w:t>
      </w:r>
      <w:r w:rsidR="00877465">
        <w:t xml:space="preserve">in development </w:t>
      </w:r>
      <w:r w:rsidR="00FB4519">
        <w:t>rely on</w:t>
      </w:r>
      <w:r w:rsidR="000A05CB">
        <w:t xml:space="preserve"> </w:t>
      </w:r>
      <w:r w:rsidR="00FB4519" w:rsidRPr="000A05CB">
        <w:rPr>
          <w:noProof/>
        </w:rPr>
        <w:t>mix</w:t>
      </w:r>
      <w:r w:rsidR="00FB4519">
        <w:t xml:space="preserve"> and inject</w:t>
      </w:r>
      <w:r w:rsidR="00FE7C84">
        <w:t xml:space="preserve"> schemes</w:t>
      </w:r>
      <w:r w:rsidR="00D55BBD">
        <w:fldChar w:fldCharType="begin" w:fldLock="1"/>
      </w:r>
      <w:r w:rsidR="00D55BBD">
        <w:instrText>ADDIN CSL_CITATION {"citationItems":[{"id":"ITEM-1","itemData":{"DOI":"10.1038/nature20599","ISBN":"1476-4687","ISSN":"0028-0836","PMID":"27841871","abstract":"Riboswitches are RNA structural elements generally located in the 3′untranslated region (3′UTR) of mRNA. In the genetic regulation, ligand binding to the aptamer domain of a riboswitch triggers a signal to the downstream expression platform1,2,3. A complete understanding of the structural basis for this mechanism requires the ability to study structural changes over time4. Here we apply femtosecond X-ray free electron laser (XFEL) pulses5,6 to obtain structural measurements from crystals so small that diffusion of a ligand can be timed to initiate a reaction prior to diffraction. We demonstrate this approach by determining four structures of the adenine riboswitch aptamer domain during the course of a reaction involving two apo, one ligand-bound intermediate, and the final bound states. These structures support a reaction mechanism model with at least four states and illustrate the structural basis for signal transmission. The two apo conformers differ significantly in the three-way junction and the P1 switch helix relative to the ligand-bound conformation. Our time-resolved crystallographic measurements with a 10-second delay captured the structure of an intermediate with changes in the binding pocket that accommodate the ligand. With a &gt;10-minute delay, the RNA molecules were fully converted to the bound state, in which the substantial conformational changes resulted in conversion of the space group. Such drastic changes in crystallo highlight the important opportunities that micro/nanocrystals may offer in these and similar time-resolved diffraction studies. These results all together demonstrate the potential of ‘mix-and-inject’ time-resolved serial crystallography to study biochemically important interactions between biomacromolecules and ligands, including those involving large conformational changes.","author":[{"dropping-particle":"","family":"Stagno","given":"J. R.","non-dropping-particle":"","parse-names":false,"suffix":""},{"dropping-particle":"","family":"Liu","given":"Y.","non-dropping-particle":"","parse-names":false,"suffix":""},{"dropping-particle":"","family":"Bhandari","given":"Y. R.","non-dropping-particle":"","parse-names":false,"suffix":""},{"dropping-particle":"","family":"Conrad","given":"C. E.","non-dropping-particle":"","parse-names":false,"suffix":""},{"dropping-particle":"","family":"Panja","given":"S.","non-dropping-particle":"","parse-names":false,"suffix":""},{"dropping-particle":"","family":"Swain","given":"M.","non-dropping-particle":"","parse-names":false,"suffix":""},{"dropping-particle":"","family":"Fan","given":"L.","non-dropping-particle":"","parse-names":false,"suffix":""},{"dropping-particle":"","family":"Nelson","given":"G.","non-dropping-particle":"","parse-names":false,"suffix":""},{"dropping-particle":"","family":"Li","given":"C.","non-dropping-particle":"","parse-names":false,"suffix":""},{"dropping-particle":"","family":"Wendel","given":"D. R.","non-dropping-particle":"","parse-names":false,"suffix":""},{"dropping-particle":"","family":"White","given":"T. A.","non-dropping-particle":"","parse-names":false,"suffix":""},{"dropping-particle":"","family":"Coe","given":"J. D.","non-dropping-particle":"","parse-names":false,"suffix":""},{"dropping-particle":"","family":"Wiedorn","given":"M. O.","non-dropping-particle":"","parse-names":false,"suffix":""},{"dropping-particle":"","family":"Knoska","given":"J.","non-dropping-particle":"","parse-names":false,"suffix":""},{"dropping-particle":"","family":"Oberthuer","given":"D.","non-dropping-particle":"","parse-names":false,"suffix":""},{"dropping-particle":"","family":"Tuckey","given":"R. A.","non-dropping-particle":"","parse-names":false,"suffix":""},{"dropping-particle":"","family":"Yu","given":"P.","non-dropping-particle":"","parse-names":false,"suffix":""},{"dropping-particle":"","family":"Dyba","given":"M.","non-dropping-particle":"","parse-names":false,"suffix":""},{"dropping-particle":"","family":"Tarasov","given":"S. G.","non-dropping-particle":"","parse-names":false,"suffix":""},{"dropping-particle":"","family":"Weierstall","given":"U.","non-dropping-particle":"","parse-names":false,"suffix":""},{"dropping-particle":"","family":"Grant","given":"T. D.","non-dropping-particle":"","parse-names":false,"suffix":""},{"dropping-particle":"","family":"Schwieters","given":"C. D.","non-dropping-particle":"","parse-names":false,"suffix":""},{"dropping-particle":"","family":"Zhang","given":"J.","non-dropping-particle":"","parse-names":false,"suffix":""},{"dropping-particle":"","family":"Ferré-D’Amaré","given":"A. R.","non-dropping-particle":"","parse-names":false,"suffix":""},{"dropping-particle":"","family":"Fromme","given":"P.","non-dropping-particle":"","parse-names":false,"suffix":""},{"dropping-particle":"","family":"Draper","given":"D. E.","non-dropping-particle":"","parse-names":false,"suffix":""},{"dropping-particle":"","family":"Liang","given":"M.","non-dropping-particle":"","parse-names":false,"suffix":""},{"dropping-particle":"","family":"Hunter","given":"M. S.","non-dropping-particle":"","parse-names":false,"suffix":""},{"dropping-particle":"","family":"Boutet","given":"S.","non-dropping-particle":"","parse-names":false,"suffix":""},{"dropping-particle":"","family":"Tan","given":"K.","non-dropping-particle":"","parse-names":false,"suffix":""},{"dropping-particle":"","family":"Zuo","given":"X.","non-dropping-particle":"","parse-names":false,"suffix":""},{"dropping-particle":"","family":"Ji","given":"X.","non-dropping-particle":"","parse-names":false,"suffix":""},{"dropping-particle":"","family":"Barty","given":"A.","non-dropping-particle":"","parse-names":false,"suffix":""},{"dropping-particle":"","family":"Zatsepin","given":"N. A.","non-dropping-particle":"","parse-names":false,"suffix":""},{"dropping-particle":"","family":"Chapman","given":"H. N.","non-dropping-particle":"","parse-names":false,"suffix":""},{"dropping-particle":"","family":"Spence","given":"J. C. H.","non-dropping-particle":"","parse-names":false,"suffix":""},{"dropping-particle":"","family":"Woodson","given":"S. A.","non-dropping-particle":"","parse-names":false,"suffix":""},{"dropping-particle":"","family":"Wang","given":"Y.-X.","non-dropping-particle":"","parse-names":false,"suffix":""}],"container-title":"Nature","id":"ITEM-1","issue":"7636","issued":{"date-parts":[["2017","1","12"]]},"page":"242-246","title":"Structures of riboswitch RNA reaction states by mix-and-inject XFEL serial crystallography","type":"article-journal","volume":"541"},"uris":["http://www.mendeley.com/documents/?uuid=7d3859b3-01c9-4f38-ad71-d69866db1718"]},{"id":"ITEM-2","itemData":{"DOI":"10.1107/S160057751401858X","ISSN":"1600-5775","abstract":"Several liquid sample injection methods have been developed to satisfy the requirements for serial femtosecond X-ray nanocrystallography, which enables radiation-damage-free determination of molecular structure at room temperature. Time-resolved nanocrystallography would combine structure analysis with chemical kinetics by determining the structures of the transient states and chemical kinetic mechanisms simultaneously. A windowless liquid mixing jet device has been designed for this purpose. It achieves fast uniform mixing of substrates and enzymes in the jet within 250 micros, with an adjustable delay between mixing and probing by the X-ray free-electron laser beam of up to 1 s for each frame of a `movie'. The principle of the liquid mixing jet device is illustrated using numerical simulation, and experimental results are presented using a fluorescent dye.","author":[{"dropping-particle":"","family":"Wang","given":"Dingjie","non-dropping-particle":"","parse-names":false,"suffix":""},{"dropping-particle":"","family":"Weierstall","given":"Uwe","non-dropping-particle":"","parse-names":false,"suffix":""},{"dropping-particle":"","family":"Pollack","given":"Lois","non-dropping-particle":"","parse-names":false,"suffix":""},{"dropping-particle":"","family":"Spence","given":"John C. H.","non-dropping-particle":"","parse-names":false,"suffix":""}],"container-title":"Journal of synchrotron radiation","id":"ITEM-2","issued":{"date-parts":[["2014"]]},"page":"1364-1366","publisher":"International Union of Crystallography","title":"Liquid Mixing Jet for XFEL Study of Chemical Kinetics","type":"article-journal","volume":"In submiss"},"uris":["http://www.mendeley.com/documents/?uuid=3301b3a7-b2ca-4e16-aa7e-2d3e6d5fcfab"]}],"mendeley":{"formattedCitation":"&lt;sup&gt;14, 15&lt;/sup&gt;","plainTextFormattedCitation":"14, 15","previouslyFormattedCitation":"&lt;sup&gt;14, 15&lt;/sup&gt;"},"properties":{"noteIndex":0},"schema":"https://github.com/citation-style-language/schema/raw/master/csl-citation.json"}</w:instrText>
      </w:r>
      <w:r w:rsidR="00D55BBD">
        <w:fldChar w:fldCharType="separate"/>
      </w:r>
      <w:r w:rsidR="00D55BBD" w:rsidRPr="00D55BBD">
        <w:rPr>
          <w:noProof/>
          <w:vertAlign w:val="superscript"/>
        </w:rPr>
        <w:t>14,15</w:t>
      </w:r>
      <w:r w:rsidR="00D55BBD">
        <w:fldChar w:fldCharType="end"/>
      </w:r>
      <w:r w:rsidR="00224150">
        <w:t xml:space="preserve"> </w:t>
      </w:r>
      <w:r w:rsidR="00FE7C84">
        <w:t xml:space="preserve">to study enzymatic reactions or </w:t>
      </w:r>
      <w:r w:rsidR="00855044">
        <w:t xml:space="preserve">an </w:t>
      </w:r>
      <w:r w:rsidR="00A62A85">
        <w:t xml:space="preserve">electric field </w:t>
      </w:r>
      <w:r w:rsidR="001237AB">
        <w:t xml:space="preserve">used to induce </w:t>
      </w:r>
      <w:r w:rsidR="00FE7C84">
        <w:t>structural changes</w:t>
      </w:r>
      <w:r w:rsidR="00D55BBD">
        <w:fldChar w:fldCharType="begin" w:fldLock="1"/>
      </w:r>
      <w:r w:rsidR="007A0A56">
        <w:instrText>ADDIN CSL_CITATION {"citationItems":[{"id":"ITEM-1","itemData":{"DOI":"10.1038/nature20571","ISSN":"0028-0836","PMID":"27926732","abstract":"The internal mechanics of proteins-the coordinated motions of amino acids and the pattern of forces constraining these motions-connects protein structure to function. Here we describe a new method combining the application of strong electric field pulses to protein crystals with time-resolved X-ray crystallography to observe conformational changes in spatial and temporal detail. Using a human PDZ domain (LNX2(PDZ2)) as a model system, we show that protein crystals tolerate electric field pulses strong enough to drive concerted motions on the sub-microsecond timescale. The induced motions are subtle, involve diverse physical mechanisms, and occur throughout the protein structure. The global pattern of electric-field-induced motions is consistent with both local and allosteric conformational changes naturally induced by ligand binding, including at conserved functional sites in the PDZ domain family. This work lays the foundation for comprehensive experimental study of the mechanical basis of protein function.","author":[{"dropping-particle":"","family":"Hekstra","given":"Doeke R.","non-dropping-particle":"","parse-names":false,"suffix":""},{"dropping-particle":"","family":"White","given":"K. Ian","non-dropping-particle":"","parse-names":false,"suffix":""},{"dropping-particle":"","family":"Socolich","given":"Michael A.","non-dropping-particle":"","parse-names":false,"suffix":""},{"dropping-particle":"","family":"Henning","given":"Robert W.","non-dropping-particle":"","parse-names":false,"suffix":""},{"dropping-particle":"","family":"Šrajer","given":"Vukica","non-dropping-particle":"","parse-names":false,"suffix":""},{"dropping-particle":"","family":"Ranganathan","given":"Rama","non-dropping-particle":"","parse-names":false,"suffix":""}],"container-title":"Nature","id":"ITEM-1","issue":"7633","issued":{"date-parts":[["2016","12","7"]]},"page":"400-405","publisher":"Nature Publishing Group","title":"Electric-field-stimulated protein mechanics","type":"article-journal","volume":"540"},"uris":["http://www.mendeley.com/documents/?uuid=5dd6b1f5-bd55-487b-a1b4-e2aedb803c10"]}],"mendeley":{"formattedCitation":"&lt;sup&gt;16&lt;/sup&gt;","plainTextFormattedCitation":"16","previouslyFormattedCitation":"&lt;sup&gt;16&lt;/sup&gt;"},"properties":{"noteIndex":0},"schema":"https://github.com/citation-style-language/schema/raw/master/csl-citation.json"}</w:instrText>
      </w:r>
      <w:r w:rsidR="00D55BBD">
        <w:fldChar w:fldCharType="separate"/>
      </w:r>
      <w:r w:rsidR="00D55BBD" w:rsidRPr="00D55BBD">
        <w:rPr>
          <w:noProof/>
          <w:vertAlign w:val="superscript"/>
        </w:rPr>
        <w:t>16</w:t>
      </w:r>
      <w:r w:rsidR="00D55BBD">
        <w:fldChar w:fldCharType="end"/>
      </w:r>
      <w:r w:rsidR="00296084">
        <w:t>.</w:t>
      </w:r>
      <w:r w:rsidR="001C44F3">
        <w:t xml:space="preserve"> </w:t>
      </w:r>
      <w:r w:rsidR="00B370C9">
        <w:t xml:space="preserve">Given that </w:t>
      </w:r>
      <w:r w:rsidR="00652C08">
        <w:t>XFEL sources have</w:t>
      </w:r>
      <w:r w:rsidR="00B370C9">
        <w:t xml:space="preserve"> only </w:t>
      </w:r>
      <w:r w:rsidR="00652C08">
        <w:t xml:space="preserve">been available for </w:t>
      </w:r>
      <w:r w:rsidR="00B370C9">
        <w:t xml:space="preserve">a few years and extrapolating past successes into the future, the method shows potential as a real game-changer </w:t>
      </w:r>
      <w:r w:rsidR="00B370C9" w:rsidRPr="001B6B9E">
        <w:rPr>
          <w:noProof/>
        </w:rPr>
        <w:t>with respect to</w:t>
      </w:r>
      <w:r w:rsidR="00B370C9">
        <w:t xml:space="preserve"> our understanding of how proteins function.</w:t>
      </w:r>
    </w:p>
    <w:p w14:paraId="4FFF432A" w14:textId="77777777" w:rsidR="00B370C9" w:rsidRDefault="00B370C9" w:rsidP="007966C6"/>
    <w:p w14:paraId="3E8F8BF7" w14:textId="15F01846" w:rsidR="00D611A0" w:rsidRDefault="00B370C9" w:rsidP="007966C6">
      <w:r w:rsidRPr="00CB6AE9">
        <w:rPr>
          <w:rFonts w:cs="Times New Roman"/>
          <w:noProof/>
        </w:rPr>
        <w:t>Because biological samples are destroyed by a single exposure to a</w:t>
      </w:r>
      <w:r w:rsidR="00FE4E16" w:rsidRPr="00CB6AE9">
        <w:rPr>
          <w:rFonts w:cs="Times New Roman"/>
          <w:noProof/>
        </w:rPr>
        <w:t xml:space="preserve"> high power</w:t>
      </w:r>
      <w:r w:rsidRPr="00CB6AE9">
        <w:rPr>
          <w:rFonts w:cs="Times New Roman"/>
          <w:noProof/>
        </w:rPr>
        <w:t xml:space="preserve">  XFEL </w:t>
      </w:r>
      <w:r w:rsidR="00FB4C44" w:rsidRPr="00CB6AE9">
        <w:rPr>
          <w:rFonts w:cs="Times New Roman"/>
          <w:noProof/>
        </w:rPr>
        <w:t>pulse</w:t>
      </w:r>
      <w:r w:rsidRPr="00CB6AE9">
        <w:rPr>
          <w:rFonts w:cs="Times New Roman"/>
          <w:noProof/>
        </w:rPr>
        <w:t>, new approaches to protein crystallography were necessary.</w:t>
      </w:r>
      <w:r>
        <w:rPr>
          <w:rFonts w:cs="Times New Roman"/>
        </w:rPr>
        <w:t xml:space="preserve"> Among these procedures</w:t>
      </w:r>
      <w:r w:rsidR="00A0413D">
        <w:rPr>
          <w:rFonts w:cs="Times New Roman"/>
        </w:rPr>
        <w:t>,</w:t>
      </w:r>
      <w:r>
        <w:rPr>
          <w:rFonts w:cs="Times New Roman"/>
        </w:rPr>
        <w:t xml:space="preserve"> the ability to grow large amounts of </w:t>
      </w:r>
      <w:r w:rsidR="004B1F7A">
        <w:rPr>
          <w:rFonts w:cs="Times New Roman"/>
        </w:rPr>
        <w:t xml:space="preserve">uniform </w:t>
      </w:r>
      <w:r>
        <w:rPr>
          <w:rFonts w:cs="Times New Roman"/>
        </w:rPr>
        <w:t>microcrystals needed to be developed</w:t>
      </w:r>
      <w:r>
        <w:rPr>
          <w:rFonts w:cs="Times New Roman"/>
        </w:rPr>
        <w:fldChar w:fldCharType="begin" w:fldLock="1"/>
      </w:r>
      <w:r w:rsidR="007A0A56">
        <w:rPr>
          <w:rFonts w:cs="Times New Roman"/>
        </w:rPr>
        <w:instrText>ADDIN CSL_CITATION {"citationItems":[{"id":"ITEM-1","itemData":{"DOI":"10.1038/nprot.2014.141","ISSN":"1750-2799","PMID":"25122522","abstract":"We have recently established a procedure for serial femtosecond crystallography (SFX) in lipidic cubic phase (LCP) for protein structure determination at X-ray free-electron lasers (XFELs). LCP-SFX uses the gel-like LCP as a matrix for growth and delivery of membrane protein microcrystals for crystallographic data collection. LCP is a liquid-crystalline mesophase composed of lipids and water. It provides a membrane-mimicking environment that stabilizes membrane proteins and supports their crystallization. Here we describe detailed procedures for the preparation and characterization of microcrystals for LCP-SFX applications. The advantages of LCP-SFX over traditional crystallographic methods include the capability of collecting room-temperature high-resolution data with minimal effects of radiation damage from sub-10-μm crystals of membrane and soluble proteins that are difficult to crystallize, while eliminating the need for crystal harvesting and cryo-cooling. Compared with SFX methods for microcrystals in solution using liquid injectors, LCP-SFX reduces protein consumption by 2-3 orders of magnitude for data collection at currently available XFELs. The whole procedure typically takes 3-5 d, including the time required for the crystals to grow.","author":[{"dropping-particle":"","family":"Liu","given":"Wei","non-dropping-particle":"","parse-names":false,"suffix":""},{"dropping-particle":"","family":"Ishchenko","given":"Andrii","non-dropping-particle":"","parse-names":false,"suffix":""},{"dropping-particle":"","family":"Cherezov","given":"Vadim","non-dropping-particle":"","parse-names":false,"suffix":""}],"container-title":"Nature protocols","id":"ITEM-1","issue":"9","issued":{"date-parts":[["2014","9"]]},"page":"2123-2134","title":"Preparation of microcrystals in lipidic cubic phase for serial femtosecond crystallography.","type":"article-journal","volume":"9"},"uris":["http://www.mendeley.com/documents/?uuid=c9e5edd1-0448-4a94-897c-911a3586d07b"]},{"id":"ITEM-2","itemData":{"DOI":"10.1098/rstb.2013.0316","ISSN":"1471-2970","PMID":"24914149","abstract":"Serial femtosecond crystallography (SFX) is a new emerging method, where X-ray diffraction data are collected from a fully hydrated stream of nano- or microcrystals of biomolecules in their mother liquor using high-energy, X-ray free-electron lasers. The success of SFX experiments strongly depends on the ability to grow large amounts of well-ordered nano/microcrystals of homogeneous size distribution. While methods to grow large single crystals have been extensively explored in the past, method developments to grow nano/microcrystals in sufficient amounts for SFX experiments are still in their infancy. Here, we describe and compare three methods (batch, free interface diffusion (FID) and FID centrifugation) for growth of nano/microcrystals for time-resolved SFX experiments using the large membrane protein complex photosystem II as a model system.","author":[{"dropping-particle":"","family":"Kupitz","given":"Christopher","non-dropping-particle":"","parse-names":false,"suffix":""},{"dropping-particle":"","family":"Grotjohann","given":"Ingo","non-dropping-particle":"","parse-names":false,"suffix":""},{"dropping-particle":"","family":"Conrad","given":"Chelsie E","non-dropping-particle":"","parse-names":false,"suffix":""},{"dropping-particle":"","family":"Roy-Chowdhury","given":"Shatabdi","non-dropping-particle":"","parse-names":false,"suffix":""},{"dropping-particle":"","family":"Fromme","given":"Raimund","non-dropping-particle":"","parse-names":false,"suffix":""},{"dropping-particle":"","family":"Fromme","given":"Petra","non-dropping-particle":"","parse-names":false,"suffix":""}],"container-title":"Philosophical transactions of the Royal Society of London. Series B, Biological sciences","id":"ITEM-2","issue":"1647","issued":{"date-parts":[["2014"]]},"title":"Microcrystallization techniques for serial femtosecond crystallography using photosystem II from Thermosynechococcus elongatus as a model system.","type":"article-journal","volume":"369"},"uris":["http://www.mendeley.com/documents/?uuid=353071b7-4a95-4552-bbb4-e78a515f74d8"]},{"id":"ITEM-3","itemData":{"DOI":"10.1021/cm047924w","ISBN":"0897-4756","ISSN":"0897-4756","abstract":"Cross-linked protein crystals represent a new class of micro- and mesoporous materials with properties potentially useful in technologies as diverse as chiral separations and drug delivery. These applications require the generation of protein crystals in formats and sizes quite distinct from the traditional submillimeter single crystals favored by structural biologists. Here we report a high-yield method for forming monodisperse protein crystals with tunable dimensions ranging from 250 nm up to tens of micrometers. X-ray powder diffraction of these crystallites confirms that the hen egg white lysozyme crystals are identical in structure to that of the bulk tetragonal lysozyme (a = 79.05 Å; c = 37.96 Å). Cross-linked protein crystals represent a new class of micro- and mesoporous materials with properties potentially useful in technologies as diverse as chiral separations and drug delivery. These applications require the generation of protein crystals in formats and sizes quite distinct from the traditional submillimeter single crystals favored by structural biologists. Here we report a high-yield method for forming monodisperse protein crystals with tunable dimensions ranging from 250 nm up to tens of micrometers. X-ray powder diffraction of these crystallites confirms that the hen egg white lysozyme crystals are identical in structure to that of the bulk tetragonal lysozyme (a = 79.05 Å; c = 37.96 Å).","author":[{"dropping-particle":"","family":"Falkner","given":"Joshua C.","non-dropping-particle":"","parse-names":false,"suffix":""},{"dropping-particle":"","family":"Al-Somali","given":"Ali M.","non-dropping-particle":"","parse-names":false,"suffix":""},{"dropping-particle":"","family":"Jamison","given":"Jennifer A.","non-dropping-particle":"","parse-names":false,"suffix":""},{"dropping-particle":"","family":"Zhang","given":"Junyan","non-dropping-particle":"","parse-names":false,"suffix":""},{"dropping-particle":"","family":"Adrianse","given":"Stephanie L.","non-dropping-particle":"","parse-names":false,"suffix":""},{"dropping-particle":"","family":"Simpson","given":"Rhoniese L.","non-dropping-particle":"","parse-names":false,"suffix":""},{"dropping-particle":"","family":"Calabretta","given":"Michelle K.","non-dropping-particle":"","parse-names":false,"suffix":""},{"dropping-particle":"","family":"Radding","given":"Wilson","non-dropping-particle":"","parse-names":false,"suffix":""},{"dropping-particle":"","family":"Phillips,","given":"George N.","non-dropping-particle":"","parse-names":false,"suffix":""},{"dropping-particle":"","family":"Colvin","given":"Vicki L.","non-dropping-particle":"","parse-names":false,"suffix":""}],"container-title":"Chemistry of Materials","id":"ITEM-3","issue":"10","issued":{"date-parts":[["2005","5"]]},"page":"2679-2686","title":"Generation of Size-Controlled, Submicrometer Protein Crystals","type":"article-journal","volume":"17"},"uris":["http://www.mendeley.com/documents/?uuid=2b7b13ca-fb8b-402c-807d-729a93a88bec"]}],"mendeley":{"formattedCitation":"&lt;sup&gt;17–19&lt;/sup&gt;","plainTextFormattedCitation":"17–19","previouslyFormattedCitation":"&lt;sup&gt;17–19&lt;/sup&gt;"},"properties":{"noteIndex":0},"schema":"https://github.com/citation-style-language/schema/raw/master/csl-citation.json"}</w:instrText>
      </w:r>
      <w:r>
        <w:rPr>
          <w:rFonts w:cs="Times New Roman"/>
        </w:rPr>
        <w:fldChar w:fldCharType="separate"/>
      </w:r>
      <w:r w:rsidR="00D55BBD" w:rsidRPr="00D55BBD">
        <w:rPr>
          <w:rFonts w:cs="Times New Roman"/>
          <w:noProof/>
          <w:vertAlign w:val="superscript"/>
        </w:rPr>
        <w:t>17–19</w:t>
      </w:r>
      <w:r>
        <w:rPr>
          <w:rFonts w:cs="Times New Roman"/>
        </w:rPr>
        <w:fldChar w:fldCharType="end"/>
      </w:r>
      <w:r w:rsidR="00C6764F">
        <w:rPr>
          <w:rFonts w:cs="Times New Roman"/>
        </w:rPr>
        <w:t xml:space="preserve">. </w:t>
      </w:r>
      <w:r>
        <w:t xml:space="preserve">To enable data collection at an </w:t>
      </w:r>
      <w:r w:rsidRPr="001B6B9E">
        <w:rPr>
          <w:noProof/>
        </w:rPr>
        <w:t>XFEL</w:t>
      </w:r>
      <w:r w:rsidR="001B6B9E">
        <w:rPr>
          <w:noProof/>
        </w:rPr>
        <w:t>,</w:t>
      </w:r>
      <w:r>
        <w:t xml:space="preserve"> these crystals must be </w:t>
      </w:r>
      <w:r w:rsidR="00C33E09">
        <w:t>delivered</w:t>
      </w:r>
      <w:r>
        <w:t xml:space="preserve">, discarded, and then renewed for each XFEL pulse. Given that XFELs fire </w:t>
      </w:r>
      <w:r w:rsidR="003F1C05">
        <w:t xml:space="preserve">usable </w:t>
      </w:r>
      <w:r>
        <w:t xml:space="preserve">pulses at </w:t>
      </w:r>
      <w:r w:rsidR="00EF5AD7">
        <w:t>1</w:t>
      </w:r>
      <w:r>
        <w:t xml:space="preserve">0-120 Hz, sample delivery must be fast, stable, and reliable, while also keeping the </w:t>
      </w:r>
      <w:r w:rsidR="00855044">
        <w:t>crystals intact</w:t>
      </w:r>
      <w:r w:rsidR="00446267">
        <w:t xml:space="preserve"> and limiting </w:t>
      </w:r>
      <w:r w:rsidR="005B41BF">
        <w:t>consumption</w:t>
      </w:r>
      <w:r>
        <w:t xml:space="preserve">. </w:t>
      </w:r>
      <w:r w:rsidR="00C33E09">
        <w:t xml:space="preserve">Among the most successful solutions is a </w:t>
      </w:r>
      <w:r>
        <w:t>high viscosity micro</w:t>
      </w:r>
      <w:r w:rsidR="00360DDD">
        <w:t>-</w:t>
      </w:r>
      <w:r>
        <w:t>extrusion injector</w:t>
      </w:r>
      <w:r w:rsidR="00A90434">
        <w:t xml:space="preserve">, which </w:t>
      </w:r>
      <w:r w:rsidR="002340EB">
        <w:t>delivers</w:t>
      </w:r>
      <w:r w:rsidR="00C33E09">
        <w:t xml:space="preserve"> </w:t>
      </w:r>
      <w:r w:rsidR="002340EB">
        <w:t xml:space="preserve">a </w:t>
      </w:r>
      <w:r w:rsidR="00F36EA1">
        <w:rPr>
          <w:noProof/>
        </w:rPr>
        <w:t>continiously</w:t>
      </w:r>
      <w:r w:rsidR="00F36EA1">
        <w:t xml:space="preserve"> </w:t>
      </w:r>
      <w:r>
        <w:t xml:space="preserve">streaming column of </w:t>
      </w:r>
      <w:r w:rsidR="00E1729A">
        <w:t xml:space="preserve">room temperature </w:t>
      </w:r>
      <w:r w:rsidRPr="001E196C">
        <w:rPr>
          <w:noProof/>
        </w:rPr>
        <w:t>crystal</w:t>
      </w:r>
      <w:r w:rsidR="001E196C">
        <w:rPr>
          <w:noProof/>
        </w:rPr>
        <w:t>-</w:t>
      </w:r>
      <w:r w:rsidRPr="001E196C">
        <w:rPr>
          <w:noProof/>
        </w:rPr>
        <w:t>laden</w:t>
      </w:r>
      <w:r>
        <w:t xml:space="preserve"> lipidic cubic phase (LCP) across the pulsed X-ray beam</w:t>
      </w:r>
      <w:r>
        <w:fldChar w:fldCharType="begin" w:fldLock="1"/>
      </w:r>
      <w:r w:rsidR="007A0A56">
        <w:instrText>ADDIN CSL_CITATION {"citationItems":[{"id":"ITEM-1","itemData":{"DOI":"10.1038/ncomms4309","ISSN":"2041-1723","PMID":"24525480","abstract":"Lipidic cubic phase (LCP) crystallization has proven successful for high-resolution structure determination of challenging membrane proteins. Here we present a technique for extruding gel-like LCP with embedded membrane protein microcrystals, providing a continuously renewed source of material for serial femtosecond crystallography. Data collected from sub-10-μm-sized crystals produced with less than 0.5 mg of purified protein yield structural insights regarding cyclopamine binding to the Smoothened receptor.","author":[{"dropping-particle":"","family":"Weierstall","given":"Uwe","non-dropping-particle":"","parse-names":false,"suffix":""},{"dropping-particle":"","family":"James","given":"Daniel","non-dropping-particle":"","parse-names":false,"suffix":""},{"dropping-particle":"","family":"Wang","given":"Chong","non-dropping-particle":"","parse-names":false,"suffix":""},{"dropping-particle":"","family":"White","given":"Thomas a","non-dropping-particle":"","parse-names":false,"suffix":""},{"dropping-particle":"","family":"Wang","given":"Dingjie","non-dropping-particle":"","parse-names":false,"suffix":""},{"dropping-particle":"","family":"Liu","given":"Wei","non-dropping-particle":"","parse-names":false,"suffix":""},{"dropping-particle":"","family":"Spence","given":"John C H","non-dropping-particle":"","parse-names":false,"suffix":""},{"dropping-particle":"","family":"Bruce Doak","given":"R","non-dropping-particle":"","parse-names":false,"suffix":""},{"dropping-particle":"","family":"Nelson","given":"Garrett","non-dropping-particle":"","parse-names":false,"suffix":""},{"dropping-particle":"","family":"Fromme","given":"Petra","non-dropping-particle":"","parse-names":false,"suffix":""},{"dropping-particle":"","family":"Fromme","given":"Raimund","non-dropping-particle":"","parse-names":false,"suffix":""},{"dropping-particle":"","family":"Grotjohann","given":"Ingo","non-dropping-particle":"","parse-names":false,"suffix":""},{"dropping-particle":"","family":"Kupitz","given":"Christopher","non-dropping-particle":"","parse-names":false,"suffix":""},{"dropping-particle":"","family":"Zatsepin","given":"Nadia a","non-dropping-particle":"","parse-names":false,"suffix":""},{"dropping-particle":"","family":"Liu","given":"Haiguang","non-dropping-particle":"","parse-names":false,"suffix":""},{"dropping-particle":"","family":"Basu","given":"Shibom","non-dropping-particle":"","parse-names":false,"suffix":""},{"dropping-particle":"","family":"Wacker","given":"Daniel","non-dropping-particle":"","parse-names":false,"suffix":""},{"dropping-particle":"","family":"Han","given":"Gye Won","non-dropping-particle":"","parse-names":false,"suffix":""},{"dropping-particle":"","family":"Katritch","given":"Vsevolod","non-dropping-particle":"","parse-names":false,"suffix":""},{"dropping-particle":"","family":"Boutet","given":"Sébastien","non-dropping-particle":"","parse-names":false,"suffix":""},{"dropping-particle":"","family":"Messerschmidt","given":"Marc","non-dropping-particle":"","parse-names":false,"suffix":""},{"dropping-particle":"","family":"Williams","given":"Garth J","non-dropping-particle":"","parse-names":false,"suffix":""},{"dropping-particle":"","family":"Koglin","given":"Jason E","non-dropping-particle":"","parse-names":false,"suffix":""},{"dropping-particle":"","family":"Marvin Seibert","given":"M","non-dropping-particle":"","parse-names":false,"suffix":""},{"dropping-particle":"","family":"Klinker","given":"Markus","non-dropping-particle":"","parse-names":false,"suffix":""},{"dropping-particle":"","family":"Gati","given":"Cornelius","non-dropping-particle":"","parse-names":false,"suffix":""},{"dropping-particle":"","family":"Shoeman","given":"Robert L","non-dropping-particle":"","parse-names":false,"suffix":""},{"dropping-particle":"","family":"Barty","given":"Anton","non-dropping-particle":"","parse-names":false,"suffix":""},{"dropping-particle":"","family":"Chapman","given":"Henry N","non-dropping-particle":"","parse-names":false,"suffix":""},{"dropping-particle":"","family":"Kirian","given":"Richard a","non-dropping-particle":"","parse-names":false,"suffix":""},{"dropping-particle":"","family":"Beyerlein","given":"Kenneth R","non-dropping-particle":"","parse-names":false,"suffix":""},{"dropping-particle":"","family":"Stevens","given":"Raymond C","non-dropping-particle":"","parse-names":false,"suffix":""},{"dropping-particle":"","family":"Li","given":"Dianfan","non-dropping-particle":"","parse-names":false,"suffix":""},{"dropping-particle":"","family":"Shah","given":"Syed T a","non-dropping-particle":"","parse-names":false,"suffix":""},{"dropping-particle":"","family":"Howe","given":"Nicole","non-dropping-particle":"","parse-names":false,"suffix":""},{"dropping-particle":"","family":"Caffrey","given":"Martin","non-dropping-particle":"","parse-names":false,"suffix":""},{"dropping-particle":"","family":"Cherezov","given":"Vadim","non-dropping-particle":"","parse-names":false,"suffix":""}],"container-title":"Nature communications","id":"ITEM-1","issued":{"date-parts":[["2014","1"]]},"page":"3309","title":"Lipidic cubic phase injector facilitates membrane protein serial femtosecond crystallography.","type":"article-journal","volume":"5"},"uris":["http://www.mendeley.com/documents/?uuid=99b6e75e-b947-4631-a8ea-d10bdd3b8bf1"]}],"mendeley":{"formattedCitation":"&lt;sup&gt;20&lt;/sup&gt;","plainTextFormattedCitation":"20","previouslyFormattedCitation":"&lt;sup&gt;20&lt;/sup&gt;"},"properties":{"noteIndex":0},"schema":"https://github.com/citation-style-language/schema/raw/master/csl-citation.json"}</w:instrText>
      </w:r>
      <w:r>
        <w:fldChar w:fldCharType="separate"/>
      </w:r>
      <w:r w:rsidR="00D55BBD" w:rsidRPr="00D55BBD">
        <w:rPr>
          <w:noProof/>
          <w:vertAlign w:val="superscript"/>
        </w:rPr>
        <w:t>20</w:t>
      </w:r>
      <w:r>
        <w:fldChar w:fldCharType="end"/>
      </w:r>
      <w:r>
        <w:t xml:space="preserve">. </w:t>
      </w:r>
      <w:r w:rsidR="00217913">
        <w:t>Randomly oriented c</w:t>
      </w:r>
      <w:r>
        <w:t>rystals</w:t>
      </w:r>
      <w:r w:rsidR="00EE5191">
        <w:t>, embedded in the LCP</w:t>
      </w:r>
      <w:r w:rsidR="00360DDD">
        <w:t xml:space="preserve"> </w:t>
      </w:r>
      <w:r w:rsidR="00360DDD" w:rsidRPr="001E196C">
        <w:rPr>
          <w:noProof/>
        </w:rPr>
        <w:t>stream</w:t>
      </w:r>
      <w:r w:rsidR="00217913">
        <w:rPr>
          <w:noProof/>
        </w:rPr>
        <w:t>,</w:t>
      </w:r>
      <w:r>
        <w:t xml:space="preserve"> that are intercepted by the XFEL </w:t>
      </w:r>
      <w:r w:rsidR="00DF65B8">
        <w:t>pulses</w:t>
      </w:r>
      <w:r>
        <w:t xml:space="preserve"> scatter X-rays onto </w:t>
      </w:r>
      <w:r w:rsidR="00F36EA1">
        <w:t>a</w:t>
      </w:r>
      <w:r>
        <w:t xml:space="preserve"> detector </w:t>
      </w:r>
      <w:r w:rsidR="00F36EA1">
        <w:t xml:space="preserve">where </w:t>
      </w:r>
      <w:r w:rsidR="00217913">
        <w:t>a</w:t>
      </w:r>
      <w:r w:rsidR="00F36EA1">
        <w:t xml:space="preserve"> diffraction pattern is recorded</w:t>
      </w:r>
      <w:r>
        <w:t xml:space="preserve">. LCP was a natural choice for a sample delivery medium as it </w:t>
      </w:r>
      <w:r w:rsidRPr="001A7D58">
        <w:rPr>
          <w:noProof/>
        </w:rPr>
        <w:t>is frequently used</w:t>
      </w:r>
      <w:r>
        <w:t xml:space="preserve"> as a growth medium for membrane protein crystals</w:t>
      </w:r>
      <w:r>
        <w:fldChar w:fldCharType="begin" w:fldLock="1"/>
      </w:r>
      <w:r w:rsidR="004B6F9E">
        <w:instrText>ADDIN CSL_CITATION {"citationItems":[{"id":"ITEM-1","itemData":{"DOI":"10.1073/pnas.93.25.14532","ISBN":"0027-8424 (Print)\\n0027-8424 (Linking)","ISSN":"00278424","PMID":"8962086","abstract":"Understanding the mechanisms of action of membrane proteins requires the elucidation of their structures to high resolution. The critical step in accomplishing this by x-ray crystallography is the routine availability of well-ordered three-dimensional crystals. We have devised a novel, rational approach to meet this goal using quasisolid lipidic cubic phases. This membrane system, consisting of lipid, water, and protein in appropriate proportions, forms a structured, transparent, and complex three-dimensional lipidic array, which is pervaded by an intercommunicating aqueous channel system. Such matrices provide nucleation sites (\"seeding\") and support growth by lateral diffusion of protein molecules in the membrane (\"feeding\"). Bacteriorhodopsin crystals were obtained from bicontinuous cubic phases, but not from micellar systems, implying a critical role of the continuity of the diffusion space (the bilayer) on crystal growth. Hexagonal bacteriorhodopsin crystals diffracted to 3.7 A resolution, with a space group P6(3), and unit cell dimensions of a = b = 62 A, c = 108 A; alpha = beta = 90 degrees and gamma = 120 degrees.","author":[{"dropping-particle":"","family":"Landau","given":"E M","non-dropping-particle":"","parse-names":false,"suffix":""},{"dropping-particle":"","family":"Rosenbusch","given":"J P","non-dropping-particle":"","parse-names":false,"suffix":""}],"container-title":"Proceedings of the National Academy of Sciences of the United States of America","id":"ITEM-1","issue":"December","issued":{"date-parts":[["1996"]]},"page":"14532-14535","title":"Lipidic cubic phases: a novel concept for the crystallization of membrane proteins.","type":"article-journal","volume":"93"},"uris":["http://www.mendeley.com/documents/?uuid=071ab39a-cf40-480a-9e11-d4e30db6a97a"]},{"id":"ITEM-2","itemData":{"DOI":"10.1038/nprot.2014.141","ISSN":"1750-2799","PMID":"25122522","abstract":"We have recently established a procedure for serial femtosecond crystallography (SFX) in lipidic cubic phase (LCP) for protein structure determination at X-ray free-electron lasers (XFELs). LCP-SFX uses the gel-like LCP as a matrix for growth and delivery of membrane protein microcrystals for crystallographic data collection. LCP is a liquid-crystalline mesophase composed of lipids and water. It provides a membrane-mimicking environment that stabilizes membrane proteins and supports their crystallization. Here we describe detailed procedures for the preparation and characterization of microcrystals for LCP-SFX applications. The advantages of LCP-SFX over traditional crystallographic methods include the capability of collecting room-temperature high-resolution data with minimal effects of radiation damage from sub-10-μm crystals of membrane and soluble proteins that are difficult to crystallize, while eliminating the need for crystal harvesting and cryo-cooling. Compared with SFX methods for microcrystals in solution using liquid injectors, LCP-SFX reduces protein consumption by 2-3 orders of magnitude for data collection at currently available XFELs. The whole procedure typically takes 3-5 d, including the time required for the crystals to grow.","author":[{"dropping-particle":"","family":"Liu","given":"Wei","non-dropping-particle":"","parse-names":false,"suffix":""},{"dropping-particle":"","family":"Ishchenko","given":"Andrii","non-dropping-particle":"","parse-names":false,"suffix":""},{"dropping-particle":"","family":"Cherezov","given":"Vadim","non-dropping-particle":"","parse-names":false,"suffix":""}],"container-title":"Nature protocols","id":"ITEM-2","issue":"9","issued":{"date-parts":[["2014","9"]]},"page":"2123-2134","title":"Preparation of microcrystals in lipidic cubic phase for serial femtosecond crystallography.","type":"article-journal","volume":"9"},"uris":["http://www.mendeley.com/documents/?uuid=c9e5edd1-0448-4a94-897c-911a3586d07b"]},{"id":"ITEM-3","itemData":{"DOI":"10.1107/S2053230X14026843","ISSN":"2053-230X","PMID":"25615961","abstract":"The lipid cubic phase or in meso method is a robust approach for crystallizing membrane proteins for structure determination. The uptake of the method is such that it is experiencing what can only be described as explosive growth. This timely, comprehensive and up-to-date review introduces the reader to the practice of in meso crystallogenesis, to the associated challenges and to their solutions. A model of how crystallization comes about mechanistically is presented for a more rational approach to crystallization. The possible involvement of the lamellar and inverted hexagonal phases in crystallogenesis and the application of the method to water-soluble, monotopic and lipid-anchored proteins are addressed. How to set up trials manually and automatically with a robot is introduced with reference to open-access online videos that provide a practical guide to all aspects of the method. These range from protein reconstitution to crystal harvesting from the hosting mesophase, which is noted for its viscosity and stickiness. The sponge phase, as an alternative medium in which to perform crystallization, is described. The compatibility of the method with additive lipids, detergents, precipitant-screen components and materials carried along with the protein such as denaturants and reducing agents is considered. The powerful host and additive lipid-screening strategies are described along with how samples that have low protein concentration and cell-free expressed protein can be used. Assaying the protein reconstituted in the bilayer of the cubic phase for function is an important element of quality control and is detailed. Host lipid design for crystallization at low temperatures and for large proteins and complexes is outlined. Experimental phasing by heavy-atom derivatization, soaking or co-crystallization is routine and the approaches that have been implemented to date are described. An overview and a breakdown by family and function of the close to 200 published structures that have been obtained using in meso -grown crystals are given. Recommendations for conducting the screening process to give a more productive outcome are summarized. The fact that the in meso method also works with soluble proteins should not be overlooked. Recent applications of the method for in situ serial crystallography at X-ray free-electron lasers and synchrotrons are described. The review ends with a view to the future and to the bright prospects for the method, which continues…","author":[{"dropping-particle":"","family":"Caffrey","given":"Martin","non-dropping-particle":"","parse-names":false,"suffix":""}],"container-title":"Acta Crystallographica Section F Structural Biology Communications","id":"ITEM-3","issue":"1","issued":{"date-parts":[["2015","1","1"]]},"page":"3-18","publisher":"International Union of Crystallography","title":"A comprehensive review of the lipid cubic phase or in meso method for crystallizing membrane and soluble proteins and complexes","type":"article-journal","volume":"71"},"uris":["http://www.mendeley.com/documents/?uuid=203e4dff-421b-47c1-9168-422908d170f6"]},{"id":"ITEM-4","itemData":{"DOI":"10.1016/j.sbi.2011.06.007","ISSN":"1879-033X","PMID":"21775127","abstract":"Lipidic cubic phase (LCP) is a membrane-mimetic matrix suitable for stabilization and crystallization of membrane proteins in lipidic environment. LCP technologies, however, have not been fully embraced by the membrane protein structural biology community, primarily because of the difficulties associated with handling viscous materials. Recent developments of pre-crystallization assays and improvements in crystal imaging, successes in obtaining high resolution structures of G protein-coupled receptors (GPCRs), and commercial availability of LCP tools and instruments are beginning to attract structural biologists to integrate LCP technologies in their research. This wider acceptance should translate to an increased number of otherwise difficult-to-crystallize membrane protein structures, shedding light on their functional mechanisms and on structural details of lipid-protein interactions.","author":[{"dropping-particle":"","family":"Cherezov","given":"Vadim","non-dropping-particle":"","parse-names":false,"suffix":""}],"container-title":"Current Opinion in Structural Biology","id":"ITEM-4","issue":"4","issued":{"date-parts":[["2011","8"]]},"page":"559-566","publisher":"Elsevier Ltd","title":"Lipidic cubic phase technologies for membrane protein structural studies.","type":"article-journal","volume":"21"},"uris":["http://www.mendeley.com/documents/?uuid=f00048ac-ddba-4a41-9534-30795d252517"]}],"mendeley":{"formattedCitation":"&lt;sup&gt;17, 21–23&lt;/sup&gt;","plainTextFormattedCitation":"17, 21–23","previouslyFormattedCitation":"&lt;sup&gt;17, 21–23&lt;/sup&gt;"},"properties":{"noteIndex":0},"schema":"https://github.com/citation-style-language/schema/raw/master/csl-citation.json"}</w:instrText>
      </w:r>
      <w:r>
        <w:fldChar w:fldCharType="separate"/>
      </w:r>
      <w:r w:rsidR="005D278C" w:rsidRPr="005D278C">
        <w:rPr>
          <w:noProof/>
          <w:vertAlign w:val="superscript"/>
        </w:rPr>
        <w:t>17,21–23</w:t>
      </w:r>
      <w:r>
        <w:fldChar w:fldCharType="end"/>
      </w:r>
      <w:r>
        <w:t xml:space="preserve">, yet </w:t>
      </w:r>
      <w:r w:rsidRPr="001A7D58">
        <w:rPr>
          <w:noProof/>
        </w:rPr>
        <w:t>other high viscosity carrier</w:t>
      </w:r>
      <w:r>
        <w:t xml:space="preserve"> media</w:t>
      </w:r>
      <w:r>
        <w:fldChar w:fldCharType="begin" w:fldLock="1"/>
      </w:r>
      <w:r w:rsidR="003270AC">
        <w:instrText>ADDIN CSL_CITATION {"citationItems":[{"id":"ITEM-1","itemData":{"DOI":"10.1107/S2052252515009811","ISSN":"2052-2525","abstract":"&lt;p&gt;Serial femtosecond crystallography (SFX) has opened a new era in crystallography by permitting nearly damage-free, room-temperature structure determination of challenging proteins such as membrane proteins. In SFX, femtosecond X-ray free-electron laser pulses produce diffraction snapshots from nanocrystals and microcrystals delivered in a liquid jet, which leads to high protein consumption. A slow-moving stream of agarose has been developed as a new crystal delivery medium for SFX. It has low background scattering, is compatible with both soluble and membrane proteins, and can deliver the protein crystals at a wide range of temperatures down to 4°C. Using this crystal-laden agarose stream, the structure of a multi-subunit complex, phycocyanin, was solved to 2.5 Å resolution using 300 µg of microcrystals embedded into the agarose medium post-crystallization. The agarose delivery method reduces protein consumption by at least 100-fold and has the potential to be used for a diverse population of proteins, including membrane protein complexes.&lt;/p&gt;","author":[{"dropping-particle":"","family":"Conrad","given":"Chelsie E.","non-dropping-particle":"","parse-names":false,"suffix":""},{"dropping-particle":"","family":"Basu","given":"Shibom","non-dropping-particle":"","parse-names":false,"suffix":""},{"dropping-particle":"","family":"James","given":"Daniel","non-dropping-particle":"","parse-names":false,"suffix":""},{"dropping-particle":"","family":"Wang","given":"Dingjie","non-dropping-particle":"","parse-names":false,"suffix":""},{"dropping-particle":"","family":"Schaffer","given":"Alexander","non-dropping-particle":"","parse-names":false,"suffix":""},{"dropping-particle":"","family":"Roy-Chowdhury","given":"Shatabdi","non-dropping-particle":"","parse-names":false,"suffix":""},{"dropping-particle":"","family":"Zatsepin","given":"Nadia a.","non-dropping-particle":"","parse-names":false,"suffix":""},{"dropping-particle":"","family":"Aquila","given":"Andrew","non-dropping-particle":"","parse-names":false,"suffix":""},{"dropping-particle":"","family":"Coe","given":"Jesse","non-dropping-particle":"","parse-names":false,"suffix":""},{"dropping-particle":"","family":"Gati","given":"Cornelius","non-dropping-particle":"","parse-names":false,"suffix":""},{"dropping-particle":"","family":"Hunter","given":"Mark S.","non-dropping-particle":"","parse-names":false,"suffix":""},{"dropping-particle":"","family":"Koglin","given":"Jason E.","non-dropping-particle":"","parse-names":false,"suffix":""},{"dropping-particle":"","family":"Kupitz","given":"Christopher","non-dropping-particle":"","parse-names":false,"suffix":""},{"dropping-particle":"","family":"Nelson","given":"Garrett","non-dropping-particle":"","parse-names":false,"suffix":""},{"dropping-particle":"","family":"Subramanian","given":"Ganesh","non-dropping-particle":"","parse-names":false,"suffix":""},{"dropping-particle":"","family":"White","given":"Thomas a.","non-dropping-particle":"","parse-names":false,"suffix":""},{"dropping-particle":"","family":"Zhao","given":"Yun","non-dropping-particle":"","parse-names":false,"suffix":""},{"dropping-particle":"","family":"Zook","given":"James","non-dropping-particle":"","parse-names":false,"suffix":""},{"dropping-particle":"","family":"Boutet","given":"Sébastien","non-dropping-particle":"","parse-names":false,"suffix":""},{"dropping-particle":"","family":"Cherezov","given":"Vadim","non-dropping-particle":"","parse-names":false,"suffix":""},{"dropping-particle":"","family":"Spence","given":"John C. H.","non-dropping-particle":"","parse-names":false,"suffix":""},{"dropping-particle":"","family":"Fromme","given":"Raimund","non-dropping-particle":"","parse-names":false,"suffix":""},{"dropping-particle":"","family":"Weierstall","given":"Uwe","non-dropping-particle":"","parse-names":false,"suffix":""},{"dropping-particle":"","family":"Fromme","given":"Petra","non-dropping-particle":"","parse-names":false,"suffix":""}],"container-title":"IUCrJ","id":"ITEM-1","issue":"4","issued":{"date-parts":[["2015"]]},"page":"421-430","publisher":"International Union of Crystallography","title":"A novel inert crystal delivery medium for serial femtosecond crystallography","type":"article-journal","volume":"2"},"uris":["http://www.mendeley.com/documents/?uuid=9e4e8abe-80ca-4dfc-95eb-f7e617967697"]},{"id":"ITEM-2","itemData":{"DOI":"10.1038/s41598-017-00761-0","ISSN":"2045-2322","author":[{"dropping-particle":"","family":"Sugahara","given":"Michihiro","non-dropping-particle":"","parse-names":false,"suffix":""},{"dropping-particle":"","family":"Nakane","given":"Takanori","non-dropping-particle":"","parse-names":false,"suffix":""},{"dropping-particle":"","family":"Masuda","given":"Tetsuya","non-dropping-particle":"","parse-names":false,"suffix":""},{"dropping-particle":"","family":"Suzuki","given":"Mamoru","non-dropping-particle":"","parse-names":false,"suffix":""},{"dropping-particle":"","family":"Inoue","given":"Shigeyuki","non-dropping-particle":"","parse-names":false,"suffix":""},{"dropping-particle":"","family":"Song","given":"Changyong","non-dropping-particle":"","parse-names":false,"suffix":""},{"dropping-particle":"","family":"Tanaka","given":"Rie","non-dropping-particle":"","parse-names":false,"suffix":""},{"dropping-particle":"","family":"Nakatsu","given":"Toru","non-dropping-particle":"","parse-names":false,"suffix":""},{"dropping-particle":"","family":"Mizohata","given":"Eiichi","non-dropping-particle":"","parse-names":false,"suffix":""},{"dropping-particle":"","family":"Yumoto","given":"Fumiaki","non-dropping-particle":"","parse-names":false,"suffix":""},{"dropping-particle":"","family":"Tono","given":"Kensuke","non-dropping-particle":"","parse-names":false,"suffix":""},{"dropping-particle":"","family":"Joti","given":"Yasumasa","non-dropping-particle":"","parse-names":false,"suffix":""},{"dropping-particle":"","family":"Kameshima","given":"Takashi","non-dropping-particle":"","parse-names":false,"suffix":""},{"dropping-particle":"","family":"Hatsui","given":"Takaki","non-dropping-particle":"","parse-names":false,"suffix":""},{"dropping-particle":"","family":"Yabashi","given":"Makina","non-dropping-particle":"","parse-names":false,"suffix":""},{"dropping-particle":"","family":"Nureki","given":"Osamu","non-dropping-particle":"","parse-names":false,"suffix":""},{"dropping-particle":"","family":"Numata","given":"Keiji","non-dropping-particle":"","parse-names":false,"suffix":""},{"dropping-particle":"","family":"Nango","given":"Eriko","non-dropping-particle":"","parse-names":false,"suffix":""},{"dropping-particle":"","family":"Iwata","given":"So","non-dropping-particle":"","parse-names":false,"suffix":""}],"container-title":"Scientific Reports","id":"ITEM-2","issue":"1","issued":{"date-parts":[["2017","12","6"]]},"page":"703","publisher":"Springer US","title":"Hydroxyethyl cellulose matrix applied to serial crystallography","type":"article-journal","volume":"7"},"uris":["http://www.mendeley.com/documents/?uuid=02470ba1-71af-42b4-91f2-a76ff80b3891"]},{"id":"ITEM-3","itemData":{"DOI":"10.1038/nmeth.3172","ISSN":"1548-7091","PMID":"25384243","abstract":"Serial femtosecond X-ray crystallography (SFX) has revolutionized atomic-resolution structural investigation by expanding applicability to micrometer-sized protein crystals, even at room temperature, and by enabling dynamics studies. However, reliable crystal-carrying media for SFX are lacking. Here we introduce a grease-matrix carrier for protein microcrystals and obtain the structures of lysozyme, glucose isomerase, thaumatin and fatty acid-binding protein type 3 under ambient conditions at a resolution of or finer than 2 Å.","author":[{"dropping-particle":"","family":"Sugahara","given":"Michihiro","non-dropping-particle":"","parse-names":false,"suffix":""},{"dropping-particle":"","family":"Mizohata","given":"Eiichi","non-dropping-particle":"","parse-names":false,"suffix":""},{"dropping-particle":"","family":"Nango","given":"Eriko","non-dropping-particle":"","parse-names":false,"suffix":""},{"dropping-particle":"","family":"Suzuki","given":"Mamoru","non-dropping-particle":"","parse-names":false,"suffix":""},{"dropping-particle":"","family":"Tanaka","given":"Tomoyuki","non-dropping-particle":"","parse-names":false,"suffix":""},{"dropping-particle":"","family":"Masuda","given":"Tetsuya","non-dropping-particle":"","parse-names":false,"suffix":""},{"dropping-particle":"","family":"Tanaka","given":"Rie","non-dropping-particle":"","parse-names":false,"suffix":""},{"dropping-particle":"","family":"Shimamura","given":"Tatsuro","non-dropping-particle":"","parse-names":false,"suffix":""},{"dropping-particle":"","family":"Tanaka","given":"Yoshiki","non-dropping-particle":"","parse-names":false,"suffix":""},{"dropping-particle":"","family":"Suno","given":"Chiyo","non-dropping-particle":"","parse-names":false,"suffix":""},{"dropping-particle":"","family":"Ihara","given":"Kentaro","non-dropping-particle":"","parse-names":false,"suffix":""},{"dropping-particle":"","family":"Pan","given":"Dongqing","non-dropping-particle":"","parse-names":false,"suffix":""},{"dropping-particle":"","family":"Kakinouchi","given":"Keisuke","non-dropping-particle":"","parse-names":false,"suffix":""},{"dropping-particle":"","family":"Sugiyama","given":"Shigeru","non-dropping-particle":"","parse-names":false,"suffix":""},{"dropping-particle":"","family":"Murata","given":"Michio","non-dropping-particle":"","parse-names":false,"suffix":""},{"dropping-particle":"","family":"Inoue","given":"Tsuyoshi","non-dropping-particle":"","parse-names":false,"suffix":""},{"dropping-particle":"","family":"Tono","given":"Kensuke","non-dropping-particle":"","parse-names":false,"suffix":""},{"dropping-particle":"","family":"Song","given":"Changyong","non-dropping-particle":"","parse-names":false,"suffix":""},{"dropping-particle":"","family":"Park","given":"Jaehyun","non-dropping-particle":"","parse-names":false,"suffix":""},{"dropping-particle":"","family":"Kameshima","given":"Takashi","non-dropping-particle":"","parse-names":false,"suffix":""},{"dropping-particle":"","family":"Hatsui","given":"Takaki","non-dropping-particle":"","parse-names":false,"suffix":""},{"dropping-particle":"","family":"Joti","given":"Yasumasa","non-dropping-particle":"","parse-names":false,"suffix":""},{"dropping-particle":"","family":"Yabashi","given":"Makina","non-dropping-particle":"","parse-names":false,"suffix":""},{"dropping-particle":"","family":"Iwata","given":"So","non-dropping-particle":"","parse-names":false,"suffix":""}],"container-title":"Nature Methods","id":"ITEM-3","issue":"1","issued":{"date-parts":[["2014","11","10"]]},"page":"61-63","title":"Grease matrix as a versatile carrier of proteins for serial crystallography","type":"article-journal","volume":"12"},"uris":["http://www.mendeley.com/documents/?uuid=ca2d9c94-a633-4ba4-9236-bd075fe377b7"]},{"id":"ITEM-4","itemData":{"DOI":"10.1038/srep24484","ISSN":"2045-2322","author":[{"dropping-particle":"","family":"Sugahara","given":"Michihiro","non-dropping-particle":"","parse-names":false,"suffix":""},{"dropping-particle":"","family":"Song","given":"Changyong","non-dropping-particle":"","parse-names":false,"suffix":""},{"dropping-particle":"","family":"Suzuki","given":"Mamoru","non-dropping-particle":"","parse-names":false,"suffix":""},{"dropping-particle":"","family":"Masuda","given":"Tetsuya","non-dropping-particle":"","parse-names":false,"suffix":""},{"dropping-particle":"","family":"Inoue","given":"Shigeyuki","non-dropping-particle":"","parse-names":false,"suffix":""},{"dropping-particle":"","family":"Nakane","given":"Takanori","non-dropping-particle":"","parse-names":false,"suffix":""},{"dropping-particle":"","family":"Yumoto","given":"Fumiaki","non-dropping-particle":"","parse-names":false,"suffix":""},{"dropping-particle":"","family":"Nango","given":"Eriko","non-dropping-particle":"","parse-names":false,"suffix":""},{"dropping-particle":"","family":"Tanaka","given":"Rie","non-dropping-particle":"","parse-names":false,"suffix":""},{"dropping-particle":"","family":"Tono","given":"Kensuke","non-dropping-particle":"","parse-names":false,"suffix":""},{"dropping-particle":"","family":"Joti","given":"Yasumasa","non-dropping-particle":"","parse-names":false,"suffix":""},{"dropping-particle":"","family":"Kameshima","given":"Takashi","non-dropping-particle":"","parse-names":false,"suffix":""},{"dropping-particle":"","family":"Hatsui","given":"Takaki","non-dropping-particle":"","parse-names":false,"suffix":""},{"dropping-particle":"","family":"Yabashi","given":"Makina","non-dropping-particle":"","parse-names":false,"suffix":""},{"dropping-particle":"","family":"Nureki","given":"Osamu","non-dropping-particle":"","parse-names":false,"suffix":""},{"dropping-particle":"","family":"Numata","given":"Keiji","non-dropping-particle":"","parse-names":false,"suffix":""},{"dropping-particle":"","family":"Iwata","given":"So","non-dropping-particle":"","parse-names":false,"suffix":""}],"container-title":"Scientific Reports","id":"ITEM-4","issue":"1","issued":{"date-parts":[["2016","7","18"]]},"page":"24484","publisher":"Nature Publishing Group","title":"Oil-free hyaluronic acid matrix for serial femtosecond crystallography","type":"article-journal","volume":"6"},"uris":["http://www.mendeley.com/documents/?uuid=b949e322-09bd-4030-82aa-730e6e29a84f"]},{"id":"ITEM-5","itemData":{"DOI":"10.1107/S1399004714026327","ISSN":"1399-0047","PMID":"25664750","abstract":"Recent advances in synchrotron sources, beamline optics and detectors are driving a renaissance in room-temperature data collection. The underlying impetus is the recognition that conformational differences are observed in functionally important regions of structures determined using crystals kept at ambient as opposed to cryogenic temperature during data collection. In addition, room-temperature measurements enable time-resolved studies and eliminate the need to find suitable cryoprotectants. Since radiation damage limits the high-resolution data that can be obtained from a single crystal, especially at room temperature, data are typically collected in a serial fashion using a number of crystals to spread the total dose over the entire ensemble. Several approaches have been developed over the years to efficiently exchange crystals for room-temperature data collection. These include in situ collection in trays, chips and capillary mounts. Here, the use of a slowly flowing microscopic stream for crystal delivery is demonstrated, resulting in extremely high-throughput delivery of crystals into the X-ray beam. This free-stream technology, which was originally developed for serial femtosecond crystallography at X-ray free-electron lasers, is here adapted to serial crystallography at synchrotrons. By embedding the crystals in a high-viscosity carrier stream, high-resolution room-temperature studies can be conducted at atmospheric pressure using the unattenuated X-ray beam, thus permitting the analysis of small or weakly scattering crystals. The high-viscosity extrusion injector is described, as is its use to collect high-resolution serial data from native and heavy-atom-derivatized lysozyme crystals at the Swiss Light Source using less than half a milligram of protein crystals. The room-temperature serial data allow de novo structure determination. The crystal size used in this proof-of-principle experiment was dictated by the available flux density. However, upcoming developments in beamline optics, detectors and synchrotron sources will enable the use of true microcrystals. This high-throughput, high-dose-rate methodology provides a new route to investigating the structure and dynamics of macromolecules at ambient temperature.","author":[{"dropping-particle":"","family":"Botha","given":"Sabine","non-dropping-particle":"","parse-names":false,"suffix":""},{"dropping-particle":"","family":"Nass","given":"Karol","non-dropping-particle":"","parse-names":false,"suffix":""},{"dropping-particle":"","family":"Barends","given":"Thomas R M","non-dropping-particle":"","parse-names":false,"suffix":""},{"dropping-particle":"","family":"Kabsch","given":"Wolfgang","non-dropping-particle":"","parse-names":false,"suffix":""},{"dropping-particle":"","family":"Latz","given":"Beatrice","non-dropping-particle":"","parse-names":false,"suffix":""},{"dropping-particle":"","family":"Dworkowski","given":"Florian","non-dropping-particle":"","parse-names":false,"suffix":""},{"dropping-particle":"","family":"Foucar","given":"Lutz","non-dropping-particle":"","parse-names":false,"suffix":""},{"dropping-particle":"","family":"Panepucci","given":"Ezequiel","non-dropping-particle":"","parse-names":false,"suffix":""},{"dropping-particle":"","family":"Wang","given":"Meitian","non-dropping-particle":"","parse-names":false,"suffix":""},{"dropping-particle":"","family":"Shoeman","given":"Robert L.","non-dropping-particle":"","parse-names":false,"suffix":""},{"dropping-particle":"","family":"Schlichting","given":"Ilme","non-dropping-particle":"","parse-names":false,"suffix":""},{"dropping-particle":"","family":"Doak","given":"R. Bruce","non-dropping-particle":"","parse-names":false,"suffix":""}],"container-title":"Acta Crystallographica Section D Biological Crystallography","id":"ITEM-5","issue":"2","issued":{"date-parts":[["2015","2","1"]]},"page":"387-397","publisher":"International Union of Crystallography","title":"Room-temperature serial crystallography at synchrotron X-ray sources using slowly flowing free-standing high-viscosity microstreams","type":"article-journal","volume":"71"},"uris":["http://www.mendeley.com/documents/?uuid=c4c3267b-4b71-4534-926a-b8f2483e7847"]},{"id":"ITEM-6","itemData":{"DOI":"10.1107/S2052252517005140","ISBN":"2052252517","ISSN":"2052-2525","abstract":"Serial (femtosecond) crystallography at synchrotron and X-ray free-electron laser (XFEL) sources distributes the absorbed radiation dose over all crystals used for data collection and therefore allows measurement of radiation damage prone systems, including the use of microcrystals for room-temperature measurements. Serial crystallography relies on fast and efficient exchange of crystals upon X-ray exposure, which can be achieved using a variety of methods, including various injection techniques. The latter vary significantly in their flow rates – gas dynamic virtual nozzle based injectors provide very thin fast-flowing jets, whereas high-viscosity extrusion injectors produce much thicker streams with flow rates two to three orders of magnitude lower. High-viscosity extrusion results in much lower sample consumption, as its sample delivery speed is commensurate both with typical XFEL repetition rates and with data acquisition rates at synchrotron sources. An obvious viscous injection medium is lipidic cubic phase (LCP) as it is used for in meso membrane protein crystallization. However, LCP has limited compatibility with many crystallization conditions. While a few other viscous media have been described in the literature, there is an ongoing need to identify additional injection media for crystal embedding. Critical attributes are reliable injection properties and a broad chemical compatibility to accommodate samples as heterogeneous and sensitive as protein crystals. Here, the use of two novel hydrogels as viscous injection matrices is described, namely sodium carboxymethyl cellulose and the thermo-reversible block polymer Pluronic F-127. Both are compatible with various crystallization conditions and yield acceptable X-ray background. The stability and velocity of the extruded stream were also analysed and the dependence of the stream velocity on the flow rate was measured. In contrast with previously characterized injection media, both new matrices afford very stable adjustable streams suitable for time-resolved measurements.","author":[{"dropping-particle":"","family":"Kovácsová","given":"Gabriela","non-dropping-particle":"","parse-names":false,"suffix":""},{"dropping-particle":"","family":"Grünbein","given":"Marie Luise","non-dropping-particle":"","parse-names":false,"suffix":""},{"dropping-particle":"","family":"Kloos","given":"Marco","non-dropping-particle":"","parse-names":false,"suffix":""},{"dropping-particle":"","family":"Barends","given":"Thomas R. M.","non-dropping-particle":"","parse-names":false,"suffix":""},{"dropping-particle":"","family":"Schlesinger","given":"Ramona","non-dropping-particle":"","parse-names":false,"suffix":""},{"dropping-particle":"","family":"Heberle","given":"Joachim","non-dropping-particle":"","parse-names":false,"suffix":""},{"dropping-particle":"","family":"Kabsch","given":"Wolfgang","non-dropping-particle":"","parse-names":false,"suffix":""},{"dropping-particle":"","family":"Shoeman","given":"Robert L.","non-dropping-particle":"","parse-names":false,"suffix":""},{"dropping-particle":"","family":"Doak","given":"R. Bruce","non-dropping-particle":"","parse-names":false,"suffix":""},{"dropping-particle":"","family":"Schlichting","given":"Ilme","non-dropping-particle":"","parse-names":false,"suffix":""}],"container-title":"IUCrJ","id":"ITEM-6","issue":"4","issued":{"date-parts":[["2017","7","1"]]},"page":"400-410","title":"Viscous hydrophilic injection matrices for serial crystallography","type":"article-journal","volume":"4"},"uris":["http://www.mendeley.com/documents/?uuid=9aff66fb-4b76-4b6b-8962-58c986554aee"]},{"id":"ITEM-7","itemData":{"DOI":"10.1107/S205225251700570X","ISBN":"2052252517","ISSN":"2052-2525","PMID":"28875031","abstract":"Crystal structure determination of biological macromolecules using the novel technique of serial femtosecond crystallography (SFX) is severely limited by the scarcity of X-ray free-electron laser (XFEL) sources. However, recent and future upgrades render microfocus beamlines at synchrotron-radiation sources suitable for room-temperature serial crystallography data collection also. Owing to the longer exposure times that are needed at synchrotrons, serial data collection is termed serial millisecond crystallography (SMX). As a result, the number of SMX experiments is growing rapidly, with a dozen experiments reported so far. Here, the first high-viscosity injector-based SMX experiments carried out at a US synchrotron source, the Advanced Photon Source (APS), are reported. Microcrystals (5–20 µm) of a wide variety of proteins, including lysozyme, thaumatin, phycocyanin, the human A 2A adenosine receptor (A 2A AR), the soluble fragment of the membrane lipoprotein Flpp3 and proteinase K, were screened. Crystals suspended in lipidic cubic phase (LCP) or a high-molecular-weight poly(ethylene oxide) (PEO; molecular weight 8 000 000) were delivered to the beam using a high-viscosity injector. In-house data-reduction (hit-finding) software developed at APS as well as the SFX data-reduction and analysis software suites Cheetah and CrystFEL enabled efficient on-site SMX data monitoring, reduction and processing. Complete data sets were collected for A 2A AR, phycocyanin, Flpp3, proteinase K and lysozyme, and the structures of A 2A AR, phycocyanin, proteinase K and lysozyme were determined at 3.2, 3.1, 2.65 and 2.05 Å resolution, respectively. The data demonstrate the feasibility of serial millisecond crystallography from 5–20 µm crystals using a high-viscosity injector at APS. The resolution of the crystal structures obtained in this study was dictated by the current flux density and crystal size, but upcoming developments in beamline optics and the planned APS-U upgrade will increase the intensity by two orders of magnitude. These developments will enable structure determination from smaller and/or weakly diffracting microcrystals.","author":[{"dropping-particle":"","family":"Martin-Garcia","given":"Jose M.","non-dropping-particle":"","parse-names":false,"suffix":""},{"dropping-particle":"","family":"Conrad","given":"Chelsie E.","non-dropping-particle":"","parse-names":false,"suffix":""},{"dropping-particle":"","family":"Nelson","given":"Garrett","non-dropping-particle":"","parse-names":false,"suffix":""},{"dropping-particle":"","family":"Stander","given":"Natasha","non-dropping-particle":"","parse-names":false,"suffix":""},{"dropping-particle":"","family":"Zatsepin","given":"Nadia A.","non-dropping-particle":"","parse-names":false,"suffix":""},{"dropping-particle":"","family":"Zook","given":"James","non-dropping-particle":"","parse-names":false,"suffix":""},{"dropping-particle":"","family":"Zhu","given":"Lan","non-dropping-particle":"","parse-names":false,"suffix":""},{"dropping-particle":"","family":"Geiger","given":"James","non-dropping-particle":"","parse-names":false,"suffix":""},{"dropping-particle":"","family":"Chun","given":"Eugene","non-dropping-particle":"","parse-names":false,"suffix":""},{"dropping-particle":"","family":"Kissick","given":"David","non-dropping-particle":"","parse-names":false,"suffix":""},{"dropping-particle":"","family":"Hilgart","given":"Mark C.","non-dropping-particle":"","parse-names":false,"suffix":""},{"dropping-particle":"","family":"Ogata","given":"Craig","non-dropping-particle":"","parse-names":false,"suffix":""},{"dropping-particle":"","family":"Ishchenko","given":"Andrii","non-dropping-particle":"","parse-names":false,"suffix":""},{"dropping-particle":"","family":"Nagaratnam","given":"Nirupa","non-dropping-particle":"","parse-names":false,"suffix":""},{"dropping-particle":"","family":"Roy-Chowdhury","given":"Shatabdi","non-dropping-particle":"","parse-names":false,"suffix":""},{"dropping-particle":"","family":"Coe","given":"Jesse","non-dropping-particle":"","parse-names":false,"suffix":""},{"dropping-particle":"","family":"Subramanian","given":"Ganesh","non-dropping-particle":"","parse-names":false,"suffix":""},{"dropping-particle":"","family":"Schaffer","given":"Alexander","non-dropping-particle":"","parse-names":false,"suffix":""},{"dropping-particle":"","family":"James","given":"Daniel","non-dropping-particle":"","parse-names":false,"suffix":""},{"dropping-particle":"","family":"Ketwala","given":"Gihan","non-dropping-particle":"","parse-names":false,"suffix":""},{"dropping-particle":"","family":"Venugopalan","given":"Nagarajan","non-dropping-particle":"","parse-names":false,"suffix":""},{"dropping-particle":"","family":"Xu","given":"Shenglan","non-dropping-particle":"","parse-names":false,"suffix":""},{"dropping-particle":"","family":"Corcoran","given":"Stephen","non-dropping-particle":"","parse-names":false,"suffix":""},{"dropping-particle":"","family":"Ferguson","given":"Dale","non-dropping-particle":"","parse-names":false,"suffix":""},{"dropping-particle":"","family":"Weierstall","given":"Uwe","non-dropping-particle":"","parse-names":false,"suffix":""},{"dropping-particle":"","family":"Spence","given":"John C. H.","non-dropping-particle":"","parse-names":false,"suffix":""},{"dropping-particle":"","family":"Cherezov","given":"Vadim","non-dropping-particle":"","parse-names":false,"suffix":""},{"dropping-particle":"","family":"Fromme","given":"Petra","non-dropping-particle":"","parse-names":false,"suffix":""},{"dropping-particle":"","family":"Fischetti","given":"Robert F.","non-dropping-particle":"","parse-names":false,"suffix":""},{"dropping-particle":"","family":"Liu","given":"Wei","non-dropping-particle":"","parse-names":false,"suffix":""}],"container-title":"IUCrJ","id":"ITEM-7","issue":"4","issued":{"date-parts":[["2017","7","1"]]},"page":"439-454","title":"Serial millisecond crystallography of membrane and soluble protein microcrystals using synchrotron radiation","type":"article-journal","volume":"4"},"uris":["http://www.mendeley.com/documents/?uuid=f87ebd66-2b03-4f57-8d07-46fc5b0ba93e"]}],"mendeley":{"formattedCitation":"&lt;sup&gt;24–30&lt;/sup&gt;","plainTextFormattedCitation":"24–30","previouslyFormattedCitation":"&lt;sup&gt;24–30&lt;/sup&gt;"},"properties":{"noteIndex":0},"schema":"https://github.com/citation-style-language/schema/raw/master/csl-citation.json"}</w:instrText>
      </w:r>
      <w:r>
        <w:fldChar w:fldCharType="separate"/>
      </w:r>
      <w:r w:rsidR="005D278C" w:rsidRPr="005D278C">
        <w:rPr>
          <w:noProof/>
          <w:vertAlign w:val="superscript"/>
        </w:rPr>
        <w:t>24–30</w:t>
      </w:r>
      <w:r>
        <w:fldChar w:fldCharType="end"/>
      </w:r>
      <w:r>
        <w:t xml:space="preserve"> and soluble proteins</w:t>
      </w:r>
      <w:r>
        <w:fldChar w:fldCharType="begin" w:fldLock="1"/>
      </w:r>
      <w:r w:rsidR="004B6F9E">
        <w:instrText>ADDIN CSL_CITATION {"citationItems":[{"id":"ITEM-1","itemData":{"DOI":"10.1107/S2052252515013160","ISSN":"20522525","PMID":"26306196","abstract":"Serial femtosecond crystallography (SFX) at X-ray free-electron lasers (XFELs) enables high-resolution protein structure determination using micrometre-sized crystals at room temperature with minimal effects from radiation damage. SFX requires a steady supply of microcrystals intersecting the XFEL beam at random orientations. An LCP-SFX method has recently been introduced in which microcrystals of membrane proteins are grown and delivered for SFX data collection inside a gel-like membrane-mimetic matrix, known as lipidic cubic phase (LCP), using a special LCP microextrusion injector. Here, it is demonstrated that LCP can also be used as a suitable carrier medium for microcrystals of soluble proteins, enabling a dramatic reduction in the amount of crystallized protein required for data collection compared with crystals delivered by liquid injectors. High-quality LCP-SFX data sets were collected for two soluble proteins, lysozyme and phycocyanin, using less than 0.1 mg of each protein.","author":[{"dropping-particle":"","family":"Fromme","given":"Raimund","non-dropping-particle":"","parse-names":false,"suffix":""},{"dropping-particle":"","family":"Ishchenko","given":"Andrii","non-dropping-particle":"","parse-names":false,"suffix":""},{"dropping-particle":"","family":"Metz","given":"Markus","non-dropping-particle":"","parse-names":false,"suffix":""},{"dropping-particle":"","family":"Chowdhury","given":"Shatabdi Roy","non-dropping-particle":"","parse-names":false,"suffix":""},{"dropping-particle":"","family":"Basu","given":"Shibom","non-dropping-particle":"","parse-names":false,"suffix":""},{"dropping-particle":"","family":"Boutet","given":"S??bastien","non-dropping-particle":"","parse-names":false,"suffix":""},{"dropping-particle":"","family":"Fromme","given":"Petra","non-dropping-particle":"","parse-names":false,"suffix":""},{"dropping-particle":"","family":"White","given":"Thomas A.","non-dropping-particle":"","parse-names":false,"suffix":""},{"dropping-particle":"","family":"Barty","given":"Anton","non-dropping-particle":"","parse-names":false,"suffix":""},{"dropping-particle":"","family":"Spence","given":"John C H","non-dropping-particle":"","parse-names":false,"suffix":""},{"dropping-particle":"","family":"Weierstall","given":"Uwe","non-dropping-particle":"","parse-names":false,"suffix":""},{"dropping-particle":"","family":"Liu","given":"Wei","non-dropping-particle":"","parse-names":false,"suffix":""},{"dropping-particle":"","family":"Cherezov","given":"Vadim","non-dropping-particle":"","parse-names":false,"suffix":""}],"container-title":"IUCrJ","id":"ITEM-1","issued":{"date-parts":[["2015"]]},"page":"545-551","publisher":"International Union of Crystallography","title":"Serial femtosecond crystallography of soluble proteins in lipidic cubic phase","type":"article-journal","volume":"2"},"uris":["http://www.mendeley.com/documents/?uuid=8311c90a-593e-4d65-b11d-6cd30578a560"]}],"mendeley":{"formattedCitation":"&lt;sup&gt;31&lt;/sup&gt;","plainTextFormattedCitation":"31","previouslyFormattedCitation":"&lt;sup&gt;31&lt;/sup&gt;"},"properties":{"noteIndex":0},"schema":"https://github.com/citation-style-language/schema/raw/master/csl-citation.json"}</w:instrText>
      </w:r>
      <w:r>
        <w:fldChar w:fldCharType="separate"/>
      </w:r>
      <w:r w:rsidR="005D278C" w:rsidRPr="005D278C">
        <w:rPr>
          <w:noProof/>
          <w:vertAlign w:val="superscript"/>
        </w:rPr>
        <w:t>31</w:t>
      </w:r>
      <w:r>
        <w:fldChar w:fldCharType="end"/>
      </w:r>
      <w:r>
        <w:t xml:space="preserve"> have also been used</w:t>
      </w:r>
      <w:r w:rsidR="00217913">
        <w:t xml:space="preserve"> in the injector</w:t>
      </w:r>
      <w:r>
        <w:t xml:space="preserve">. </w:t>
      </w:r>
      <w:r w:rsidRPr="008660EB">
        <w:t xml:space="preserve">SFX </w:t>
      </w:r>
      <w:r w:rsidR="000905CA">
        <w:t xml:space="preserve">with the high viscosity injector </w:t>
      </w:r>
      <w:r w:rsidRPr="008660EB">
        <w:t xml:space="preserve">has been successful </w:t>
      </w:r>
      <w:r w:rsidR="00C03921">
        <w:t xml:space="preserve">during </w:t>
      </w:r>
      <w:r w:rsidR="00E22868">
        <w:t xml:space="preserve">the </w:t>
      </w:r>
      <w:r w:rsidR="00C03921">
        <w:t>structure determination</w:t>
      </w:r>
      <w:r w:rsidRPr="008660EB">
        <w:t xml:space="preserve"> of membrane proteins</w:t>
      </w:r>
      <w:r w:rsidR="000905CA">
        <w:fldChar w:fldCharType="begin" w:fldLock="1"/>
      </w:r>
      <w:r w:rsidR="004B6F9E">
        <w:instrText>ADDIN CSL_CITATION {"citationItems":[{"id":"ITEM-1","itemData":{"DOI":"10.1038/nature21400","ISBN":"1112001603","ISSN":"0028-0836","PMID":"28219079","abstract":"A new approach, time-resolved serial femtosecond crystallography, is used to view the intermediate states of a photosystem complex following illumination, shedding light on proton transfer and O=O bond formation.","author":[{"dropping-particle":"","family":"Suga","given":"Michihiro","non-dropping-particle":"","parse-names":false,"suffix":""},{"dropping-particle":"","family":"Akita","given":"Fusamichi","non-dropping-particle":"","parse-names":false,"suffix":""},{"dropping-particle":"","family":"Sugahara","given":"Michihiro","non-dropping-particle":"","parse-names":false,"suffix":""},{"dropping-particle":"","family":"Kubo","given":"Minoru","non-dropping-particle":"","parse-names":false,"suffix":""},{"dropping-particle":"","family":"Nakajima","given":"Yoshiki","non-dropping-particle":"","parse-names":false,"suffix":""},{"dropping-particle":"","family":"Nakane","given":"Takanori","non-dropping-particle":"","parse-names":false,"suffix":""},{"dropping-particle":"","family":"Yamashita","given":"Keitaro","non-dropping-particle":"","parse-names":false,"suffix":""},{"dropping-particle":"","family":"Umena","given":"Yasufumi","non-dropping-particle":"","parse-names":false,"suffix":""},{"dropping-particle":"","family":"Nakabayashi","given":"Makoto","non-dropping-particle":"","parse-names":false,"suffix":""},{"dropping-particle":"","family":"Yamane","given":"Takahiro","non-dropping-particle":"","parse-names":false,"suffix":""},{"dropping-particle":"","family":"Nakano","given":"Takamitsu","non-dropping-particle":"","parse-names":false,"suffix":""},{"dropping-particle":"","family":"Suzuki","given":"Mamoru","non-dropping-particle":"","parse-names":false,"suffix":""},{"dropping-particle":"","family":"Masuda","given":"Tetsuya","non-dropping-particle":"","parse-names":false,"suffix":""},{"dropping-particle":"","family":"Inoue","given":"Shigeyuki","non-dropping-particle":"","parse-names":false,"suffix":""},{"dropping-particle":"","family":"Kimura","given":"Tetsunari","non-dropping-particle":"","parse-names":false,"suffix":""},{"dropping-particle":"","family":"Nomura","given":"Takashi","non-dropping-particle":"","parse-names":false,"suffix":""},{"dropping-particle":"","family":"Yonekura","given":"Shinichiro","non-dropping-particle":"","parse-names":false,"suffix":""},{"dropping-particle":"","family":"Yu","given":"Long-Jiang","non-dropping-particle":"","parse-names":false,"suffix":""},{"dropping-particle":"","family":"Sakamoto","given":"Tomohiro","non-dropping-particle":"","parse-names":false,"suffix":""},{"dropping-particle":"","family":"Motomura","given":"Taiki","non-dropping-particle":"","parse-names":false,"suffix":""},{"dropping-particle":"","family":"Chen","given":"Jing-Hua","non-dropping-particle":"","parse-names":false,"suffix":""},{"dropping-particle":"","family":"Kato","given":"Yuki","non-dropping-particle":"","parse-names":false,"suffix":""},{"dropping-particle":"","family":"Noguchi","given":"Takumi","non-dropping-particle":"","parse-names":false,"suffix":""},{"dropping-particle":"","family":"Tono","given":"Kensuke","non-dropping-particle":"","parse-names":false,"suffix":""},{"dropping-particle":"","family":"Joti","given":"Yasumasa","non-dropping-particle":"","parse-names":false,"suffix":""},{"dropping-particle":"","family":"Kameshima","given":"Takashi","non-dropping-particle":"","parse-names":false,"suffix":""},{"dropping-particle":"","family":"Hatsui","given":"Takaki","non-dropping-particle":"","parse-names":false,"suffix":""},{"dropping-particle":"","family":"Nango","given":"Eriko","non-dropping-particle":"","parse-names":false,"suffix":""},{"dropping-particle":"","family":"Tanaka","given":"Rie","non-dropping-particle":"","parse-names":false,"suffix":""},{"dropping-particle":"","family":"Naitow","given":"Hisashi","non-dropping-particle":"","parse-names":false,"suffix":""},{"dropping-particle":"","family":"Matsuura","given":"Yoshinori","non-dropping-particle":"","parse-names":false,"suffix":""},{"dropping-particle":"","family":"Yamashita","given":"Ayumi","non-dropping-particle":"","parse-names":false,"suffix":""},{"dropping-particle":"","family":"Yamamoto","given":"Masaki","non-dropping-particle":"","parse-names":false,"suffix":""},{"dropping-particle":"","family":"Nureki","given":"Osamu","non-dropping-particle":"","parse-names":false,"suffix":""},{"dropping-particle":"","family":"Yabashi","given":"Makina","non-dropping-particle":"","parse-names":false,"suffix":""},{"dropping-particle":"","family":"Ishikawa","given":"Tetsuya","non-dropping-particle":"","parse-names":false,"suffix":""},{"dropping-particle":"","family":"Iwata","given":"So","non-dropping-particle":"","parse-names":false,"suffix":""},{"dropping-particle":"","family":"Shen","given":"Jian-Ren","non-dropping-particle":"","parse-names":false,"suffix":""}],"container-title":"Nature","id":"ITEM-1","issue":"7643","issued":{"date-parts":[["2017","3","20"]]},"page":"131-135","publisher":"Nature Publishing Group","title":"Light-induced structural changes and the site of O=O bond formation in PSII caught by XFEL","type":"article-journal","volume":"543"},"uris":["http://www.mendeley.com/documents/?uuid=e7df32f0-7ff0-41bc-b71f-af57a6937db8"]},{"id":"ITEM-2","itemData":{"DOI":"10.1098/rstb.2013.0621","ISBN":"1471-2970 (Electronic)\\r0962-8436 (Linking)","ISSN":"0962-8436","PMID":"24914170","abstract":"The lipid-based bicontinuous cubic mesophase is a nanoporous membrane mimetic with applications in areas that include medicine, personal care products, foods and the basic sciences. An application of particular note concerns it use as a medium in which to grow crystals of membrane proteins for structure determination by X-ray crystallography. At least two variations of the mesophase exist. One is the highly viscous cubic phase, which has well developed long-range order. The other so-called sponge phase is considerably more fluid and lacks long-range order. The sponge phase has recently been shown to be a convenient vehicle for delivering microcrystals of membrane proteins to an X-ray free-electron laser beam for serial femtosecond crystallography (SFX). Unfortunately, the sponge phase approach calls for large amounts of protein that are not always available in the case of membrane proteins. The cubic phase offers the advantage of requiring significantly less protein for SFX but comes with its own challenges. Here, we describe the physico-chemical bases for these challenges, solutions to them and prospects for future uses of lipidic mesophases in the SFX arena.","author":[{"dropping-particle":"","family":"Caffrey","given":"Martin","non-dropping-particle":"","parse-names":false,"suffix":""},{"dropping-particle":"","family":"Li","given":"Dianfan","non-dropping-particle":"","parse-names":false,"suffix":""},{"dropping-particle":"","family":"Howe","given":"Nicole","non-dropping-particle":"","parse-names":false,"suffix":""},{"dropping-particle":"","family":"Shah","given":"Syed T A","non-dropping-particle":"","parse-names":false,"suffix":""}],"container-title":"Philosophical Transactions of the Royal Society B: Biological Sciences","id":"ITEM-2","issue":"1647","issued":{"date-parts":[["2014","6","9"]]},"page":"20130621-20130621","title":"'Hit and run' serial femtosecond crystallography of a membrane kinase in the lipid cubic phase","type":"article-journal","volume":"369"},"uris":["http://www.mendeley.com/documents/?uuid=c37f430c-79cb-46ae-8d70-cb7520e9f502"]}],"mendeley":{"formattedCitation":"&lt;sup&gt;13, 32&lt;/sup&gt;","plainTextFormattedCitation":"13, 32","previouslyFormattedCitation":"&lt;sup&gt;13, 32&lt;/sup&gt;"},"properties":{"noteIndex":0},"schema":"https://github.com/citation-style-language/schema/raw/master/csl-citation.json"}</w:instrText>
      </w:r>
      <w:r w:rsidR="000905CA">
        <w:fldChar w:fldCharType="separate"/>
      </w:r>
      <w:r w:rsidR="004B6F9E" w:rsidRPr="004B6F9E">
        <w:rPr>
          <w:noProof/>
          <w:vertAlign w:val="superscript"/>
        </w:rPr>
        <w:t>13,32</w:t>
      </w:r>
      <w:r w:rsidR="000905CA">
        <w:fldChar w:fldCharType="end"/>
      </w:r>
      <w:r w:rsidRPr="008660EB">
        <w:t xml:space="preserve"> including G </w:t>
      </w:r>
      <w:r w:rsidRPr="007571A4">
        <w:rPr>
          <w:noProof/>
        </w:rPr>
        <w:t>protein</w:t>
      </w:r>
      <w:r w:rsidR="007571A4">
        <w:rPr>
          <w:noProof/>
        </w:rPr>
        <w:t>-</w:t>
      </w:r>
      <w:r w:rsidRPr="007571A4">
        <w:rPr>
          <w:noProof/>
        </w:rPr>
        <w:t>coupled</w:t>
      </w:r>
      <w:r w:rsidRPr="008660EB">
        <w:t xml:space="preserve"> receptors (GPCRs)</w:t>
      </w:r>
      <w:r w:rsidRPr="00323758">
        <w:fldChar w:fldCharType="begin" w:fldLock="1"/>
      </w:r>
      <w:r w:rsidR="004B6F9E">
        <w:instrText>ADDIN CSL_CITATION {"citationItems":[{"id":"ITEM-1","itemData":{"DOI":"10.1126/science.1244142","ISSN":"1095-9203","PMID":"24357322","abstract":"X-ray crystallography of G protein-coupled receptors and other membrane proteins is hampered by difficulties associated with growing sufficiently large crystals that withstand radiation damage and yield high-resolution data at synchrotron sources. We used an x-ray free-electron laser (XFEL) with individual 50-femtosecond-duration x-ray pulses to minimize radiation damage and obtained a high-resolution room-temperature structure of a human serotonin receptor using sub-10-micrometer microcrystals grown in a membrane mimetic matrix known as lipidic cubic phase. Compared with the structure solved by using traditional microcrystallography from cryo-cooled crystals of about two orders of magnitude larger volume, the room-temperature XFEL structure displays a distinct distribution of thermal motions and conformations of residues that likely more accurately represent the receptor structure and dynamics in a cellular environment.","author":[{"dropping-particle":"","family":"Liu","given":"Wei","non-dropping-particle":"","parse-names":false,"suffix":""},{"dropping-particle":"","family":"Wacker","given":"Daniel","non-dropping-particle":"","parse-names":false,"suffix":""},{"dropping-particle":"","family":"Gati","given":"Cornelius","non-dropping-particle":"","parse-names":false,"suffix":""},{"dropping-particle":"","family":"Han","given":"Gye Won","non-dropping-particle":"","parse-names":false,"suffix":""},{"dropping-particle":"","family":"James","given":"Daniel","non-dropping-particle":"","parse-names":false,"suffix":""},{"dropping-particle":"","family":"Wang","given":"Dingjie","non-dropping-particle":"","parse-names":false,"suffix":""},{"dropping-particle":"","family":"Nelson","given":"Garrett","non-dropping-particle":"","parse-names":false,"suffix":""},{"dropping-particle":"","family":"Weierstall","given":"Uwe","non-dropping-particle":"","parse-names":false,"suffix":""},{"dropping-particle":"","family":"Katritch","given":"Vsevolod","non-dropping-particle":"","parse-names":false,"suffix":""},{"dropping-particle":"","family":"Barty","given":"Anton","non-dropping-particle":"","parse-names":false,"suffix":""},{"dropping-particle":"","family":"Zatsepin","given":"Nadia a","non-dropping-particle":"","parse-names":false,"suffix":""},{"dropping-particle":"","family":"Li","given":"Dianfan","non-dropping-particle":"","parse-names":false,"suffix":""},{"dropping-particle":"","family":"Messerschmidt","given":"Marc","non-dropping-particle":"","parse-names":false,"suffix":""},{"dropping-particle":"","family":"Boutet","given":"Sébastien","non-dropping-particle":"","parse-names":false,"suffix":""},{"dropping-particle":"","family":"Williams","given":"Garth J","non-dropping-particle":"","parse-names":false,"suffix":""},{"dropping-particle":"","family":"Koglin","given":"Jason E","non-dropping-particle":"","parse-names":false,"suffix":""},{"dropping-particle":"","family":"Seibert","given":"M Marvin","non-dropping-particle":"","parse-names":false,"suffix":""},{"dropping-particle":"","family":"Wang","given":"Chong","non-dropping-particle":"","parse-names":false,"suffix":""},{"dropping-particle":"","family":"Shah","given":"Syed T a","non-dropping-particle":"","parse-names":false,"suffix":""},{"dropping-particle":"","family":"Basu","given":"Shibom","non-dropping-particle":"","parse-names":false,"suffix":""},{"dropping-particle":"","family":"Fromme","given":"Raimund","non-dropping-particle":"","parse-names":false,"suffix":""},{"dropping-particle":"","family":"Kupitz","given":"Christopher","non-dropping-particle":"","parse-names":false,"suffix":""},{"dropping-particle":"","family":"Rendek","given":"Kimberley N","non-dropping-particle":"","parse-names":false,"suffix":""},{"dropping-particle":"","family":"Grotjohann","given":"Ingo","non-dropping-particle":"","parse-names":false,"suffix":""},{"dropping-particle":"","family":"Fromme","given":"Petra","non-dropping-particle":"","parse-names":false,"suffix":""},{"dropping-particle":"","family":"Kirian","given":"Richard a","non-dropping-particle":"","parse-names":false,"suffix":""},{"dropping-particle":"","family":"Beyerlein","given":"Kenneth R","non-dropping-particle":"","parse-names":false,"suffix":""},{"dropping-particle":"","family":"White","given":"Thomas a","non-dropping-particle":"","parse-names":false,"suffix":""},{"dropping-particle":"","family":"Chapman","given":"Henry N","non-dropping-particle":"","parse-names":false,"suffix":""},{"dropping-particle":"","family":"Caffrey","given":"Martin","non-dropping-particle":"","parse-names":false,"suffix":""},{"dropping-particle":"","family":"Spence","given":"John C H","non-dropping-particle":"","parse-names":false,"suffix":""},{"dropping-particle":"","family":"Stevens","given":"Raymond C","non-dropping-particle":"","parse-names":false,"suffix":""},{"dropping-particle":"","family":"Cherezov","given":"Vadim","non-dropping-particle":"","parse-names":false,"suffix":""}],"container-title":"Science (New York, N.Y.)","id":"ITEM-1","issue":"6165","issued":{"date-parts":[["2013","12","20"]]},"page":"1521-4","title":"Serial femtosecond crystallography of G protein-coupled receptors.","type":"article-journal","volume":"342"},"uris":["http://www.mendeley.com/documents/?uuid=6a0ed68b-9e17-4af6-8e27-6d5fc3e9f3ce"]},{"id":"ITEM-2","itemData":{"DOI":"10.1016/j.cell.2015.04.011","ISBN":"0028-0836","ISSN":"00928674","PMID":"25913193","abstract":"Angiotensin II type 1 receptor (AT1R) is a G protein-coupled receptor that serves as a primary regulator for blood pressure maintenance. Although several anti-hypertensive drugs have been developed as AT1R blockers (ARBs), the structural basis for AT1R ligand-binding and regulation has remained elusive, mostly due to the difficulties of growing high-quality crystals for structure determination using synchrotron radiation. By applying the recently developed method of serial femtosecond crystallography at an X-ray free-electron laser, we successfully determined the room-temperature crystal structure of the human AT1R in complex with its selective antagonist ZD7155 at 2.9-Å resolution. The AT1R-ZD7155 complex structure revealed key structural features of AT1R and critical interactions for ZD7155 binding. Docking simulations of the clinically used ARBs into the AT1R structure further elucidated both the common and distinct binding modes for these anti-hypertensive drugs. Our results thereby provide fundamental insights into AT1R structure-function relationship and structure-based drug design.","author":[{"dropping-particle":"","family":"Zhang","given":"Haitao","non-dropping-particle":"","parse-names":false,"suffix":""},{"dropping-particle":"","family":"Unal","given":"Hamiyet","non-dropping-particle":"","parse-names":false,"suffix":""},{"dropping-particle":"","family":"Gati","given":"Cornelius","non-dropping-particle":"","parse-names":false,"suffix":""},{"dropping-particle":"","family":"Han","given":"Gye Won","non-dropping-particle":"","parse-names":false,"suffix":""},{"dropping-particle":"","family":"Liu","given":"Wei","non-dropping-particle":"","parse-names":false,"suffix":""},{"dropping-particle":"","family":"Zatsepin","given":"Nadia A.","non-dropping-particle":"","parse-names":false,"suffix":""},{"dropping-particle":"","family":"James","given":"Daniel","non-dropping-particle":"","parse-names":false,"suffix":""},{"dropping-particle":"","family":"Wang","given":"Dingjie","non-dropping-particle":"","parse-names":false,"suffix":""},{"dropping-particle":"","family":"Nelson","given":"Garrett","non-dropping-particle":"","parse-names":false,"suffix":""},{"dropping-particle":"","family":"Weierstall","given":"Uwe","non-dropping-particle":"","parse-names":false,"suffix":""},{"dropping-particle":"","family":"Sawaya","given":"Michael R.","non-dropping-particle":"","parse-names":false,"suffix":""},{"dropping-particle":"","family":"Xu","given":"Qingping","non-dropping-particle":"","parse-names":false,"suffix":""},{"dropping-particle":"","family":"Messerschmidt","given":"Marc","non-dropping-particle":"","parse-names":false,"suffix":""},{"dropping-particle":"","family":"Williams","given":"Garth J.","non-dropping-particle":"","parse-names":false,"suffix":""},{"dropping-particle":"","family":"Boutet","given":"Sébastien","non-dropping-particle":"","parse-names":false,"suffix":""},{"dropping-particle":"","family":"Yefanov","given":"Oleksandr M.","non-dropping-particle":"","parse-names":false,"suffix":""},{"dropping-particle":"","family":"White","given":"Thomas A.","non-dropping-particle":"","parse-names":false,"suffix":""},{"dropping-particle":"","family":"Wang","given":"Chong","non-dropping-particle":"","parse-names":false,"suffix":""},{"dropping-particle":"","family":"Ishchenko","given":"Andrii","non-dropping-particle":"","parse-names":false,"suffix":""},{"dropping-particle":"","family":"Tirupula","given":"Kalyan C.","non-dropping-particle":"","parse-names":false,"suffix":""},{"dropping-particle":"","family":"Desnoyer","given":"Russell","non-dropping-particle":"","parse-names":false,"suffix":""},{"dropping-particle":"","family":"Coe","given":"Jesse","non-dropping-particle":"","parse-names":false,"suffix":""},{"dropping-particle":"","family":"Conrad","given":"Chelsie E.","non-dropping-particle":"","parse-names":false,"suffix":""},{"dropping-particle":"","family":"Fromme","given":"Petra","non-dropping-particle":"","parse-names":false,"suffix":""},{"dropping-particle":"","family":"Stevens","given":"Raymond C.","non-dropping-particle":"","parse-names":false,"suffix":""},{"dropping-particle":"","family":"Katritch","given":"Vsevolod","non-dropping-particle":"","parse-names":false,"suffix":""},{"dropping-particle":"","family":"Karnik","given":"Sadashiva S.","non-dropping-particle":"","parse-names":false,"suffix":""},{"dropping-particle":"","family":"Cherezov","given":"Vadim","non-dropping-particle":"","parse-names":false,"suffix":""}],"container-title":"Cell","id":"ITEM-2","issue":"4","issued":{"date-parts":[["2015","5"]]},"page":"833-844","title":"Structure of the Angiotensin Receptor Revealed by Serial Femtosecond Crystallography","type":"article-journal","volume":"161"},"uris":["http://www.mendeley.com/documents/?uuid=5682019f-86b0-449c-8213-d9e6d6240c32"]},{"id":"ITEM-3","itemData":{"DOI":"10.1038/nsmb.2965","ISSN":"1545-9993","author":[{"dropping-particle":"","family":"Fenalti","given":"Gustavo","non-dropping-particle":"","parse-names":false,"suffix":""},{"dropping-particle":"","family":"Zatsepin","given":"Nadia a","non-dropping-particle":"","parse-names":false,"suffix":""},{"dropping-particle":"","family":"Betti","given":"Cecilia","non-dropping-particle":"","parse-names":false,"suffix":""},{"dropping-particle":"","family":"Giguere","given":"Patrick","non-dropping-particle":"","parse-names":false,"suffix":""},{"dropping-particle":"","family":"Han","given":"Gye Won","non-dropping-particle":"","parse-names":false,"suffix":""},{"dropping-particle":"","family":"Ishchenko","given":"Andrii","non-dropping-particle":"","parse-names":false,"suffix":""},{"dropping-particle":"","family":"Liu","given":"Wei","non-dropping-particle":"","parse-names":false,"suffix":""},{"dropping-particle":"","family":"Guillemyn","given":"Karel","non-dropping-particle":"","parse-names":false,"suffix":""},{"dropping-particle":"","family":"Zhang","given":"Haitao","non-dropping-particle":"","parse-names":false,"suffix":""},{"dropping-particle":"","family":"James","given":"Daniel","non-dropping-particle":"","parse-names":false,"suffix":""},{"dropping-particle":"","family":"Wang","given":"Dingjie","non-dropping-particle":"","parse-names":false,"suffix":""},{"dropping-particle":"","family":"Weierstall","given":"Uwe","non-dropping-particle":"","parse-names":false,"suffix":""},{"dropping-particle":"","family":"Spence","given":"John C H","non-dropping-particle":"","parse-names":false,"suffix":""},{"dropping-particle":"","family":"Boutet","given":"Sébastien","non-dropping-particle":"","parse-names":false,"suffix":""},{"dropping-particle":"","family":"Messerschmidt","given":"Marc","non-dropping-particle":"","parse-names":false,"suffix":""},{"dropping-particle":"","family":"Williams","given":"Garth J","non-dropping-particle":"","parse-names":false,"suffix":""},{"dropping-particle":"","family":"Gati","given":"Cornelius","non-dropping-particle":"","parse-names":false,"suffix":""},{"dropping-particle":"","family":"Yefanov","given":"Oleksandr M","non-dropping-particle":"","parse-names":false,"suffix":""},{"dropping-particle":"","family":"White","given":"Thomas a","non-dropping-particle":"","parse-names":false,"suffix":""},{"dropping-particle":"","family":"Oberthuer","given":"Dominik","non-dropping-particle":"","parse-names":false,"suffix":""},{"dropping-particle":"","family":"Metz","given":"Markus","non-dropping-particle":"","parse-names":false,"suffix":""},{"dropping-particle":"","family":"Yoon","given":"Chun Hong","non-dropping-particle":"","parse-names":false,"suffix":""},{"dropping-particle":"","family":"Barty","given":"Anton","non-dropping-particle":"","parse-names":false,"suffix":""},{"dropping-particle":"","family":"Chapman","given":"Henry N","non-dropping-particle":"","parse-names":false,"suffix":""},{"dropping-particle":"","family":"Basu","given":"Shibom","non-dropping-particle":"","parse-names":false,"suffix":""},{"dropping-particle":"","family":"Coe","given":"Jesse","non-dropping-particle":"","parse-names":false,"suffix":""},{"dropping-particle":"","family":"Conrad","given":"Chelsie E","non-dropping-particle":"","parse-names":false,"suffix":""},{"dropping-particle":"","family":"Fromme","given":"Raimund","non-dropping-particle":"","parse-names":false,"suffix":""},{"dropping-particle":"","family":"Fromme","given":"Petra","non-dropping-particle":"","parse-names":false,"suffix":""},{"dropping-particle":"","family":"Tourwé","given":"Dirk","non-dropping-particle":"","parse-names":false,"suffix":""},{"dropping-particle":"","family":"Schiller","given":"Peter W","non-dropping-particle":"","parse-names":false,"suffix":""},{"dropping-particle":"","family":"Roth","given":"Bryan L","non-dropping-particle":"","parse-names":false,"suffix":""},{"dropping-particle":"","family":"Ballet","given":"Steven","non-dropping-particle":"","parse-names":false,"suffix":""},{"dropping-particle":"","family":"Katritch","given":"Vsevolod","non-dropping-particle":"","parse-names":false,"suffix":""},{"dropping-particle":"","family":"Stevens","given":"Raymond C","non-dropping-particle":"","parse-names":false,"suffix":""},{"dropping-particle":"","family":"Cherezov","given":"Vadim","non-dropping-particle":"","parse-names":false,"suffix":""}],"container-title":"Nature Structural &amp; Molecular Biology","id":"ITEM-3","issue":"February","issued":{"date-parts":[["2015"]]},"title":"Structural basis for bifunctional peptide recognition at human δ-opioid receptor","type":"article-journal"},"uris":["http://www.mendeley.com/documents/?uuid=095943df-0cef-4122-bf6b-0afca5c4af4a"]},{"id":"ITEM-4","itemData":{"DOI":"10.1038/nature14656","ISSN":"0028-0836","author":[{"dropping-particle":"","family":"Kang","given":"Yanyong","non-dropping-particle":"","parse-names":false,"suffix":""},{"dropping-particle":"","family":"Zhou","given":"X. Edward","non-dropping-particle":"","parse-names":false,"suffix":""},{"dropping-particle":"","family":"Gao","given":"Xiang","non-dropping-particle":"","parse-names":false,"suffix":""},{"dropping-particle":"","family":"He","given":"Yuanzheng","non-dropping-particle":"","parse-names":false,"suffix":""},{"dropping-particle":"","family":"Liu","given":"Wei","non-dropping-particle":"","parse-names":false,"suffix":""},{"dropping-particle":"","family":"Ishchenko","given":"Andrii","non-dropping-particle":"","parse-names":false,"suffix":""},{"dropping-particle":"","family":"Barty","given":"Anton","non-dropping-particle":"","parse-names":false,"suffix":""},{"dropping-particle":"","family":"White","given":"Thomas a.","non-dropping-particle":"","parse-names":false,"suffix":""},{"dropping-particle":"","family":"Yefanov","given":"Oleksandr","non-dropping-particle":"","parse-names":false,"suffix":""},{"dropping-particle":"","family":"Han","given":"Gye Won","non-dropping-particle":"","parse-names":false,"suffix":""},{"dropping-particle":"","family":"Xu","given":"Qingping","non-dropping-particle":"","parse-names":false,"suffix":""},{"dropping-particle":"","family":"Waal","given":"Parker W.","non-dropping-particle":"de","parse-names":false,"suffix":""},{"dropping-particle":"","family":"Ke","given":"Jiyuan","non-dropping-particle":"","parse-names":false,"suffix":""},{"dropping-particle":"","family":"Tan","given":"M. H. Eileen","non-dropping-particle":"","parse-names":false,"suffix":""},{"dropping-particle":"","family":"Zhang","given":"Chenghai","non-dropping-particle":"","parse-names":false,"suffix":""},{"dropping-particle":"","family":"Moeller","given":"Arne","non-dropping-particle":"","parse-names":false,"suffix":""},{"dropping-particle":"","family":"West","given":"Graham M.","non-dropping-particle":"","parse-names":false,"suffix":""},{"dropping-particle":"","family":"Pascal","given":"Bruce D.","non-dropping-particle":"","parse-names":false,"suffix":""},{"dropping-particle":"","family":"Eps","given":"Ned","non-dropping-particle":"Van","parse-names":false,"suffix":""},{"dropping-particle":"","family":"Caro","given":"Lydia N.","non-dropping-particle":"","parse-names":false,"suffix":""},{"dropping-particle":"","family":"Vishnivetskiy","given":"Sergey a.","non-dropping-particle":"","parse-names":false,"suffix":""},{"dropping-particle":"","family":"Lee","given":"Regina J.","non-dropping-particle":"","parse-names":false,"suffix":""},{"dropping-particle":"","family":"Suino-Powell","given":"Kelly M.","non-dropping-particle":"","parse-names":false,"suffix":""},{"dropping-particle":"","family":"Gu","given":"Xin","non-dropping-particle":"","parse-names":false,"suffix":""},{"dropping-particle":"","family":"Pal","given":"Kuntal","non-dropping-particle":"","parse-names":false,"suffix":""},{"dropping-particle":"","family":"Ma","given":"Jinming","non-dropping-particle":"","parse-names":false,"suffix":""},{"dropping-particle":"","family":"Zhi","given":"Xiaoyong","non-dropping-particle":"","parse-names":false,"suffix":""},{"dropping-particle":"","family":"Boutet","given":"Sébastien","non-dropping-particle":"","parse-names":false,"suffix":""},{"dropping-particle":"","family":"Williams","given":"Garth J.","non-dropping-particle":"","parse-names":false,"suffix":""},{"dropping-particle":"","family":"Messerschmidt","given":"Marc","non-dropping-particle":"","parse-names":false,"suffix":""},{"dropping-particle":"","family":"Gati","given":"Cornelius","non-dropping-particle":"","parse-names":false,"suffix":""},{"dropping-particle":"","family":"Zatsepin","given":"Nadia a.","non-dropping-particle":"","parse-names":false,"suffix":""},{"dropping-particle":"","family":"Wang","given":"Dingjie","non-dropping-particle":"","parse-names":false,"suffix":""},{"dropping-particle":"","family":"James","given":"Daniel","non-dropping-particle":"","parse-names":false,"suffix":""},{"dropping-particle":"","family":"Basu","given":"Shibom","non-dropping-particle":"","parse-names":false,"suffix":""},{"dropping-particle":"","family":"Roy-Chowdhury","given":"Shatabdi","non-dropping-particle":"","parse-names":false,"suffix":""},{"dropping-particle":"","family":"Conrad","given":"Chelsie E.","non-dropping-particle":"","parse-names":false,"suffix":""},{"dropping-particle":"","family":"Coe","given":"Jesse","non-dropping-particle":"","parse-names":false,"suffix":""},{"dropping-particle":"","family":"Liu","given":"Haiguang","non-dropping-particle":"","parse-names":false,"suffix":""},{"dropping-particle":"","family":"Lisova","given":"Stella","non-dropping-particle":"","parse-names":false,"suffix":""},{"dropping-particle":"","family":"Kupitz","given":"Christopher","non-dropping-particle":"","parse-names":false,"suffix":""},{"dropping-particle":"","family":"Grotjohann","given":"Ingo","non-dropping-particle":"","parse-names":false,"suffix":""},{"dropping-particle":"","family":"Fromme","given":"Raimund","non-dropping-particle":"","parse-names":false,"suffix":""},{"dropping-particle":"","family":"Jiang","given":"Yi","non-dropping-particle":"","parse-names":false,"suffix":""},{"dropping-particle":"","family":"Tan","given":"Minjia","non-dropping-particle":"","parse-names":false,"suffix":""},{"dropping-particle":"","family":"Yang","given":"Huaiyu","non-dropping-particle":"","parse-names":false,"suffix":""},{"dropping-particle":"","family":"Li","given":"Jun","non-dropping-particle":"","parse-names":false,"suffix":""},{"dropping-particle":"","family":"Wang","given":"Meitian","non-dropping-particle":"","parse-names":false,"suffix":""},{"dropping-particle":"","family":"Zheng","given":"Zhong","non-dropping-particle":"","parse-names":false,"suffix":""},{"dropping-particle":"","family":"Li","given":"Dianfan","non-dropping-particle":"","parse-names":false,"suffix":""},{"dropping-particle":"","family":"Howe","given":"Nicole","non-dropping-particle":"","parse-names":false,"suffix":""},{"dropping-particle":"","family":"Zhao","given":"Yingming","non-dropping-particle":"","parse-names":false,"suffix":""},{"dropping-particle":"","family":"Standfuss","given":"Jörg","non-dropping-particle":"","parse-names":false,"suffix":""},{"dropping-particle":"","family":"Diederichs","given":"Kay","non-dropping-particle":"","parse-names":false,"suffix":""},{"dropping-particle":"","family":"Dong","given":"Yuhui","non-dropping-particle":"","parse-names":false,"suffix":""},{"dropping-particle":"","family":"Potter","given":"Clinton S.","non-dropping-particle":"","parse-names":false,"suffix":""},{"dropping-particle":"","family":"Carragher","given":"Bridget","non-dropping-particle":"","parse-names":false,"suffix":""},{"dropping-particle":"","family":"Caffrey","given":"Martin","non-dropping-particle":"","parse-names":false,"suffix":""},{"dropping-particle":"","family":"Jiang","given":"Hualiang","non-dropping-particle":"","parse-names":false,"suffix":""},{"dropping-particle":"","family":"Chapman","given":"Henry N.","non-dropping-particle":"","parse-names":false,"suffix":""},{"dropping-particle":"","family":"Spence","given":"John C. H.","non-dropping-particle":"","parse-names":false,"suffix":""},{"dropping-particle":"","family":"Fromme","given":"Petra","non-dropping-particle":"","parse-names":false,"suffix":""},{"dropping-particle":"","family":"Weierstall","given":"Uwe","non-dropping-particle":"","parse-names":false,"suffix":""},{"dropping-particle":"","family":"Ernst","given":"Oliver P.","non-dropping-particle":"","parse-names":false,"suffix":""},{"dropping-particle":"","family":"Katritch","given":"Vsevolod","non-dropping-particle":"","parse-names":false,"suffix":""},{"dropping-particle":"V.","family":"Gurevich","given":"Vsevolod","non-dropping-particle":"","parse-names":false,"suffix":""},{"dropping-particle":"","family":"Griffin","given":"Patrick R.","non-dropping-particle":"","parse-names":false,"suffix":""},{"dropping-particle":"","family":"Hubbell","given":"Wayne L.","non-dropping-particle":"","parse-names":false,"suffix":""},{"dropping-particle":"","family":"Stevens","given":"Raymond C.","non-dropping-particle":"","parse-names":false,"suffix":""},{"dropping-particle":"","family":"Cherezov","given":"Vadim","non-dropping-particle":"","parse-names":false,"suffix":""},{"dropping-particle":"","family":"Melcher","given":"Karsten","non-dropping-particle":"","parse-names":false,"suffix":""},{"dropping-particle":"","family":"Xu","given":"H. Eric","non-dropping-particle":"","parse-names":false,"suffix":""}],"container-title":"Nature","id":"ITEM-4","issue":"7562","issued":{"date-parts":[["2015","7","22"]]},"page":"561-567","title":"Crystal structure of rhodopsin bound to arrestin by femtosecond X-ray laser","type":"article-journal","volume":"523"},"uris":["http://www.mendeley.com/documents/?uuid=a15bfe5e-43d0-4652-a0da-9a11377eea62"]},{"id":"ITEM-5","itemData":{"DOI":"10.3791/54463","ISBN":"1750-2799 (Electronic)\\n1750-2799 (Linking)","ISSN":"1940-087X","PMID":"25122522","abstract":"We have recently established a procedure for serial femtosecond crystallography (SFX) in lipidic cubic phase (LCP) for protein structure determination at X-ray free-electron lasers (XFELs). LCP-SFX uses the gel-like LCP as a matrix for growth and delivery of membrane protein microcrystals for crystallographic data collection. LCP is a liquid-crystalline mesophase composed of lipids and water. It provides a membrane-mimicking environment that stabilizes membrane proteins and supports their crystallization. Here we describe detailed procedures for the preparation and characterization of microcrystals for LCP-SFX applications. The advantages of LCP-SFX over traditional crystallographic methods include the capability of collecting room-temperature high-resolution data with minimal effects of radiation damage from sub-10-μm crystals of membrane and soluble proteins that are difficult to crystallize, while eliminating the need for crystal harvesting and cryo-cooling. Compared with SFX methods for microcrystals in solution using liquid injectors, LCP-SFX reduces protein consumption by 2-3 orders of magnitude for data collection at currently available XFELs. The whole procedure typically takes 3-5 d, including the time required for the crystals to grow.","author":[{"dropping-particle":"","family":"Ishchenko","given":"Andrii","non-dropping-particle":"","parse-names":false,"suffix":""},{"dropping-particle":"","family":"Cherezov","given":"Vadim","non-dropping-particle":"","parse-names":false,"suffix":""},{"dropping-particle":"","family":"Liu","given":"Wei","non-dropping-particle":"","parse-names":false,"suffix":""}],"container-title":"Journal of Visualized Experiments","id":"ITEM-5","issue":"115","issued":{"date-parts":[["2016","9","20"]]},"page":"2123-34","title":"Preparation and Delivery of Protein Microcrystals in Lipidic Cubic Phase for Serial Femtosecond Crystallography","type":"article-journal","volume":"9"},"uris":["http://www.mendeley.com/documents/?uuid=0fdf3192-639f-43ca-b5bd-d5450ac36566"]}],"mendeley":{"formattedCitation":"&lt;sup&gt;33–37&lt;/sup&gt;","plainTextFormattedCitation":"33–37","previouslyFormattedCitation":"&lt;sup&gt;33–37&lt;/sup&gt;"},"properties":{"noteIndex":0},"schema":"https://github.com/citation-style-language/schema/raw/master/csl-citation.json"}</w:instrText>
      </w:r>
      <w:r w:rsidRPr="00323758">
        <w:fldChar w:fldCharType="separate"/>
      </w:r>
      <w:r w:rsidR="004B6F9E" w:rsidRPr="004B6F9E">
        <w:rPr>
          <w:noProof/>
          <w:vertAlign w:val="superscript"/>
        </w:rPr>
        <w:t>33–37</w:t>
      </w:r>
      <w:r w:rsidRPr="00323758">
        <w:rPr>
          <w:noProof/>
        </w:rPr>
        <w:fldChar w:fldCharType="end"/>
      </w:r>
      <w:r w:rsidR="000A6821" w:rsidRPr="001A7D58">
        <w:rPr>
          <w:noProof/>
        </w:rPr>
        <w:t>,</w:t>
      </w:r>
      <w:r w:rsidRPr="008660EB">
        <w:t xml:space="preserve"> </w:t>
      </w:r>
      <w:r w:rsidR="004B6F9E">
        <w:t>with data quality sufficient for native phasing</w:t>
      </w:r>
      <w:r w:rsidR="004B6F9E">
        <w:fldChar w:fldCharType="begin" w:fldLock="1"/>
      </w:r>
      <w:r w:rsidR="00D611A0">
        <w:instrText>ADDIN CSL_CITATION {"citationItems":[{"id":"ITEM-1","itemData":{"DOI":"10.1126/sciadv.1600292","ISSN":"2375-2548","author":[{"dropping-particle":"","family":"Batyuk","given":"A.","non-dropping-particle":"","parse-names":false,"suffix":""},{"dropping-particle":"","family":"Galli","given":"L.","non-dropping-particle":"","parse-names":false,"suffix":""},{"dropping-particle":"","family":"Ishchenko","given":"A.","non-dropping-particle":"","parse-names":false,"suffix":""},{"dropping-particle":"","family":"Han","given":"G. W.","non-dropping-particle":"","parse-names":false,"suffix":""},{"dropping-particle":"","family":"Gati","given":"C.","non-dropping-particle":"","parse-names":false,"suffix":""},{"dropping-particle":"","family":"Popov","given":"P. A.","non-dropping-particle":"","parse-names":false,"suffix":""},{"dropping-particle":"","family":"Lee","given":"M.-Y.","non-dropping-particle":"","parse-names":false,"suffix":""},{"dropping-particle":"","family":"Stauch","given":"B.","non-dropping-particle":"","parse-names":false,"suffix":""},{"dropping-particle":"","family":"White","given":"T. A.","non-dropping-particle":"","parse-names":false,"suffix":""},{"dropping-particle":"","family":"Barty","given":"A.","non-dropping-particle":"","parse-names":false,"suffix":""},{"dropping-particle":"","family":"Aquila","given":"A.","non-dropping-particle":"","parse-names":false,"suffix":""},{"dropping-particle":"","family":"Hunter","given":"M. S.","non-dropping-particle":"","parse-names":false,"suffix":""},{"dropping-particle":"","family":"Liang","given":"M.","non-dropping-particle":"","parse-names":false,"suffix":""},{"dropping-particle":"","family":"Boutet","given":"S.","non-dropping-particle":"","parse-names":false,"suffix":""},{"dropping-particle":"","family":"Pu","given":"M.","non-dropping-particle":"","parse-names":false,"suffix":""},{"dropping-particle":"","family":"Liu","given":"Z.-j.","non-dropping-particle":"","parse-names":false,"suffix":""},{"dropping-particle":"","family":"Nelson","given":"G.","non-dropping-particle":"","parse-names":false,"suffix":""},{"dropping-particle":"","family":"James","given":"D.","non-dropping-particle":"","parse-names":false,"suffix":""},{"dropping-particle":"","family":"Li","given":"C.","non-dropping-particle":"","parse-names":false,"suffix":""},{"dropping-particle":"","family":"Zhao","given":"Y.","non-dropping-particle":"","parse-names":false,"suffix":""},{"dropping-particle":"","family":"Spence","given":"J. C. H.","non-dropping-particle":"","parse-names":false,"suffix":""},{"dropping-particle":"","family":"Liu","given":"W.","non-dropping-particle":"","parse-names":false,"suffix":""},{"dropping-particle":"","family":"Fromme","given":"P.","non-dropping-particle":"","parse-names":false,"suffix":""},{"dropping-particle":"","family":"Katritch","given":"V.","non-dropping-particle":"","parse-names":false,"suffix":""},{"dropping-particle":"","family":"Weierstall","given":"U.","non-dropping-particle":"","parse-names":false,"suffix":""},{"dropping-particle":"","family":"Stevens","given":"R. C.","non-dropping-particle":"","parse-names":false,"suffix":""},{"dropping-particle":"","family":"Cherezov","given":"V.","non-dropping-particle":"","parse-names":false,"suffix":""}],"container-title":"Science Advances","id":"ITEM-1","issue":"9","issued":{"date-parts":[["2016","9","23"]]},"page":"e1600292-e1600292","title":"Native phasing of x-ray free-electron laser data for a G protein-coupled receptor","type":"article-journal","volume":"2"},"uris":["http://www.mendeley.com/documents/?uuid=a49039c0-7b60-4cd9-a74e-a8406336267c"]},{"id":"ITEM-2","itemData":{"DOI":"10.1107/S139900471501857X","ISSN":"1399-0047","PMID":"26627659","abstract":"Serial femtosecond crystallography (SFX) allows structures to be determined with minimal radiation damage. However, phasing native crystals in SFX is not very common. Here, the structure determination of native lysozyme from single-wavelength anomalous diffraction (SAD) by utilizing the anomalous signal of sulfur and chlorine at a wavelength of 1.77 Å is successfully demonstrated. This sulfur SAD method can be applied to a wide range of proteins, which will improve the determination of native crystal structures.","author":[{"dropping-particle":"","family":"Nakane","given":"Takanori","non-dropping-particle":"","parse-names":false,"suffix":""},{"dropping-particle":"","family":"Song","given":"Changyong","non-dropping-particle":"","parse-names":false,"suffix":""},{"dropping-particle":"","family":"Suzuki","given":"Mamoru","non-dropping-particle":"","parse-names":false,"suffix":""},{"dropping-particle":"","family":"Nango","given":"Eriko","non-dropping-particle":"","parse-names":false,"suffix":""},{"dropping-particle":"","family":"Kobayashi","given":"Jun","non-dropping-particle":"","parse-names":false,"suffix":""},{"dropping-particle":"","family":"Masuda","given":"Tetsuya","non-dropping-particle":"","parse-names":false,"suffix":""},{"dropping-particle":"","family":"Inoue","given":"Shigeyuki","non-dropping-particle":"","parse-names":false,"suffix":""},{"dropping-particle":"","family":"Mizohata","given":"Eiichi","non-dropping-particle":"","parse-names":false,"suffix":""},{"dropping-particle":"","family":"Nakatsu","given":"Toru","non-dropping-particle":"","parse-names":false,"suffix":""},{"dropping-particle":"","family":"Tanaka","given":"Tomoyuki","non-dropping-particle":"","parse-names":false,"suffix":""},{"dropping-particle":"","family":"Tanaka","given":"Rie","non-dropping-particle":"","parse-names":false,"suffix":""},{"dropping-particle":"","family":"Shimamura","given":"Tatsuro","non-dropping-particle":"","parse-names":false,"suffix":""},{"dropping-particle":"","family":"Tono","given":"Kensuke","non-dropping-particle":"","parse-names":false,"suffix":""},{"dropping-particle":"","family":"Joti","given":"Yasumasa","non-dropping-particle":"","parse-names":false,"suffix":""},{"dropping-particle":"","family":"Kameshima","given":"Takashi","non-dropping-particle":"","parse-names":false,"suffix":""},{"dropping-particle":"","family":"Hatsui","given":"Takaki","non-dropping-particle":"","parse-names":false,"suffix":""},{"dropping-particle":"","family":"Yabashi","given":"Makina","non-dropping-particle":"","parse-names":false,"suffix":""},{"dropping-particle":"","family":"Nureki","given":"Osamu","non-dropping-particle":"","parse-names":false,"suffix":""},{"dropping-particle":"","family":"Iwata","given":"So","non-dropping-particle":"","parse-names":false,"suffix":""},{"dropping-particle":"","family":"Sugahara","given":"Michihiro","non-dropping-particle":"","parse-names":false,"suffix":""}],"container-title":"Acta Crystallographica Section D Biological Crystallography","id":"ITEM-2","issue":"12","issued":{"date-parts":[["2015","12","1"]]},"page":"2519-2525","publisher":"International Union of Crystallography","title":"Native sulfur/chlorine SAD phasing for serial femtosecond crystallography","type":"article-journal","volume":"71"},"uris":["http://www.mendeley.com/documents/?uuid=0d6d7cb4-2640-4b1b-98f7-94a896684911"]}],"mendeley":{"formattedCitation":"&lt;sup&gt;38, 39&lt;/sup&gt;","plainTextFormattedCitation":"38, 39","previouslyFormattedCitation":"&lt;sup&gt;38, 39&lt;/sup&gt;"},"properties":{"noteIndex":0},"schema":"https://github.com/citation-style-language/schema/raw/master/csl-citation.json"}</w:instrText>
      </w:r>
      <w:r w:rsidR="004B6F9E">
        <w:fldChar w:fldCharType="separate"/>
      </w:r>
      <w:r w:rsidR="00D611A0" w:rsidRPr="00D611A0">
        <w:rPr>
          <w:noProof/>
          <w:vertAlign w:val="superscript"/>
        </w:rPr>
        <w:t>38,39</w:t>
      </w:r>
      <w:r w:rsidR="004B6F9E">
        <w:fldChar w:fldCharType="end"/>
      </w:r>
      <w:r w:rsidR="004B6F9E">
        <w:t xml:space="preserve"> </w:t>
      </w:r>
      <w:r w:rsidR="00B257CF">
        <w:t>while</w:t>
      </w:r>
      <w:r w:rsidR="00B257CF" w:rsidRPr="008660EB">
        <w:t xml:space="preserve"> </w:t>
      </w:r>
      <w:r w:rsidRPr="008660EB">
        <w:t>being both time and sample efficient.</w:t>
      </w:r>
      <w:r>
        <w:t xml:space="preserve"> </w:t>
      </w:r>
      <w:r w:rsidR="00B45D1D" w:rsidRPr="002C1F90">
        <w:rPr>
          <w:noProof/>
        </w:rPr>
        <w:t>Currently</w:t>
      </w:r>
      <w:r w:rsidR="002C1F90">
        <w:rPr>
          <w:noProof/>
        </w:rPr>
        <w:t>,</w:t>
      </w:r>
      <w:r>
        <w:t xml:space="preserve"> these injectors </w:t>
      </w:r>
      <w:r w:rsidR="00B45D1D">
        <w:t>are being</w:t>
      </w:r>
      <w:r>
        <w:t xml:space="preserve"> used more routinely for room temperature measurements at synchrotron sources</w:t>
      </w:r>
      <w:r>
        <w:fldChar w:fldCharType="begin" w:fldLock="1"/>
      </w:r>
      <w:r w:rsidR="00D611A0">
        <w:instrText>ADDIN CSL_CITATION {"citationItems":[{"id":"ITEM-1","itemData":{"DOI":"10.1107/S2052252514026487","ISSN":"2052-2525","abstract":"Lipidic cubic phases (LCPs) have emerged as successful matrixes for the crystallization of membrane proteins. Moreover, the viscous LCP also provides a highly effective delivery medium for serial femtosecond crystallography (SFX) at X-ray free-electron lasers (XFELs). Here, the adaptation of this technology to perform serial millisecond crystallography (SMX) at more widely available synchrotron microfocus beamlines is described. Compared with conventional microcrystallography, LCP-SMX eliminates the need for difficult handling of individual crystals and allows for data collection at room temperature. The technology is demonstrated by solving a structure of the light-driven proton-pump bacteriorhodopsin (bR) at a resolution of 2.4 Å. The room-temperature structure of bR is very similar to previous cryogenic structures but shows small yet distinct differences in the retinal ligand and proton-transfer pathway.","author":[{"dropping-particle":"","family":"Nogly","given":"Przemyslaw","non-dropping-particle":"","parse-names":false,"suffix":""},{"dropping-particle":"","family":"James","given":"Daniel","non-dropping-particle":"","parse-names":false,"suffix":""},{"dropping-particle":"","family":"Wang","given":"Dingjie","non-dropping-particle":"","parse-names":false,"suffix":""},{"dropping-particle":"","family":"White","given":"Thomas A.","non-dropping-particle":"","parse-names":false,"suffix":""},{"dropping-particle":"","family":"Zatsepin","given":"Nadia","non-dropping-particle":"","parse-names":false,"suffix":""},{"dropping-particle":"","family":"Shilova","given":"Anastasya","non-dropping-particle":"","parse-names":false,"suffix":""},{"dropping-particle":"","family":"Nelson","given":"Garrett","non-dropping-particle":"","parse-names":false,"suffix":""},{"dropping-particle":"","family":"Liu","given":"Haiguang","non-dropping-particle":"","parse-names":false,"suffix":""},{"dropping-particle":"","family":"Johansson","given":"Linda","non-dropping-particle":"","parse-names":false,"suffix":""},{"dropping-particle":"","family":"Heymann","given":"Michael","non-dropping-particle":"","parse-names":false,"suffix":""},{"dropping-particle":"","family":"Jaeger","given":"Kathrin","non-dropping-particle":"","parse-names":false,"suffix":""},{"dropping-particle":"","family":"Metz","given":"Markus","non-dropping-particle":"","parse-names":false,"suffix":""},{"dropping-particle":"","family":"Wickstrand","given":"Cecilia","non-dropping-particle":"","parse-names":false,"suffix":""},{"dropping-particle":"","family":"Wu","given":"Wenting","non-dropping-particle":"","parse-names":false,"suffix":""},{"dropping-particle":"","family":"Båth","given":"Petra","non-dropping-particle":"","parse-names":false,"suffix":""},{"dropping-particle":"","family":"Berntsen","given":"Peter","non-dropping-particle":"","parse-names":false,"suffix":""},{"dropping-particle":"","family":"Oberthuer","given":"Dominik","non-dropping-particle":"","parse-names":false,"suffix":""},{"dropping-particle":"","family":"Panneels","given":"Valerie","non-dropping-particle":"","parse-names":false,"suffix":""},{"dropping-particle":"","family":"Cherezov","given":"Vadim","non-dropping-particle":"","parse-names":false,"suffix":""},{"dropping-particle":"","family":"Chapman","given":"Henry","non-dropping-particle":"","parse-names":false,"suffix":""},{"dropping-particle":"","family":"Schertler","given":"Gebhard","non-dropping-particle":"","parse-names":false,"suffix":""},{"dropping-particle":"","family":"Neutze","given":"Richard","non-dropping-particle":"","parse-names":false,"suffix":""},{"dropping-particle":"","family":"Spence","given":"John","non-dropping-particle":"","parse-names":false,"suffix":""},{"dropping-particle":"","family":"Moraes","given":"Isabel","non-dropping-particle":"","parse-names":false,"suffix":""},{"dropping-particle":"","family":"Burghammer","given":"Manfred","non-dropping-particle":"","parse-names":false,"suffix":""},{"dropping-particle":"","family":"Standfuss","given":"Joerg","non-dropping-particle":"","parse-names":false,"suffix":""},{"dropping-particle":"","family":"Weierstall","given":"Uwe","non-dropping-particle":"","parse-names":false,"suffix":""}],"container-title":"IUCrJ","id":"ITEM-1","issue":"2","issued":{"date-parts":[["2015","3","1"]]},"page":"168-176","title":"Lipidic cubic phase serial millisecond crystallography using synchrotron radiation","type":"article-journal","volume":"2"},"uris":["http://www.mendeley.com/documents/?uuid=420cc032-2b77-4d53-b8c4-c4e8b33f35d0"]},{"id":"ITEM-2","itemData":{"DOI":"10.1107/S205225251700570X","ISBN":"2052252517","ISSN":"2052-2525","PMID":"28875031","abstract":"Crystal structure determination of biological macromolecules using the novel technique of serial femtosecond crystallography (SFX) is severely limited by the scarcity of X-ray free-electron laser (XFEL) sources. However, recent and future upgrades render microfocus beamlines at synchrotron-radiation sources suitable for room-temperature serial crystallography data collection also. Owing to the longer exposure times that are needed at synchrotrons, serial data collection is termed serial millisecond crystallography (SMX). As a result, the number of SMX experiments is growing rapidly, with a dozen experiments reported so far. Here, the first high-viscosity injector-based SMX experiments carried out at a US synchrotron source, the Advanced Photon Source (APS), are reported. Microcrystals (5–20 µm) of a wide variety of proteins, including lysozyme, thaumatin, phycocyanin, the human A 2A adenosine receptor (A 2A AR), the soluble fragment of the membrane lipoprotein Flpp3 and proteinase K, were screened. Crystals suspended in lipidic cubic phase (LCP) or a high-molecular-weight poly(ethylene oxide) (PEO; molecular weight 8 000 000) were delivered to the beam using a high-viscosity injector. In-house data-reduction (hit-finding) software developed at APS as well as the SFX data-reduction and analysis software suites Cheetah and CrystFEL enabled efficient on-site SMX data monitoring, reduction and processing. Complete data sets were collected for A 2A AR, phycocyanin, Flpp3, proteinase K and lysozyme, and the structures of A 2A AR, phycocyanin, proteinase K and lysozyme were determined at 3.2, 3.1, 2.65 and 2.05 Å resolution, respectively. The data demonstrate the feasibility of serial millisecond crystallography from 5–20 µm crystals using a high-viscosity injector at APS. The resolution of the crystal structures obtained in this study was dictated by the current flux density and crystal size, but upcoming developments in beamline optics and the planned APS-U upgrade will increase the intensity by two orders of magnitude. These developments will enable structure determination from smaller and/or weakly diffracting microcrystals.","author":[{"dropping-particle":"","family":"Martin-Garcia","given":"Jose M.","non-dropping-particle":"","parse-names":false,"suffix":""},{"dropping-particle":"","family":"Conrad","given":"Chelsie E.","non-dropping-particle":"","parse-names":false,"suffix":""},{"dropping-particle":"","family":"Nelson","given":"Garrett","non-dropping-particle":"","parse-names":false,"suffix":""},{"dropping-particle":"","family":"Stander","given":"Natasha","non-dropping-particle":"","parse-names":false,"suffix":""},{"dropping-particle":"","family":"Zatsepin","given":"Nadia A.","non-dropping-particle":"","parse-names":false,"suffix":""},{"dropping-particle":"","family":"Zook","given":"James","non-dropping-particle":"","parse-names":false,"suffix":""},{"dropping-particle":"","family":"Zhu","given":"Lan","non-dropping-particle":"","parse-names":false,"suffix":""},{"dropping-particle":"","family":"Geiger","given":"James","non-dropping-particle":"","parse-names":false,"suffix":""},{"dropping-particle":"","family":"Chun","given":"Eugene","non-dropping-particle":"","parse-names":false,"suffix":""},{"dropping-particle":"","family":"Kissick","given":"David","non-dropping-particle":"","parse-names":false,"suffix":""},{"dropping-particle":"","family":"Hilgart","given":"Mark C.","non-dropping-particle":"","parse-names":false,"suffix":""},{"dropping-particle":"","family":"Ogata","given":"Craig","non-dropping-particle":"","parse-names":false,"suffix":""},{"dropping-particle":"","family":"Ishchenko","given":"Andrii","non-dropping-particle":"","parse-names":false,"suffix":""},{"dropping-particle":"","family":"Nagaratnam","given":"Nirupa","non-dropping-particle":"","parse-names":false,"suffix":""},{"dropping-particle":"","family":"Roy-Chowdhury","given":"Shatabdi","non-dropping-particle":"","parse-names":false,"suffix":""},{"dropping-particle":"","family":"Coe","given":"Jesse","non-dropping-particle":"","parse-names":false,"suffix":""},{"dropping-particle":"","family":"Subramanian","given":"Ganesh","non-dropping-particle":"","parse-names":false,"suffix":""},{"dropping-particle":"","family":"Schaffer","given":"Alexander","non-dropping-particle":"","parse-names":false,"suffix":""},{"dropping-particle":"","family":"James","given":"Daniel","non-dropping-particle":"","parse-names":false,"suffix":""},{"dropping-particle":"","family":"Ketwala","given":"Gihan","non-dropping-particle":"","parse-names":false,"suffix":""},{"dropping-particle":"","family":"Venugopalan","given":"Nagarajan","non-dropping-particle":"","parse-names":false,"suffix":""},{"dropping-particle":"","family":"Xu","given":"Shenglan","non-dropping-particle":"","parse-names":false,"suffix":""},{"dropping-particle":"","family":"Corcoran","given":"Stephen","non-dropping-particle":"","parse-names":false,"suffix":""},{"dropping-particle":"","family":"Ferguson","given":"Dale","non-dropping-particle":"","parse-names":false,"suffix":""},{"dropping-particle":"","family":"Weierstall","given":"Uwe","non-dropping-particle":"","parse-names":false,"suffix":""},{"dropping-particle":"","family":"Spence","given":"John C. H.","non-dropping-particle":"","parse-names":false,"suffix":""},{"dropping-particle":"","family":"Cherezov","given":"Vadim","non-dropping-particle":"","parse-names":false,"suffix":""},{"dropping-particle":"","family":"Fromme","given":"Petra","non-dropping-particle":"","parse-names":false,"suffix":""},{"dropping-particle":"","family":"Fischetti","given":"Robert F.","non-dropping-particle":"","parse-names":false,"suffix":""},{"dropping-particle":"","family":"Liu","given":"Wei","non-dropping-particle":"","parse-names":false,"suffix":""}],"container-title":"IUCrJ","id":"ITEM-2","issue":"4","issued":{"date-parts":[["2017","7","1"]]},"page":"439-454","title":"Serial millisecond crystallography of membrane and soluble protein microcrystals using synchrotron radiation","type":"article-journal","volume":"4"},"uris":["http://www.mendeley.com/documents/?uuid=f87ebd66-2b03-4f57-8d07-46fc5b0ba93e"]},{"id":"ITEM-3","itemData":{"DOI":"10.1038/s41467-017-00630-4","ISSN":"2041-1723","author":[{"dropping-particle":"","family":"Weinert","given":"Tobias","non-dropping-particle":"","parse-names":false,"suffix":""},{"dropping-particle":"","family":"Olieric","given":"Natacha","non-dropping-particle":"","parse-names":false,"suffix":""},{"dropping-particle":"","family":"Cheng","given":"Robert","non-dropping-particle":"","parse-names":false,"suffix":""},{"dropping-particle":"","family":"Brünle","given":"Steffen","non-dropping-particle":"","parse-names":false,"suffix":""},{"dropping-particle":"","family":"James","given":"Daniel","non-dropping-particle":"","parse-names":false,"suffix":""},{"dropping-particle":"","family":"Ozerov","given":"Dmitry","non-dropping-particle":"","parse-names":false,"suffix":""},{"dropping-particle":"","family":"Gashi","given":"Dardan","non-dropping-particle":"","parse-names":false,"suffix":""},{"dropping-particle":"","family":"Vera","given":"Laura","non-dropping-particle":"","parse-names":false,"suffix":""},{"dropping-particle":"","family":"Marsh","given":"May","non-dropping-particle":"","parse-names":false,"suffix":""},{"dropping-particle":"","family":"Jaeger","given":"Kathrin","non-dropping-particle":"","parse-names":false,"suffix":""},{"dropping-particle":"","family":"Dworkowski","given":"Florian","non-dropping-particle":"","parse-names":false,"suffix":""},{"dropping-particle":"","family":"Panepucci","given":"Ezequiel","non-dropping-particle":"","parse-names":false,"suffix":""},{"dropping-particle":"","family":"Basu","given":"Shibom","non-dropping-particle":"","parse-names":false,"suffix":""},{"dropping-particle":"","family":"Skopintsev","given":"Petr","non-dropping-particle":"","parse-names":false,"suffix":""},{"dropping-particle":"","family":"Doré","given":"Andrew S.","non-dropping-particle":"","parse-names":false,"suffix":""},{"dropping-particle":"","family":"Geng","given":"Tian","non-dropping-particle":"","parse-names":false,"suffix":""},{"dropping-particle":"","family":"Cooke","given":"Robert M.","non-dropping-particle":"","parse-names":false,"suffix":""},{"dropping-particle":"","family":"Liang","given":"Mengning","non-dropping-particle":"","parse-names":false,"suffix":""},{"dropping-particle":"","family":"Prota","given":"Andrea E.","non-dropping-particle":"","parse-names":false,"suffix":""},{"dropping-particle":"","family":"Panneels","given":"Valerie","non-dropping-particle":"","parse-names":false,"suffix":""},{"dropping-particle":"","family":"Nogly","given":"Przemyslaw","non-dropping-particle":"","parse-names":false,"suffix":""},{"dropping-particle":"","family":"Ermler","given":"Ulrich","non-dropping-particle":"","parse-names":false,"suffix":""},{"dropping-particle":"","family":"Schertler","given":"Gebhard","non-dropping-particle":"","parse-names":false,"suffix":""},{"dropping-particle":"","family":"Hennig","given":"Michael","non-dropping-particle":"","parse-names":false,"suffix":""},{"dropping-particle":"","family":"Steinmetz","given":"Michel O.","non-dropping-particle":"","parse-names":false,"suffix":""},{"dropping-particle":"","family":"Wang","given":"Meitian","non-dropping-particle":"","parse-names":false,"suffix":""},{"dropping-particle":"","family":"Standfuss","given":"Jörg","non-dropping-particle":"","parse-names":false,"suffix":""}],"container-title":"Nature Communications","id":"ITEM-3","issue":"1","issued":{"date-parts":[["2017"]]},"page":"542","publisher":"Springer US","title":"Serial millisecond crystallography for routine room-temperature structure determination at synchrotrons","type":"article-journal","volume":"8"},"uris":["http://www.mendeley.com/documents/?uuid=0743c095-a474-489c-bbc1-129144217416"]},{"id":"ITEM-4","itemData":{"DOI":"10.1107/S1399004714026327","ISSN":"1399-0047","PMID":"25664750","abstract":"Recent advances in synchrotron sources, beamline optics and detectors are driving a renaissance in room-temperature data collection. The underlying impetus is the recognition that conformational differences are observed in functionally important regions of structures determined using crystals kept at ambient as opposed to cryogenic temperature during data collection. In addition, room-temperature measurements enable time-resolved studies and eliminate the need to find suitable cryoprotectants. Since radiation damage limits the high-resolution data that can be obtained from a single crystal, especially at room temperature, data are typically collected in a serial fashion using a number of crystals to spread the total dose over the entire ensemble. Several approaches have been developed over the years to efficiently exchange crystals for room-temperature data collection. These include in situ collection in trays, chips and capillary mounts. Here, the use of a slowly flowing microscopic stream for crystal delivery is demonstrated, resulting in extremely high-throughput delivery of crystals into the X-ray beam. This free-stream technology, which was originally developed for serial femtosecond crystallography at X-ray free-electron lasers, is here adapted to serial crystallography at synchrotrons. By embedding the crystals in a high-viscosity carrier stream, high-resolution room-temperature studies can be conducted at atmospheric pressure using the unattenuated X-ray beam, thus permitting the analysis of small or weakly scattering crystals. The high-viscosity extrusion injector is described, as is its use to collect high-resolution serial data from native and heavy-atom-derivatized lysozyme crystals at the Swiss Light Source using less than half a milligram of protein crystals. The room-temperature serial data allow de novo structure determination. The crystal size used in this proof-of-principle experiment was dictated by the available flux density. However, upcoming developments in beamline optics, detectors and synchrotron sources will enable the use of true microcrystals. This high-throughput, high-dose-rate methodology provides a new route to investigating the structure and dynamics of macromolecules at ambient temperature.","author":[{"dropping-particle":"","family":"Botha","given":"Sabine","non-dropping-particle":"","parse-names":false,"suffix":""},{"dropping-particle":"","family":"Nass","given":"Karol","non-dropping-particle":"","parse-names":false,"suffix":""},{"dropping-particle":"","family":"Barends","given":"Thomas R M","non-dropping-particle":"","parse-names":false,"suffix":""},{"dropping-particle":"","family":"Kabsch","given":"Wolfgang","non-dropping-particle":"","parse-names":false,"suffix":""},{"dropping-particle":"","family":"Latz","given":"Beatrice","non-dropping-particle":"","parse-names":false,"suffix":""},{"dropping-particle":"","family":"Dworkowski","given":"Florian","non-dropping-particle":"","parse-names":false,"suffix":""},{"dropping-particle":"","family":"Foucar","given":"Lutz","non-dropping-particle":"","parse-names":false,"suffix":""},{"dropping-particle":"","family":"Panepucci","given":"Ezequiel","non-dropping-particle":"","parse-names":false,"suffix":""},{"dropping-particle":"","family":"Wang","given":"Meitian","non-dropping-particle":"","parse-names":false,"suffix":""},{"dropping-particle":"","family":"Shoeman","given":"Robert L.","non-dropping-particle":"","parse-names":false,"suffix":""},{"dropping-particle":"","family":"Schlichting","given":"Ilme","non-dropping-particle":"","parse-names":false,"suffix":""},{"dropping-particle":"","family":"Doak","given":"R. Bruce","non-dropping-particle":"","parse-names":false,"suffix":""}],"container-title":"Acta Crystallographica Section D Biological Crystallography","id":"ITEM-4","issue":"2","issued":{"date-parts":[["2015","2","1"]]},"page":"387-397","publisher":"International Union of Crystallography","title":"Room-temperature serial crystallography at synchrotron X-ray sources using slowly flowing free-standing high-viscosity microstreams","type":"article-journal","volume":"71"},"uris":["http://www.mendeley.com/documents/?uuid=c4c3267b-4b71-4534-926a-b8f2483e7847"]}],"mendeley":{"formattedCitation":"&lt;sup&gt;28, 30, 40, 41&lt;/sup&gt;","plainTextFormattedCitation":"28, 30, 40, 41","previouslyFormattedCitation":"&lt;sup&gt;28, 30, 40, 41&lt;/sup&gt;"},"properties":{"noteIndex":0},"schema":"https://github.com/citation-style-language/schema/raw/master/csl-citation.json"}</w:instrText>
      </w:r>
      <w:r>
        <w:fldChar w:fldCharType="separate"/>
      </w:r>
      <w:r w:rsidR="00D611A0" w:rsidRPr="00D611A0">
        <w:rPr>
          <w:noProof/>
          <w:vertAlign w:val="superscript"/>
        </w:rPr>
        <w:t>28,30,40,41</w:t>
      </w:r>
      <w:r>
        <w:fldChar w:fldCharType="end"/>
      </w:r>
      <w:r>
        <w:t xml:space="preserve"> </w:t>
      </w:r>
      <w:r w:rsidR="00F36EA1">
        <w:t>as well as</w:t>
      </w:r>
      <w:r>
        <w:t xml:space="preserve"> during the more technically demanding TR-SFX experiments at XFELs</w:t>
      </w:r>
      <w:r>
        <w:fldChar w:fldCharType="begin" w:fldLock="1"/>
      </w:r>
      <w:r w:rsidR="00D611A0">
        <w:instrText>ADDIN CSL_CITATION {"citationItems":[{"id":"ITEM-1","itemData":{"DOI":"10.1126/science.aah3497","ISBN":"1095-9203 (Electronic) 0036-8075 (Linking)","ISSN":"0036-8075","PMID":"28008064","abstract":"Bacteriorhodopsin is a membrane protein that harvests the energy content from light to transport protons out of the cell against a transmembrane potential. Nango et al. used timeresolved serial femtosecond crystallography at an x-ray free electron laser to provide 13 structural snapshots of the conformational changes that occur in the nanoseconds to milliseconds after photoactivation. These changes begin at the active site, propagate toward the extracellular side of the protein, and mediate internal protonation exchanges that achieve proton transport.Science, this issue p. 1552Bacteriorhodopsin (bR) is a light-driven proton pump and a model membrane transport protein. We used time-resolved serial femtosecond crystallography at an x-ray free electron laser to visualize conformational changes in bR from nanoseconds to milliseconds following photoactivation. An initially twisted retinal chromophore displaces a conserved tryptophan residue of transmembrane helix F on the cytoplasmic side of the protein while dislodging a key water molecule on the extracellular side. The resulting cascade of structural changes throughout the protein shows how motions are choreographed as bR transports protons uphill against a transmembrane concentration gradient.","author":[{"dropping-particle":"","family":"Nango","given":"Eriko","non-dropping-particle":"","parse-names":false,"suffix":""},{"dropping-particle":"","family":"Royant","given":"Antoine","non-dropping-particle":"","parse-names":false,"suffix":""},{"dropping-particle":"","family":"Kubo","given":"Minoru","non-dropping-particle":"","parse-names":false,"suffix":""},{"dropping-particle":"","family":"Nakane","given":"Takanori","non-dropping-particle":"","parse-names":false,"suffix":""},{"dropping-particle":"","family":"Wickstrand","given":"Cecilia","non-dropping-particle":"","parse-names":false,"suffix":""},{"dropping-particle":"","family":"Kimura","given":"Tetsunari","non-dropping-particle":"","parse-names":false,"suffix":""},{"dropping-particle":"","family":"Tanaka","given":"Tomoyuki","non-dropping-particle":"","parse-names":false,"suffix":""},{"dropping-particle":"","family":"Tono","given":"Kensuke","non-dropping-particle":"","parse-names":false,"suffix":""},{"dropping-particle":"","family":"Song","given":"Changyong","non-dropping-particle":"","parse-names":false,"suffix":""},{"dropping-particle":"","family":"Tanaka","given":"Rie","non-dropping-particle":"","parse-names":false,"suffix":""},{"dropping-particle":"","family":"Arima","given":"Toshi","non-dropping-particle":"","parse-names":false,"suffix":""},{"dropping-particle":"","family":"Yamashita","given":"Ayumi","non-dropping-particle":"","parse-names":false,"suffix":""},{"dropping-particle":"","family":"Kobayashi","given":"Jun","non-dropping-particle":"","parse-names":false,"suffix":""},{"dropping-particle":"","family":"Hosaka","given":"Toshiaki","non-dropping-particle":"","parse-names":false,"suffix":""},{"dropping-particle":"","family":"Mizohata","given":"Eiichi","non-dropping-particle":"","parse-names":false,"suffix":""},{"dropping-particle":"","family":"Nogly","given":"Przemyslaw","non-dropping-particle":"","parse-names":false,"suffix":""},{"dropping-particle":"","family":"Sugahara","given":"Michihiro","non-dropping-particle":"","parse-names":false,"suffix":""},{"dropping-particle":"","family":"Nam","given":"Daewoong","non-dropping-particle":"","parse-names":false,"suffix":""},{"dropping-particle":"","family":"Nomura","given":"Takashi","non-dropping-particle":"","parse-names":false,"suffix":""},{"dropping-particle":"","family":"Shimamura","given":"Tatsuro","non-dropping-particle":"","parse-names":false,"suffix":""},{"dropping-particle":"","family":"Im","given":"Dohyun","non-dropping-particle":"","parse-names":false,"suffix":""},{"dropping-particle":"","family":"Fujiwara","given":"Takaaki","non-dropping-particle":"","parse-names":false,"suffix":""},{"dropping-particle":"","family":"Yamanaka","given":"Yasuaki","non-dropping-particle":"","parse-names":false,"suffix":""},{"dropping-particle":"","family":"Jeon","given":"Byeonghyun","non-dropping-particle":"","parse-names":false,"suffix":""},{"dropping-particle":"","family":"Nishizawa","given":"Tomohiro","non-dropping-particle":"","parse-names":false,"suffix":""},{"dropping-particle":"","family":"Oda","given":"Kazumasa","non-dropping-particle":"","parse-names":false,"suffix":""},{"dropping-particle":"","family":"Fukuda","given":"Masahiro","non-dropping-particle":"","parse-names":false,"suffix":""},{"dropping-particle":"","family":"Andersson","given":"Rebecka","non-dropping-particle":"","parse-names":false,"suffix":""},{"dropping-particle":"","family":"Båth","given":"Petra","non-dropping-particle":"","parse-names":false,"suffix":""},{"dropping-particle":"","family":"Dods","given":"Robert","non-dropping-particle":"","parse-names":false,"suffix":""},{"dropping-particle":"","family":"Davidsson","given":"Jan","non-dropping-particle":"","parse-names":false,"suffix":""},{"dropping-particle":"","family":"Matsuoka","given":"Shigeru","non-dropping-particle":"","parse-names":false,"suffix":""},{"dropping-particle":"","family":"Kawatake","given":"Satoshi","non-dropping-particle":"","parse-names":false,"suffix":""},{"dropping-particle":"","family":"Murata","given":"Michio","non-dropping-particle":"","parse-names":false,"suffix":""},{"dropping-particle":"","family":"Nureki","given":"Osamu","non-dropping-particle":"","parse-names":false,"suffix":""},{"dropping-particle":"","family":"Owada","given":"Shigeki","non-dropping-particle":"","parse-names":false,"suffix":""},{"dropping-particle":"","family":"Kameshima","given":"Takashi","non-dropping-particle":"","parse-names":false,"suffix":""},{"dropping-particle":"","family":"Hatsui","given":"Takaki","non-dropping-particle":"","parse-names":false,"suffix":""},{"dropping-particle":"","family":"Joti","given":"Yasumasa","non-dropping-particle":"","parse-names":false,"suffix":""},{"dropping-particle":"","family":"Schertler","given":"Gebhard","non-dropping-particle":"","parse-names":false,"suffix":""},{"dropping-particle":"","family":"Yabashi","given":"Makina","non-dropping-particle":"","parse-names":false,"suffix":""},{"dropping-particle":"","family":"Bondar","given":"Ana-Nicoleta","non-dropping-particle":"","parse-names":false,"suffix":""},{"dropping-particle":"","family":"Standfuss","given":"Jörg","non-dropping-particle":"","parse-names":false,"suffix":""},{"dropping-particle":"","family":"Neutze","given":"Richard","non-dropping-particle":"","parse-names":false,"suffix":""},{"dropping-particle":"","family":"Iwata","given":"So","non-dropping-particle":"","parse-names":false,"suffix":""}],"container-title":"Science","id":"ITEM-1","issue":"6319","issued":{"date-parts":[["2016","12","23"]]},"page":"1552-1557","title":"A three-dimensional movie of structural changes in bacteriorhodopsin","type":"article-journal","volume":"354"},"uris":["http://www.mendeley.com/documents/?uuid=e6de5cf3-b8eb-424c-aff0-c3ad0912c88f"]},{"id":"ITEM-2","itemData":{"DOI":"10.1126/science.aat0094","ISSN":"0036-8075","PMID":"29903883","author":[{"dropping-particle":"","family":"Nogly","given":"Przemyslaw","non-dropping-particle":"","parse-names":false,"suffix":""},{"dropping-particle":"","family":"Weinert","given":"Tobias","non-dropping-particle":"","parse-names":false,"suffix":""},{"dropping-particle":"","family":"James","given":"Daniel","non-dropping-particle":"","parse-names":false,"suffix":""},{"dropping-particle":"","family":"Carbajo","given":"Sergio","non-dropping-particle":"","parse-names":false,"suffix":""},{"dropping-particle":"","family":"Ozerov","given":"Dmitry","non-dropping-particle":"","parse-names":false,"suffix":""},{"dropping-particle":"","family":"Furrer","given":"Antonia","non-dropping-particle":"","parse-names":false,"suffix":""},{"dropping-particle":"","family":"Gashi","given":"Dardan","non-dropping-particle":"","parse-names":false,"suffix":""},{"dropping-particle":"","family":"Borin","given":"Veniamin","non-dropping-particle":"","parse-names":false,"suffix":""},{"dropping-particle":"","family":"Skopintsev","given":"Petr","non-dropping-particle":"","parse-names":false,"suffix":""},{"dropping-particle":"","family":"Jaeger","given":"Kathrin","non-dropping-particle":"","parse-names":false,"suffix":""},{"dropping-particle":"","family":"Nass","given":"Karol","non-dropping-particle":"","parse-names":false,"suffix":""},{"dropping-particle":"","family":"Båth","given":"Petra","non-dropping-particle":"","parse-names":false,"suffix":""},{"dropping-particle":"","family":"Bosman","given":"Robert","non-dropping-particle":"","parse-names":false,"suffix":""},{"dropping-particle":"","family":"Koglin","given":"Jason","non-dropping-particle":"","parse-names":false,"suffix":""},{"dropping-particle":"","family":"Seaberg","given":"Matthew","non-dropping-particle":"","parse-names":false,"suffix":""},{"dropping-particle":"","family":"Lane","given":"Thomas","non-dropping-particle":"","parse-names":false,"suffix":""},{"dropping-particle":"","family":"Kekilli","given":"Demet","non-dropping-particle":"","parse-names":false,"suffix":""},{"dropping-particle":"","family":"Brünle","given":"Steffen","non-dropping-particle":"","parse-names":false,"suffix":""},{"dropping-particle":"","family":"Tanaka","given":"Tomoyuki","non-dropping-particle":"","parse-names":false,"suffix":""},{"dropping-particle":"","family":"Wu","given":"Wenting","non-dropping-particle":"","parse-names":false,"suffix":""},{"dropping-particle":"","family":"Milne","given":"Christopher","non-dropping-particle":"","parse-names":false,"suffix":""},{"dropping-particle":"","family":"White","given":"Thomas","non-dropping-particle":"","parse-names":false,"suffix":""},{"dropping-particle":"","family":"Barty","given":"Anton","non-dropping-particle":"","parse-names":false,"suffix":""},{"dropping-particle":"","family":"Weierstall","given":"Uwe","non-dropping-particle":"","parse-names":false,"suffix":""},{"dropping-particle":"","family":"Panneels","given":"Valerie","non-dropping-particle":"","parse-names":false,"suffix":""},{"dropping-particle":"","family":"Nango","given":"Eriko","non-dropping-particle":"","parse-names":false,"suffix":""},{"dropping-particle":"","family":"Iwata","given":"So","non-dropping-particle":"","parse-names":false,"suffix":""},{"dropping-particle":"","family":"Hunter","given":"Mark","non-dropping-particle":"","parse-names":false,"suffix":""},{"dropping-particle":"","family":"Schapiro","given":"Igor","non-dropping-particle":"","parse-names":false,"suffix":""},{"dropping-particle":"","family":"Schertler","given":"Gebhard","non-dropping-particle":"","parse-names":false,"suffix":""},{"dropping-particle":"","family":"Neutze","given":"Richard","non-dropping-particle":"","parse-names":false,"suffix":""},{"dropping-particle":"","family":"Standfuss","given":"Jörg","non-dropping-particle":"","parse-names":false,"suffix":""}],"container-title":"Science","id":"ITEM-2","issue":"June","issued":{"date-parts":[["2018","6","14"]]},"page":"eaat0094","title":"Retinal isomerization in bacteriorhodopsin captured by a femtosecond x-ray laser","type":"article-journal","volume":"0094"},"uris":["http://www.mendeley.com/documents/?uuid=07d60c6e-578e-4a5c-bc53-dfcf63d01d0a"]},{"id":"ITEM-3","itemData":{"DOI":"10.1038/nature21400","ISBN":"1112001603","ISSN":"0028-0836","PMID":"28219079","abstract":"A new approach, time-resolved serial femtosecond crystallography, is used to view the intermediate states of a photosystem complex following illumination, shedding light on proton transfer and O=O bond formation.","author":[{"dropping-particle":"","family":"Suga","given":"Michihiro","non-dropping-particle":"","parse-names":false,"suffix":""},{"dropping-particle":"","family":"Akita","given":"Fusamichi","non-dropping-particle":"","parse-names":false,"suffix":""},{"dropping-particle":"","family":"Sugahara","given":"Michihiro","non-dropping-particle":"","parse-names":false,"suffix":""},{"dropping-particle":"","family":"Kubo","given":"Minoru","non-dropping-particle":"","parse-names":false,"suffix":""},{"dropping-particle":"","family":"Nakajima","given":"Yoshiki","non-dropping-particle":"","parse-names":false,"suffix":""},{"dropping-particle":"","family":"Nakane","given":"Takanori","non-dropping-particle":"","parse-names":false,"suffix":""},{"dropping-particle":"","family":"Yamashita","given":"Keitaro","non-dropping-particle":"","parse-names":false,"suffix":""},{"dropping-particle":"","family":"Umena","given":"Yasufumi","non-dropping-particle":"","parse-names":false,"suffix":""},{"dropping-particle":"","family":"Nakabayashi","given":"Makoto","non-dropping-particle":"","parse-names":false,"suffix":""},{"dropping-particle":"","family":"Yamane","given":"Takahiro","non-dropping-particle":"","parse-names":false,"suffix":""},{"dropping-particle":"","family":"Nakano","given":"Takamitsu","non-dropping-particle":"","parse-names":false,"suffix":""},{"dropping-particle":"","family":"Suzuki","given":"Mamoru","non-dropping-particle":"","parse-names":false,"suffix":""},{"dropping-particle":"","family":"Masuda","given":"Tetsuya","non-dropping-particle":"","parse-names":false,"suffix":""},{"dropping-particle":"","family":"Inoue","given":"Shigeyuki","non-dropping-particle":"","parse-names":false,"suffix":""},{"dropping-particle":"","family":"Kimura","given":"Tetsunari","non-dropping-particle":"","parse-names":false,"suffix":""},{"dropping-particle":"","family":"Nomura","given":"Takashi","non-dropping-particle":"","parse-names":false,"suffix":""},{"dropping-particle":"","family":"Yonekura","given":"Shinichiro","non-dropping-particle":"","parse-names":false,"suffix":""},{"dropping-particle":"","family":"Yu","given":"Long-Jiang","non-dropping-particle":"","parse-names":false,"suffix":""},{"dropping-particle":"","family":"Sakamoto","given":"Tomohiro","non-dropping-particle":"","parse-names":false,"suffix":""},{"dropping-particle":"","family":"Motomura","given":"Taiki","non-dropping-particle":"","parse-names":false,"suffix":""},{"dropping-particle":"","family":"Chen","given":"Jing-Hua","non-dropping-particle":"","parse-names":false,"suffix":""},{"dropping-particle":"","family":"Kato","given":"Yuki","non-dropping-particle":"","parse-names":false,"suffix":""},{"dropping-particle":"","family":"Noguchi","given":"Takumi","non-dropping-particle":"","parse-names":false,"suffix":""},{"dropping-particle":"","family":"Tono","given":"Kensuke","non-dropping-particle":"","parse-names":false,"suffix":""},{"dropping-particle":"","family":"Joti","given":"Yasumasa","non-dropping-particle":"","parse-names":false,"suffix":""},{"dropping-particle":"","family":"Kameshima","given":"Takashi","non-dropping-particle":"","parse-names":false,"suffix":""},{"dropping-particle":"","family":"Hatsui","given":"Takaki","non-dropping-particle":"","parse-names":false,"suffix":""},{"dropping-particle":"","family":"Nango","given":"Eriko","non-dropping-particle":"","parse-names":false,"suffix":""},{"dropping-particle":"","family":"Tanaka","given":"Rie","non-dropping-particle":"","parse-names":false,"suffix":""},{"dropping-particle":"","family":"Naitow","given":"Hisashi","non-dropping-particle":"","parse-names":false,"suffix":""},{"dropping-particle":"","family":"Matsuura","given":"Yoshinori","non-dropping-particle":"","parse-names":false,"suffix":""},{"dropping-particle":"","family":"Yamashita","given":"Ayumi","non-dropping-particle":"","parse-names":false,"suffix":""},{"dropping-particle":"","family":"Yamamoto","given":"Masaki","non-dropping-particle":"","parse-names":false,"suffix":""},{"dropping-particle":"","family":"Nureki","given":"Osamu","non-dropping-particle":"","parse-names":false,"suffix":""},{"dropping-particle":"","family":"Yabashi","given":"Makina","non-dropping-particle":"","parse-names":false,"suffix":""},{"dropping-particle":"","family":"Ishikawa","given":"Tetsuya","non-dropping-particle":"","parse-names":false,"suffix":""},{"dropping-particle":"","family":"Iwata","given":"So","non-dropping-particle":"","parse-names":false,"suffix":""},{"dropping-particle":"","family":"Shen","given":"Jian-Ren","non-dropping-particle":"","parse-names":false,"suffix":""}],"container-title":"Nature","id":"ITEM-3","issue":"7643","issued":{"date-parts":[["2017","3","20"]]},"page":"131-135","publisher":"Nature Publishing Group","title":"Light-induced structural changes and the site of O=O bond formation in PSII caught by XFEL","type":"article-journal","volume":"543"},"uris":["http://www.mendeley.com/documents/?uuid=e7df32f0-7ff0-41bc-b71f-af57a6937db8"]},{"id":"ITEM-4","itemData":{"DOI":"10.1038/s41467-017-01702-1","ISBN":"4146701701702","ISSN":"2041-1723","PMID":"29147002","abstract":"Time-resolved serial femtosecond crystallography using an X-ray free electron laser (XFEL) in conjunction with a photosensitive caged-compound offers a crystallographic method to track enzymatic reactions. Here we demonstrate the application of this method using fungal NO reductase, a heme-containing enzyme, at room temperature. Twenty milliseconds after caged-NO photolysis, we identify a NO-bound form of the enzyme, which is an initial intermediate with a slightly bent Fe-N-O coordination geometry at a resolution of 2.1 Å. The NO geometry is compatible with those analyzed by XFEL-based cryo-crystallography and QM/MM calculations, indicating that we obtain an intact Fe3+-NO coordination structure that is free of X-ray radiation damage. The slightly bent NO geometry is appropriate to prevent immediate NO dissociation and thus accept H− from NADH. The combination of using XFEL and a caged-compound is a powerful tool for determining functional enzyme structures during catalytic reactions at the atomic level.","author":[{"dropping-particle":"","family":"Tosha","given":"Takehiko","non-dropping-particle":"","parse-names":false,"suffix":""},{"dropping-particle":"","family":"Nomura","given":"Takashi","non-dropping-particle":"","parse-names":false,"suffix":""},{"dropping-particle":"","family":"Nishida","given":"Takuma","non-dropping-particle":"","parse-names":false,"suffix":""},{"dropping-particle":"","family":"Saeki","given":"Naoya","non-dropping-particle":"","parse-names":false,"suffix":""},{"dropping-particle":"","family":"Okubayashi","given":"Kouta","non-dropping-particle":"","parse-names":false,"suffix":""},{"dropping-particle":"","family":"Yamagiwa","given":"Raika","non-dropping-particle":"","parse-names":false,"suffix":""},{"dropping-particle":"","family":"Sugahara","given":"Michihiro","non-dropping-particle":"","parse-names":false,"suffix":""},{"dropping-particle":"","family":"Nakane","given":"Takanori","non-dropping-particle":"","parse-names":false,"suffix":""},{"dropping-particle":"","family":"Yamashita","given":"Keitaro","non-dropping-particle":"","parse-names":false,"suffix":""},{"dropping-particle":"","family":"Hirata","given":"Kunio","non-dropping-particle":"","parse-names":false,"suffix":""},{"dropping-particle":"","family":"Ueno","given":"Go","non-dropping-particle":"","parse-names":false,"suffix":""},{"dropping-particle":"","family":"Kimura","given":"Tetsunari","non-dropping-particle":"","parse-names":false,"suffix":""},{"dropping-particle":"","family":"Hisano","given":"Tamao","non-dropping-particle":"","parse-names":false,"suffix":""},{"dropping-particle":"","family":"Muramoto","given":"Kazumasa","non-dropping-particle":"","parse-names":false,"suffix":""},{"dropping-particle":"","family":"Sawai","given":"Hitomi","non-dropping-particle":"","parse-names":false,"suffix":""},{"dropping-particle":"","family":"Takeda","given":"Hanae","non-dropping-particle":"","parse-names":false,"suffix":""},{"dropping-particle":"","family":"Mizohata","given":"Eiichi","non-dropping-particle":"","parse-names":false,"suffix":""},{"dropping-particle":"","family":"Yamashita","given":"Ayumi","non-dropping-particle":"","parse-names":false,"suffix":""},{"dropping-particle":"","family":"Kanematsu","given":"Yusuke","non-dropping-particle":"","parse-names":false,"suffix":""},{"dropping-particle":"","family":"Takano","given":"Yu","non-dropping-particle":"","parse-names":false,"suffix":""},{"dropping-particle":"","family":"Nango","given":"Eriko","non-dropping-particle":"","parse-names":false,"suffix":""},{"dropping-particle":"","family":"Tanaka","given":"Rie","non-dropping-particle":"","parse-names":false,"suffix":""},{"dropping-particle":"","family":"Nureki","given":"Osamu","non-dropping-particle":"","parse-names":false,"suffix":""},{"dropping-particle":"","family":"Shoji","given":"Osami","non-dropping-particle":"","parse-names":false,"suffix":""},{"dropping-particle":"","family":"Ikemoto","given":"Yuka","non-dropping-particle":"","parse-names":false,"suffix":""},{"dropping-particle":"","family":"Murakami","given":"Hironori","non-dropping-particle":"","parse-names":false,"suffix":""},{"dropping-particle":"","family":"Owada","given":"Shigeki","non-dropping-particle":"","parse-names":false,"suffix":""},{"dropping-particle":"","family":"Tono","given":"Kensuke","non-dropping-particle":"","parse-names":false,"suffix":""},{"dropping-particle":"","family":"Yabashi","given":"Makina","non-dropping-particle":"","parse-names":false,"suffix":""},{"dropping-particle":"","family":"Yamamoto","given":"Masaki","non-dropping-particle":"","parse-names":false,"suffix":""},{"dropping-particle":"","family":"Ago","given":"Hideo","non-dropping-particle":"","parse-names":false,"suffix":""},{"dropping-particle":"","family":"Iwata","given":"So","non-dropping-particle":"","parse-names":false,"suffix":""},{"dropping-particle":"","family":"Sugimoto","given":"Hiroshi","non-dropping-particle":"","parse-names":false,"suffix":""},{"dropping-particle":"","family":"Shiro","given":"Yoshitsugu","non-dropping-particle":"","parse-names":false,"suffix":""},{"dropping-particle":"","family":"Kubo","given":"Minoru","non-dropping-particle":"","parse-names":false,"suffix":""}],"container-title":"Nature Communications","id":"ITEM-4","issue":"1","issued":{"date-parts":[["2017","12","17"]]},"page":"1585","publisher":"Springer US","title":"Capturing an initial intermediate during the P450nor enzymatic reaction using time-resolved XFEL crystallography and caged-substrate","type":"article-journal","volume":"8"},"uris":["http://www.mendeley.com/documents/?uuid=8540eb0a-7f21-471b-b2eb-283096c7fc69"]}],"mendeley":{"formattedCitation":"&lt;sup&gt;9, 10, 13, 42&lt;/sup&gt;","plainTextFormattedCitation":"9, 10, 13, 42","previouslyFormattedCitation":"&lt;sup&gt;9, 10, 13, 42&lt;/sup&gt;"},"properties":{"noteIndex":0},"schema":"https://github.com/citation-style-language/schema/raw/master/csl-citation.json"}</w:instrText>
      </w:r>
      <w:r>
        <w:fldChar w:fldCharType="separate"/>
      </w:r>
      <w:r w:rsidR="00D611A0" w:rsidRPr="00D611A0">
        <w:rPr>
          <w:noProof/>
          <w:vertAlign w:val="superscript"/>
        </w:rPr>
        <w:t>9,10,13,42</w:t>
      </w:r>
      <w:r>
        <w:fldChar w:fldCharType="end"/>
      </w:r>
      <w:r>
        <w:t xml:space="preserve">. </w:t>
      </w:r>
    </w:p>
    <w:p w14:paraId="4DC32D47" w14:textId="77777777" w:rsidR="00D611A0" w:rsidRDefault="00D611A0" w:rsidP="007966C6"/>
    <w:p w14:paraId="65E386B9" w14:textId="22A98E94" w:rsidR="00801121" w:rsidRDefault="004B6F9E" w:rsidP="007966C6">
      <w:r>
        <w:t xml:space="preserve">Comparable </w:t>
      </w:r>
      <w:r w:rsidR="00B370C9">
        <w:t xml:space="preserve">TR-SFX </w:t>
      </w:r>
      <w:r>
        <w:t xml:space="preserve">experiments </w:t>
      </w:r>
      <w:r w:rsidR="00B370C9">
        <w:t>ha</w:t>
      </w:r>
      <w:r>
        <w:t>ve</w:t>
      </w:r>
      <w:r w:rsidR="00B370C9">
        <w:t xml:space="preserve"> been carried out using other injector types like liquid phase delivery in a flow focused nozzle</w:t>
      </w:r>
      <w:r w:rsidR="00B370C9">
        <w:fldChar w:fldCharType="begin" w:fldLock="1"/>
      </w:r>
      <w:r w:rsidR="00153F05">
        <w:instrText>ADDIN CSL_CITATION {"citationItems":[{"id":"ITEM-1","itemData":{"DOI":"10.1126/science.1259357","ISSN":"0036-8075, 1095-9203","author":[{"dropping-particle":"","family":"Tenboer","given":"Jason","non-dropping-particle":"","parse-names":false,"suffix":""},{"dropping-particle":"","family":"Basu","given":"Shibom","non-dropping-particle":"","parse-names":false,"suffix":""},{"dropping-particle":"","family":"Zatsepin","given":"Nadia","non-dropping-particle":"","parse-names":false,"suffix":""},{"dropping-particle":"","family":"Pande","given":"Kanupriya","non-dropping-particle":"","parse-names":false,"suffix":""},{"dropping-particle":"","family":"Milathianaki","given":"Despina","non-dropping-particle":"","parse-names":false,"suffix":""},{"dropping-particle":"","family":"Frank","given":"Matthias","non-dropping-particle":"","parse-names":false,"suffix":""},{"dropping-particle":"","family":"Hunter","given":"Mark","non-dropping-particle":"","parse-names":false,"suffix":""},{"dropping-particle":"","family":"Boutet","given":"Sébastien","non-dropping-particle":"","parse-names":false,"suffix":""},{"dropping-particle":"","family":"Williams","given":"Garth J.","non-dropping-particle":"","parse-names":false,"suffix":""},{"dropping-particle":"","family":"Koglin","given":"Jason E.","non-dropping-particle":"","parse-names":false,"suffix":""},{"dropping-particle":"","family":"Oberthuer","given":"Dominik","non-dropping-particle":"","parse-names":false,"suffix":""},{"dropping-particle":"","family":"Heymann","given":"Michael","non-dropping-particle":"","parse-names":false,"suffix":""},{"dropping-particle":"","family":"Kupitz","given":"Christopher","non-dropping-particle":"","parse-names":false,"suffix":""},{"dropping-particle":"","family":"Conrad","given":"Chelsie","non-dropping-particle":"","parse-names":false,"suffix":""},{"dropping-particle":"","family":"Coe","given":"Jesse","non-dropping-particle":"","parse-names":false,"suffix":""},{"dropping-particle":"","family":"Roy-Chowdhury","given":"Shatabdi","non-dropping-particle":"","parse-names":false,"suffix":""},{"dropping-particle":"","family":"Weierstall","given":"Uwe","non-dropping-particle":"","parse-names":false,"suffix":""},{"dropping-particle":"","family":"James","given":"Daniel","non-dropping-particle":"","parse-names":false,"suffix":""},{"dropping-particle":"","family":"Wang","given":"Dingjie","non-dropping-particle":"","parse-names":false,"suffix":""},{"dropping-particle":"","family":"Grant","given":"Thomas","non-dropping-particle":"","parse-names":false,"suffix":""},{"dropping-particle":"","family":"Barty","given":"Anton","non-dropping-particle":"","parse-names":false,"suffix":""},{"dropping-particle":"","family":"Yefanov","given":"Oleksandr","non-dropping-particle":"","parse-names":false,"suffix":""},{"dropping-particle":"","family":"Scales","given":"Jennifer","non-dropping-particle":"","parse-names":false,"suffix":""},{"dropping-particle":"","family":"Gati","given":"Cornelius","non-dropping-particle":"","parse-names":false,"suffix":""},{"dropping-particle":"","family":"Seuring","given":"Carolin","non-dropping-particle":"","parse-names":false,"suffix":""},{"dropping-particle":"","family":"Srajer","given":"Vukica","non-dropping-particle":"","parse-names":false,"suffix":""},{"dropping-particle":"","family":"Henning","given":"Robert","non-dropping-particle":"","parse-names":false,"suffix":""},{"dropping-particle":"","family":"Schwander","given":"Peter","non-dropping-particle":"","parse-names":false,"suffix":""},{"dropping-particle":"","family":"Fromme","given":"Raimund","non-dropping-particle":"","parse-names":false,"suffix":""},{"dropping-particle":"","family":"Ourmazd","given":"Abbas","non-dropping-particle":"","parse-names":false,"suffix":""},{"dropping-particle":"","family":"Moffat","given":"Keith","non-dropping-particle":"","parse-names":false,"suffix":""},{"dropping-particle":"Van","family":"Thor","given":"Jasper J.","non-dropping-particle":"","parse-names":false,"suffix":""},{"dropping-particle":"","family":"Spence","given":"John C. H.","non-dropping-particle":"","parse-names":false,"suffix":""},{"dropping-particle":"","family":"Fromme","given":"Petra","non-dropping-particle":"","parse-names":false,"suffix":""},{"dropping-particle":"","family":"Chapman","given":"Henry N.","non-dropping-particle":"","parse-names":false,"suffix":""},{"dropping-particle":"","family":"Schmidt","given":"Marius","non-dropping-particle":"","parse-names":false,"suffix":""}],"container-title":"Science","id":"ITEM-1","issue":"6214","issued":{"date-parts":[["2014","12","4"]]},"page":"1242-1246","title":"Time-resolved serial crystallography captures high-resolution intermediates of photoactive yellow protein","type":"article-journal","volume":"346"},"uris":["http://www.mendeley.com/documents/?uuid=b677d283-a458-4ccf-92de-a8633d16a9ca"]},{"id":"ITEM-2","itemData":{"DOI":"10.1038/nature13453","ISBN":"1476-4687 (Electronic)\\n0028-0836 (Linking)","ISSN":"0028-0836","PMID":"25043005","abstract":"Photosynthesis, a process catalysed by plants, algae and cyanobacteria converts sunlight to energy thus sustaining all higher life on Earth. Two large membrange protein complexes, photosystem I and II (PSI and PSII), act in series to catalyse the light-driven water splitting process, which maintains the Earth's oxygenic atmosphere. In this process, the oxygen-evolving complex (OEC) of PSII cycles through five states, S0 to S4, in which four electrons are sequentially extracted from the OEC in four light-driven charge-separation events. Here we describe time resolved experiments on PSII nano-microcrystals from Thermo-synechococcus elongatus performed with the recently developed technique of serial femtosecond crystallography. Structures have been determined from PSII in the dark S1 state and after double laser excitation (putative S3 state) at 5 and 5.5 A resolution, respectively. The results provide evidence that PSII undergoes significant conformational changes at the electron acceptor side and at the Mn4CaO5 core of the OEC. These include an elongation of the metal cluster, accompanied by changes in the protein environment, which could allow for binding of the second substrate water molecule between the more distant protruding Mn (referred to as the 'dangler' Mn) and the Mn3CaOx cubane in the S2 to S3 transition, as predicted by spectroscopic and computational studies. This work shows the great potential for time-resolved serial femtosecond crystallography for investigation of catalytic processes in biomolecules.","author":[{"dropping-particle":"","family":"Kupitz","given":"Christopher","non-dropping-particle":"","parse-names":false,"suffix":""},{"dropping-particle":"","family":"Basu","given":"Shibom","non-dropping-particle":"","parse-names":false,"suffix":""},{"dropping-particle":"","family":"Grotjohann","given":"Ingo","non-dropping-particle":"","parse-names":false,"suffix":""},{"dropping-particle":"","family":"Fromme","given":"Raimund","non-dropping-particle":"","parse-names":false,"suffix":""},{"dropping-particle":"","family":"Zatsepin","given":"Nadia a.","non-dropping-particle":"","parse-names":false,"suffix":""},{"dropping-particle":"","family":"Rendek","given":"Kimberly N.","non-dropping-particle":"","parse-names":false,"suffix":""},{"dropping-particle":"","family":"Hunter","given":"Mark S.","non-dropping-particle":"","parse-names":false,"suffix":""},{"dropping-particle":"","family":"Shoeman","given":"Robert L.","non-dropping-particle":"","parse-names":false,"suffix":""},{"dropping-particle":"","family":"White","given":"Thomas a.","non-dropping-particle":"","parse-names":false,"suffix":""},{"dropping-particle":"","family":"Wang","given":"Dingjie","non-dropping-particle":"","parse-names":false,"suffix":""},{"dropping-particle":"","family":"James","given":"Daniel","non-dropping-particle":"","parse-names":false,"suffix":""},{"dropping-particle":"","family":"Yang","given":"Jay-How","non-dropping-particle":"","parse-names":false,"suffix":""},{"dropping-particle":"","family":"Cobb","given":"Danielle E.","non-dropping-particle":"","parse-names":false,"suffix":""},{"dropping-particle":"","family":"Reeder","given":"Brenda","non-dropping-particle":"","parse-names":false,"suffix":""},{"dropping-particle":"","family":"Sierra","given":"Raymond G.","non-dropping-particle":"","parse-names":false,"suffix":""},{"dropping-particle":"","family":"Liu","given":"Haiguang","non-dropping-particle":"","parse-names":false,"suffix":""},{"dropping-particle":"","family":"Barty","given":"Anton","non-dropping-particle":"","parse-names":false,"suffix":""},{"dropping-particle":"","family":"Aquila","given":"Andrew L.","non-dropping-particle":"","parse-names":false,"suffix":""},{"dropping-particle":"","family":"Deponte","given":"Daniel","non-dropping-particle":"","parse-names":false,"suffix":""},{"dropping-particle":"","family":"Kirian","given":"Richard a.","non-dropping-particle":"","parse-names":false,"suffix":""},{"dropping-particle":"","family":"Bari","given":"Sadia","non-dropping-particle":"","parse-names":false,"suffix":""},{"dropping-particle":"","family":"Bergkamp","given":"Jesse J.","non-dropping-particle":"","parse-names":false,"suffix":""},{"dropping-particle":"","family":"Beyerlein","given":"Kenneth R.","non-dropping-particle":"","parse-names":false,"suffix":""},{"dropping-particle":"","family":"Bogan","given":"Michael J.","non-dropping-particle":"","parse-names":false,"suffix":""},{"dropping-particle":"","family":"Caleman","given":"Carl","non-dropping-particle":"","parse-names":false,"suffix":""},{"dropping-particle":"","family":"Chao","given":"Tzu-Chiao","non-dropping-particle":"","parse-names":false,"suffix":""},{"dropping-particle":"","family":"Conrad","given":"Chelsie E.","non-dropping-particle":"","parse-names":false,"suffix":""},{"dropping-particle":"","family":"Davis","given":"Katherine M.","non-dropping-particle":"","parse-names":false,"suffix":""},{"dropping-particle":"","family":"Fleckenstein","given":"Holger","non-dropping-particle":"","parse-names":false,"suffix":""},{"dropping-particle":"","family":"Galli","given":"Lorenzo","non-dropping-particle":"","parse-names":false,"suffix":""},{"dropping-particle":"","family":"Hau-Riege","given":"Stefan P.","non-dropping-particle":"","parse-names":false,"suffix":""},{"dropping-particle":"","family":"Kassemeyer","given":"Stephan","non-dropping-particle":"","parse-names":false,"suffix":""},{"dropping-particle":"","family":"Laksmono","given":"Hartawan","non-dropping-particle":"","parse-names":false,"suffix":""},{"dropping-particle":"","family":"Liang","given":"Mengning","non-dropping-particle":"","parse-names":false,"suffix":""},{"dropping-particle":"","family":"Lomb","given":"Lukas","non-dropping-particle":"","parse-names":false,"suffix":""},{"dropping-particle":"","family":"Marchesini","given":"Stefano","non-dropping-particle":"","parse-names":false,"suffix":""},{"dropping-particle":"V.","family":"Martin","given":"Andrew","non-dropping-particle":"","parse-names":false,"suffix":""},{"dropping-particle":"","family":"Messerschmidt","given":"Marc","non-dropping-particle":"","parse-names":false,"suffix":""},{"dropping-particle":"","family":"Milathianaki","given":"Despina","non-dropping-particle":"","parse-names":false,"suffix":""},{"dropping-particle":"","family":"Nass","given":"Karol","non-dropping-particle":"","parse-names":false,"suffix":""},{"dropping-particle":"","family":"Ros","given":"Alexandra","non-dropping-particle":"","parse-names":false,"suffix":""},{"dropping-particle":"","family":"Roy-Chowdhury","given":"Shatabdi","non-dropping-particle":"","parse-names":false,"suffix":""},{"dropping-particle":"","family":"Schmidt","given":"Kevin","non-dropping-particle":"","parse-names":false,"suffix":""},{"dropping-particle":"","family":"Seibert","given":"Marvin","non-dropping-particle":"","parse-names":false,"suffix":""},{"dropping-particle":"","family":"Steinbrener","given":"Jan","non-dropping-particle":"","parse-names":false,"suffix":""},{"dropping-particle":"","family":"Stellato","given":"Francesco","non-dropping-particle":"","parse-names":false,"suffix":""},{"dropping-particle":"","family":"Yan","given":"Lifen","non-dropping-particle":"","parse-names":false,"suffix":""},{"dropping-particle":"","family":"Yoon","given":"Chunhong","non-dropping-particle":"","parse-names":false,"suffix":""},{"dropping-particle":"","family":"Moore","given":"Thomas a.","non-dropping-particle":"","parse-names":false,"suffix":""},{"dropping-particle":"","family":"Moore","given":"Ana L.","non-dropping-particle":"","parse-names":false,"suffix":""},{"dropping-particle":"","family":"Pushkar","given":"Yulia","non-dropping-particle":"","parse-names":false,"suffix":""},{"dropping-particle":"","family":"Williams","given":"Garth J.","non-dropping-particle":"","parse-names":false,"suffix":""},{"dropping-particle":"","family":"Boutet","given":"Sébastien","non-dropping-particle":"","parse-names":false,"suffix":""},{"dropping-particle":"","family":"Doak","given":"R. Bruce","non-dropping-particle":"","parse-names":false,"suffix":""},{"dropping-particle":"","family":"Weierstall","given":"Uwe","non-dropping-particle":"","parse-names":false,"suffix":""},{"dropping-particle":"","family":"Frank","given":"Matthias","non-dropping-particle":"","parse-names":false,"suffix":""},{"dropping-particle":"","family":"Chapman","given":"Henry N.","non-dropping-particle":"","parse-names":false,"suffix":""},{"dropping-particle":"","family":"Spence","given":"John C. H.","non-dropping-particle":"","parse-names":false,"suffix":""},{"dropping-particle":"","family":"Fromme","given":"Petra","non-dropping-particle":"","parse-names":false,"suffix":""}],"container-title":"Nature","id":"ITEM-2","issued":{"date-parts":[["2014","7","9"]]},"title":"Serial time-resolved crystallography of photosystem II using a femtosecond X-ray laser","type":"article-journal"},"uris":["http://www.mendeley.com/documents/?uuid=eaa90b9d-1de5-4624-a47d-d9d6ffb04073"]},{"id":"ITEM-3","itemData":{"DOI":"10.1126/science.aad5081","ISSN":"1095-9203","PMID":"27151871","abstract":"A variety of organisms have evolved mechanisms to detect and respond to light, in which the response is mediated by protein structural changes after photon absorption. The initial step is often the photoisomerization of a conjugated chromophore. Isomerization occurs on ultrafast time scales and is substantially influenced by the chromophore environment. Here we identify structural changes associated with the earliest steps in the trans-to-cis isomerization of the chromophore in photoactive yellow protein. Femtosecond hard x-ray pulses emitted by the Linac Coherent Light Source were used to conduct time-resolved serial femtosecond crystallography on photoactive yellow protein microcrystals over a time range from 100 femtoseconds to 3 picoseconds to determine the structural dynamics of the photoisomerization reaction.","author":[{"dropping-particle":"","family":"Pande","given":"Kanupriya","non-dropping-particle":"","parse-names":false,"suffix":""},{"dropping-particle":"","family":"Hutchison","given":"Christopher D M","non-dropping-particle":"","parse-names":false,"suffix":""},{"dropping-particle":"","family":"Groenhof","given":"Gerrit","non-dropping-particle":"","parse-names":false,"suffix":""},{"dropping-particle":"","family":"Aquila","given":"Andy","non-dropping-particle":"","parse-names":false,"suffix":""},{"dropping-particle":"","family":"Robinson","given":"Josef S.","non-dropping-particle":"","parse-names":false,"suffix":""},{"dropping-particle":"","family":"Tenboer","given":"Jason","non-dropping-particle":"","parse-names":false,"suffix":""},{"dropping-particle":"","family":"Basu","given":"Shibom","non-dropping-particle":"","parse-names":false,"suffix":""},{"dropping-particle":"","family":"Boutet","given":"Sébastien","non-dropping-particle":"","parse-names":false,"suffix":""},{"dropping-particle":"","family":"DePonte","given":"Daniel P.","non-dropping-particle":"","parse-names":false,"suffix":""},{"dropping-particle":"","family":"Liang","given":"Mengning","non-dropping-particle":"","parse-names":false,"suffix":""},{"dropping-particle":"","family":"White","given":"Thomas A.","non-dropping-particle":"","parse-names":false,"suffix":""},{"dropping-particle":"","family":"Zatsepin","given":"Nadia A","non-dropping-particle":"","parse-names":false,"suffix":""},{"dropping-particle":"","family":"Yefanov","given":"Oleksandr","non-dropping-particle":"","parse-names":false,"suffix":""},{"dropping-particle":"","family":"Morozov","given":"Dmitry","non-dropping-particle":"","parse-names":false,"suffix":""},{"dropping-particle":"","family":"Oberthuer","given":"Dominik","non-dropping-particle":"","parse-names":false,"suffix":""},{"dropping-particle":"","family":"Gati","given":"Cornelius","non-dropping-particle":"","parse-names":false,"suffix":""},{"dropping-particle":"","family":"Subramanian","given":"Ganesh","non-dropping-particle":"","parse-names":false,"suffix":""},{"dropping-particle":"","family":"James","given":"Daniel","non-dropping-particle":"","parse-names":false,"suffix":""},{"dropping-particle":"","family":"Zhao","given":"Yun","non-dropping-particle":"","parse-names":false,"suffix":""},{"dropping-particle":"","family":"Koralek","given":"Jake","non-dropping-particle":"","parse-names":false,"suffix":""},{"dropping-particle":"","family":"Brayshaw","given":"Jennifer","non-dropping-particle":"","parse-names":false,"suffix":""},{"dropping-particle":"","family":"Kupitz","given":"Christopher","non-dropping-particle":"","parse-names":false,"suffix":""},{"dropping-particle":"","family":"Conrad","given":"Chelsie","non-dropping-particle":"","parse-names":false,"suffix":""},{"dropping-particle":"","family":"Roy-Chowdhury","given":"Shatabdi","non-dropping-particle":"","parse-names":false,"suffix":""},{"dropping-particle":"","family":"Coe","given":"Jesse D","non-dropping-particle":"","parse-names":false,"suffix":""},{"dropping-particle":"","family":"Metz","given":"Markus","non-dropping-particle":"","parse-names":false,"suffix":""},{"dropping-particle":"","family":"Xavier","given":"Paulraj Lourdu","non-dropping-particle":"","parse-names":false,"suffix":""},{"dropping-particle":"","family":"Grant","given":"Thomas D","non-dropping-particle":"","parse-names":false,"suffix":""},{"dropping-particle":"","family":"Koglin","given":"Jason E.","non-dropping-particle":"","parse-names":false,"suffix":""},{"dropping-particle":"","family":"Ketawala","given":"Gihan","non-dropping-particle":"","parse-names":false,"suffix":""},{"dropping-particle":"","family":"Fromme","given":"Raimund","non-dropping-particle":"","parse-names":false,"suffix":""},{"dropping-particle":"","family":"Šrajer","given":"Vukica","non-dropping-particle":"","parse-names":false,"suffix":""},{"dropping-particle":"","family":"Henning","given":"Robert","non-dropping-particle":"","parse-names":false,"suffix":""},{"dropping-particle":"","family":"Spence","given":"John C H","non-dropping-particle":"","parse-names":false,"suffix":""},{"dropping-particle":"","family":"Ourmazd","given":"Abbas","non-dropping-particle":"","parse-names":false,"suffix":""},{"dropping-particle":"","family":"Schwander","given":"Peter","non-dropping-particle":"","parse-names":false,"suffix":""},{"dropping-particle":"","family":"Weierstall","given":"Uwe","non-dropping-particle":"","parse-names":false,"suffix":""},{"dropping-particle":"","family":"Frank","given":"Matthias","non-dropping-particle":"","parse-names":false,"suffix":""},{"dropping-particle":"","family":"Fromme","given":"Petra","non-dropping-particle":"","parse-names":false,"suffix":""},{"dropping-particle":"","family":"Barty","given":"Anton","non-dropping-particle":"","parse-names":false,"suffix":""},{"dropping-particle":"","family":"Chapman","given":"Henry N.","non-dropping-particle":"","parse-names":false,"suffix":""},{"dropping-particle":"","family":"Moffat","given":"Keith","non-dropping-particle":"","parse-names":false,"suffix":""},{"dropping-particle":"","family":"Thor","given":"Jasper J","non-dropping-particle":"van","parse-names":false,"suffix":""},{"dropping-particle":"","family":"Schmidt","given":"Marius","non-dropping-particle":"","parse-names":false,"suffix":""}],"container-title":"Science (New York, N.Y.)","id":"ITEM-3","issue":"6286","issued":{"date-parts":[["2016","5","6"]]},"page":"725-9","title":"Femtosecond structural dynamics drives the trans/cis isomerization in photoactive yellow protein.","type":"article-journal","volume":"352"},"uris":["http://www.mendeley.com/documents/?uuid=6360c918-fb59-456a-84f3-a699f8ced10c"]}],"mendeley":{"formattedCitation":"&lt;sup&gt;6, 7, 12&lt;/sup&gt;","plainTextFormattedCitation":"6, 7, 12","previouslyFormattedCitation":"&lt;sup&gt;6, 7, 12&lt;/sup&gt;"},"properties":{"noteIndex":0},"schema":"https://github.com/citation-style-language/schema/raw/master/csl-citation.json"}</w:instrText>
      </w:r>
      <w:r w:rsidR="00B370C9">
        <w:fldChar w:fldCharType="separate"/>
      </w:r>
      <w:r w:rsidR="00FD4F4F" w:rsidRPr="00FD4F4F">
        <w:rPr>
          <w:noProof/>
          <w:vertAlign w:val="superscript"/>
        </w:rPr>
        <w:t>6,7,12</w:t>
      </w:r>
      <w:r w:rsidR="00B370C9">
        <w:fldChar w:fldCharType="end"/>
      </w:r>
      <w:r w:rsidR="00C6764F" w:rsidRPr="00C36E55">
        <w:rPr>
          <w:noProof/>
        </w:rPr>
        <w:t>,</w:t>
      </w:r>
      <w:r w:rsidR="00EB1E21" w:rsidRPr="00C36E55">
        <w:rPr>
          <w:noProof/>
        </w:rPr>
        <w:t xml:space="preserve"> however</w:t>
      </w:r>
      <w:r w:rsidR="00A0413D">
        <w:rPr>
          <w:noProof/>
        </w:rPr>
        <w:t>,</w:t>
      </w:r>
      <w:r w:rsidR="00EB1E21">
        <w:t xml:space="preserve"> </w:t>
      </w:r>
      <w:r w:rsidR="00360DDD">
        <w:t xml:space="preserve">this method </w:t>
      </w:r>
      <w:r w:rsidR="00EB1E21">
        <w:t>require</w:t>
      </w:r>
      <w:r w:rsidR="00360DDD">
        <w:t>s</w:t>
      </w:r>
      <w:r w:rsidR="00EB1E21">
        <w:t xml:space="preserve"> protein amounts not available for many biological</w:t>
      </w:r>
      <w:r w:rsidR="00360DDD">
        <w:t xml:space="preserve">ly </w:t>
      </w:r>
      <w:r w:rsidR="00EB1E21" w:rsidRPr="00C36E55">
        <w:rPr>
          <w:noProof/>
        </w:rPr>
        <w:t>interesting</w:t>
      </w:r>
      <w:r w:rsidR="00EB1E21">
        <w:t xml:space="preserve"> targets.</w:t>
      </w:r>
      <w:r w:rsidR="00515D1C">
        <w:t xml:space="preserve"> For </w:t>
      </w:r>
      <w:r w:rsidR="00C03921">
        <w:t>the</w:t>
      </w:r>
      <w:r w:rsidR="00515D1C">
        <w:t xml:space="preserve"> determination</w:t>
      </w:r>
      <w:r w:rsidR="00A47D74">
        <w:t xml:space="preserve"> </w:t>
      </w:r>
      <w:r w:rsidR="00C03921">
        <w:t xml:space="preserve">of static structures </w:t>
      </w:r>
      <w:r w:rsidR="00801121">
        <w:t xml:space="preserve">using </w:t>
      </w:r>
      <w:r w:rsidR="00A47D74">
        <w:t xml:space="preserve">viscous extrusion </w:t>
      </w:r>
      <w:r w:rsidR="00C03921">
        <w:t xml:space="preserve">an average consumption of 0.072 mg of protein per </w:t>
      </w:r>
      <w:r w:rsidR="00A213D4">
        <w:t xml:space="preserve">10,000 indexed diffraction patterns </w:t>
      </w:r>
      <w:r w:rsidR="00C03921">
        <w:t xml:space="preserve">in comparison to 9.35 mg for the liquid jet nozzles </w:t>
      </w:r>
      <w:r w:rsidR="007E2769">
        <w:t xml:space="preserve">have been reported </w:t>
      </w:r>
      <w:r w:rsidR="00C03921">
        <w:t>(i.e.</w:t>
      </w:r>
      <w:r w:rsidR="00A0413D">
        <w:t>,</w:t>
      </w:r>
      <w:r w:rsidR="00C03921">
        <w:t xml:space="preserve"> about 130 times more </w:t>
      </w:r>
      <w:r w:rsidR="00C04F16">
        <w:t xml:space="preserve">sample </w:t>
      </w:r>
      <w:r w:rsidR="00C03921">
        <w:t>efficient)</w:t>
      </w:r>
      <w:r w:rsidR="00801121">
        <w:fldChar w:fldCharType="begin" w:fldLock="1"/>
      </w:r>
      <w:r w:rsidR="00BB1B0D">
        <w:instrText>ADDIN CSL_CITATION {"citationItems":[{"id":"ITEM-1","itemData":{"DOI":"10.1038/ncomms4309","ISSN":"2041-1723","PMID":"24525480","abstract":"Lipidic cubic phase (LCP) crystallization has proven successful for high-resolution structure determination of challenging membrane proteins. Here we present a technique for extruding gel-like LCP with embedded membrane protein microcrystals, providing a continuously renewed source of material for serial femtosecond crystallography. Data collected from sub-10-μm-sized crystals produced with less than 0.5 mg of purified protein yield structural insights regarding cyclopamine binding to the Smoothened receptor.","author":[{"dropping-particle":"","family":"Weierstall","given":"Uwe","non-dropping-particle":"","parse-names":false,"suffix":""},{"dropping-particle":"","family":"James","given":"Daniel","non-dropping-particle":"","parse-names":false,"suffix":""},{"dropping-particle":"","family":"Wang","given":"Chong","non-dropping-particle":"","parse-names":false,"suffix":""},{"dropping-particle":"","family":"White","given":"Thomas a","non-dropping-particle":"","parse-names":false,"suffix":""},{"dropping-particle":"","family":"Wang","given":"Dingjie","non-dropping-particle":"","parse-names":false,"suffix":""},{"dropping-particle":"","family":"Liu","given":"Wei","non-dropping-particle":"","parse-names":false,"suffix":""},{"dropping-particle":"","family":"Spence","given":"John C H","non-dropping-particle":"","parse-names":false,"suffix":""},{"dropping-particle":"","family":"Bruce Doak","given":"R","non-dropping-particle":"","parse-names":false,"suffix":""},{"dropping-particle":"","family":"Nelson","given":"Garrett","non-dropping-particle":"","parse-names":false,"suffix":""},{"dropping-particle":"","family":"Fromme","given":"Petra","non-dropping-particle":"","parse-names":false,"suffix":""},{"dropping-particle":"","family":"Fromme","given":"Raimund","non-dropping-particle":"","parse-names":false,"suffix":""},{"dropping-particle":"","family":"Grotjohann","given":"Ingo","non-dropping-particle":"","parse-names":false,"suffix":""},{"dropping-particle":"","family":"Kupitz","given":"Christopher","non-dropping-particle":"","parse-names":false,"suffix":""},{"dropping-particle":"","family":"Zatsepin","given":"Nadia a","non-dropping-particle":"","parse-names":false,"suffix":""},{"dropping-particle":"","family":"Liu","given":"Haiguang","non-dropping-particle":"","parse-names":false,"suffix":""},{"dropping-particle":"","family":"Basu","given":"Shibom","non-dropping-particle":"","parse-names":false,"suffix":""},{"dropping-particle":"","family":"Wacker","given":"Daniel","non-dropping-particle":"","parse-names":false,"suffix":""},{"dropping-particle":"","family":"Han","given":"Gye Won","non-dropping-particle":"","parse-names":false,"suffix":""},{"dropping-particle":"","family":"Katritch","given":"Vsevolod","non-dropping-particle":"","parse-names":false,"suffix":""},{"dropping-particle":"","family":"Boutet","given":"Sébastien","non-dropping-particle":"","parse-names":false,"suffix":""},{"dropping-particle":"","family":"Messerschmidt","given":"Marc","non-dropping-particle":"","parse-names":false,"suffix":""},{"dropping-particle":"","family":"Williams","given":"Garth J","non-dropping-particle":"","parse-names":false,"suffix":""},{"dropping-particle":"","family":"Koglin","given":"Jason E","non-dropping-particle":"","parse-names":false,"suffix":""},{"dropping-particle":"","family":"Marvin Seibert","given":"M","non-dropping-particle":"","parse-names":false,"suffix":""},{"dropping-particle":"","family":"Klinker","given":"Markus","non-dropping-particle":"","parse-names":false,"suffix":""},{"dropping-particle":"","family":"Gati","given":"Cornelius","non-dropping-particle":"","parse-names":false,"suffix":""},{"dropping-particle":"","family":"Shoeman","given":"Robert L","non-dropping-particle":"","parse-names":false,"suffix":""},{"dropping-particle":"","family":"Barty","given":"Anton","non-dropping-particle":"","parse-names":false,"suffix":""},{"dropping-particle":"","family":"Chapman","given":"Henry N","non-dropping-particle":"","parse-names":false,"suffix":""},{"dropping-particle":"","family":"Kirian","given":"Richard a","non-dropping-particle":"","parse-names":false,"suffix":""},{"dropping-particle":"","family":"Beyerlein","given":"Kenneth R","non-dropping-particle":"","parse-names":false,"suffix":""},{"dropping-particle":"","family":"Stevens","given":"Raymond C","non-dropping-particle":"","parse-names":false,"suffix":""},{"dropping-particle":"","family":"Li","given":"Dianfan","non-dropping-particle":"","parse-names":false,"suffix":""},{"dropping-particle":"","family":"Shah","given":"Syed T a","non-dropping-particle":"","parse-names":false,"suffix":""},{"dropping-particle":"","family":"Howe","given":"Nicole","non-dropping-particle":"","parse-names":false,"suffix":""},{"dropping-particle":"","family":"Caffrey","given":"Martin","non-dropping-particle":"","parse-names":false,"suffix":""},{"dropping-particle":"","family":"Cherezov","given":"Vadim","non-dropping-particle":"","parse-names":false,"suffix":""}],"container-title":"Nature communications","id":"ITEM-1","issued":{"date-parts":[["2014","1"]]},"page":"3309","title":"Lipidic cubic phase injector facilitates membrane protein serial femtosecond crystallography.","type":"article-journal","volume":"5"},"uris":["http://www.mendeley.com/documents/?uuid=99b6e75e-b947-4631-a8ea-d10bdd3b8bf1"]}],"mendeley":{"formattedCitation":"&lt;sup&gt;20&lt;/sup&gt;","plainTextFormattedCitation":"20","previouslyFormattedCitation":"&lt;sup&gt;20&lt;/sup&gt;"},"properties":{"noteIndex":0},"schema":"https://github.com/citation-style-language/schema/raw/master/csl-citation.json"}</w:instrText>
      </w:r>
      <w:r w:rsidR="00801121">
        <w:fldChar w:fldCharType="separate"/>
      </w:r>
      <w:r w:rsidR="00801121" w:rsidRPr="00801121">
        <w:rPr>
          <w:noProof/>
          <w:vertAlign w:val="superscript"/>
        </w:rPr>
        <w:t>20</w:t>
      </w:r>
      <w:r w:rsidR="00801121">
        <w:fldChar w:fldCharType="end"/>
      </w:r>
      <w:r w:rsidR="00C03921">
        <w:t xml:space="preserve">. </w:t>
      </w:r>
      <w:r w:rsidR="00EB1E21">
        <w:t>T</w:t>
      </w:r>
      <w:r w:rsidR="00B370C9">
        <w:t xml:space="preserve">he high viscosity injector has been shown to be a viable sample delivery device for TR-SFX while only sacrificing some of </w:t>
      </w:r>
      <w:r w:rsidR="00C03921">
        <w:t>this</w:t>
      </w:r>
      <w:r w:rsidR="00B370C9">
        <w:t xml:space="preserve"> sample efficiency</w:t>
      </w:r>
      <w:r w:rsidR="00B370C9">
        <w:fldChar w:fldCharType="begin" w:fldLock="1"/>
      </w:r>
      <w:r w:rsidR="003270AC">
        <w:instrText>ADDIN CSL_CITATION {"citationItems":[{"id":"ITEM-1","itemData":{"DOI":"10.1038/ncomms12314","ISSN":"2041-1723","author":[{"dropping-particle":"","family":"Nogly","given":"Przemyslaw","non-dropping-particle":"","parse-names":false,"suffix":""},{"dropping-particle":"","family":"Panneels","given":"Valerie","non-dropping-particle":"","parse-names":false,"suffix":""},{"dropping-particle":"","family":"Nelson","given":"Garrett","non-dropping-particle":"","parse-names":false,"suffix":""},{"dropping-particle":"","family":"Gati","given":"Cornelius","non-dropping-particle":"","parse-names":false,"suffix":""},{"dropping-particle":"","family":"Kimura","given":"Tetsunari","non-dropping-particle":"","parse-names":false,"suffix":""},{"dropping-particle":"","family":"Milne","given":"Christopher","non-dropping-particle":"","parse-names":false,"suffix":""},{"dropping-particle":"","family":"Milathianaki","given":"Despina","non-dropping-particle":"","parse-names":false,"suffix":""},{"dropping-particle":"","family":"Kubo","given":"Minoru","non-dropping-particle":"","parse-names":false,"suffix":""},{"dropping-particle":"","family":"Wu","given":"Wenting","non-dropping-particle":"","parse-names":false,"suffix":""},{"dropping-particle":"","family":"Conrad","given":"Chelsie","non-dropping-particle":"","parse-names":false,"suffix":""},{"dropping-particle":"","family":"Coe","given":"Jesse","non-dropping-particle":"","parse-names":false,"suffix":""},{"dropping-particle":"","family":"Bean","given":"Richard","non-dropping-particle":"","parse-names":false,"suffix":""},{"dropping-particle":"","family":"Zhao","given":"Yun","non-dropping-particle":"","parse-names":false,"suffix":""},{"dropping-particle":"","family":"Båth","given":"Petra","non-dropping-particle":"","parse-names":false,"suffix":""},{"dropping-particle":"","family":"Dods","given":"Robert","non-dropping-particle":"","parse-names":false,"suffix":""},{"dropping-particle":"","family":"Harimoorthy","given":"Rajiv","non-dropping-particle":"","parse-names":false,"suffix":""},{"dropping-particle":"","family":"Beyerlein","given":"Kenneth R.","non-dropping-particle":"","parse-names":false,"suffix":""},{"dropping-particle":"","family":"Rheinberger","given":"Jan","non-dropping-particle":"","parse-names":false,"suffix":""},{"dropping-particle":"","family":"James","given":"Daniel","non-dropping-particle":"","parse-names":false,"suffix":""},{"dropping-particle":"","family":"DePonte","given":"Daniel","non-dropping-particle":"","parse-names":false,"suffix":""},{"dropping-particle":"","family":"Li","given":"Chufeng","non-dropping-particle":"","parse-names":false,"suffix":""},{"dropping-particle":"","family":"Sala","given":"Leonardo","non-dropping-particle":"","parse-names":false,"suffix":""},{"dropping-particle":"","family":"Williams","given":"Garth J.","non-dropping-particle":"","parse-names":false,"suffix":""},{"dropping-particle":"","family":"Hunter","given":"Mark S.","non-dropping-particle":"","parse-names":false,"suffix":""},{"dropping-particle":"","family":"Koglin","given":"Jason E.","non-dropping-particle":"","parse-names":false,"suffix":""},{"dropping-particle":"","family":"Berntsen","given":"Peter","non-dropping-particle":"","parse-names":false,"suffix":""},{"dropping-particle":"","family":"Nango","given":"Eriko","non-dropping-particle":"","parse-names":false,"suffix":""},{"dropping-particle":"","family":"Iwata","given":"So","non-dropping-particle":"","parse-names":false,"suffix":""},{"dropping-particle":"","family":"Chapman","given":"Henry N.","non-dropping-particle":"","parse-names":false,"suffix":""},{"dropping-particle":"","family":"Fromme","given":"Petra","non-dropping-particle":"","parse-names":false,"suffix":""},{"dropping-particle":"","family":"Frank","given":"Matthias","non-dropping-particle":"","parse-names":false,"suffix":""},{"dropping-particle":"","family":"Abela","given":"Rafael","non-dropping-particle":"","parse-names":false,"suffix":""},{"dropping-particle":"","family":"Boutet","given":"Sébastien","non-dropping-particle":"","parse-names":false,"suffix":""},{"dropping-particle":"","family":"Barty","given":"Anton","non-dropping-particle":"","parse-names":false,"suffix":""},{"dropping-particle":"","family":"White","given":"Thomas A.","non-dropping-particle":"","parse-names":false,"suffix":""},{"dropping-particle":"","family":"Weierstall","given":"Uwe","non-dropping-particle":"","parse-names":false,"suffix":""},{"dropping-particle":"","family":"Spence","given":"John","non-dropping-particle":"","parse-names":false,"suffix":""},{"dropping-particle":"","family":"Neutze","given":"Richard","non-dropping-particle":"","parse-names":false,"suffix":""},{"dropping-particle":"","family":"Schertler","given":"Gebhard","non-dropping-particle":"","parse-names":false,"suffix":""},{"dropping-particle":"","family":"Standfuss","given":"Jörg","non-dropping-particle":"","parse-names":false,"suffix":""}],"container-title":"Nature Communications","id":"ITEM-1","issued":{"date-parts":[["2016"]]},"page":"12314","title":"Lipidic cubic phase injector is a viable crystal delivery system for time-resolved serial crystallography","type":"article-journal","volume":"7"},"uris":["http://www.mendeley.com/documents/?uuid=fbb75d2b-037d-4012-b258-9968e381a231"]}],"mendeley":{"formattedCitation":"&lt;sup&gt;43&lt;/sup&gt;","plainTextFormattedCitation":"43","previouslyFormattedCitation":"&lt;sup&gt;43&lt;/sup&gt;"},"properties":{"noteIndex":0},"schema":"https://github.com/citation-style-language/schema/raw/master/csl-citation.json"}</w:instrText>
      </w:r>
      <w:r w:rsidR="00B370C9">
        <w:fldChar w:fldCharType="separate"/>
      </w:r>
      <w:r w:rsidR="00D611A0" w:rsidRPr="00D611A0">
        <w:rPr>
          <w:noProof/>
          <w:vertAlign w:val="superscript"/>
        </w:rPr>
        <w:t>43</w:t>
      </w:r>
      <w:r w:rsidR="00B370C9">
        <w:fldChar w:fldCharType="end"/>
      </w:r>
      <w:r w:rsidR="00B370C9">
        <w:t xml:space="preserve">. </w:t>
      </w:r>
      <w:r w:rsidR="00C03921">
        <w:t xml:space="preserve">In </w:t>
      </w:r>
      <w:proofErr w:type="spellStart"/>
      <w:r w:rsidR="00A213D4">
        <w:t>Nogly</w:t>
      </w:r>
      <w:proofErr w:type="spellEnd"/>
      <w:r w:rsidR="00A213D4">
        <w:t xml:space="preserve"> </w:t>
      </w:r>
      <w:r w:rsidR="00B608B7" w:rsidRPr="00B608B7">
        <w:t>et al.</w:t>
      </w:r>
      <w:r w:rsidR="00A213D4">
        <w:t xml:space="preserve"> (2018)</w:t>
      </w:r>
      <w:r w:rsidR="00A213D4">
        <w:fldChar w:fldCharType="begin" w:fldLock="1"/>
      </w:r>
      <w:r w:rsidR="00EA4020">
        <w:instrText>ADDIN CSL_CITATION {"citationItems":[{"id":"ITEM-1","itemData":{"DOI":"10.1126/science.aat0094","ISSN":"0036-8075","PMID":"29903883","author":[{"dropping-particle":"","family":"Nogly","given":"Przemyslaw","non-dropping-particle":"","parse-names":false,"suffix":""},{"dropping-particle":"","family":"Weinert","given":"Tobias","non-dropping-particle":"","parse-names":false,"suffix":""},{"dropping-particle":"","family":"James","given":"Daniel","non-dropping-particle":"","parse-names":false,"suffix":""},{"dropping-particle":"","family":"Carbajo","given":"Sergio","non-dropping-particle":"","parse-names":false,"suffix":""},{"dropping-particle":"","family":"Ozerov","given":"Dmitry","non-dropping-particle":"","parse-names":false,"suffix":""},{"dropping-particle":"","family":"Furrer","given":"Antonia","non-dropping-particle":"","parse-names":false,"suffix":""},{"dropping-particle":"","family":"Gashi","given":"Dardan","non-dropping-particle":"","parse-names":false,"suffix":""},{"dropping-particle":"","family":"Borin","given":"Veniamin","non-dropping-particle":"","parse-names":false,"suffix":""},{"dropping-particle":"","family":"Skopintsev","given":"Petr","non-dropping-particle":"","parse-names":false,"suffix":""},{"dropping-particle":"","family":"Jaeger","given":"Kathrin","non-dropping-particle":"","parse-names":false,"suffix":""},{"dropping-particle":"","family":"Nass","given":"Karol","non-dropping-particle":"","parse-names":false,"suffix":""},{"dropping-particle":"","family":"Båth","given":"Petra","non-dropping-particle":"","parse-names":false,"suffix":""},{"dropping-particle":"","family":"Bosman","given":"Robert","non-dropping-particle":"","parse-names":false,"suffix":""},{"dropping-particle":"","family":"Koglin","given":"Jason","non-dropping-particle":"","parse-names":false,"suffix":""},{"dropping-particle":"","family":"Seaberg","given":"Matthew","non-dropping-particle":"","parse-names":false,"suffix":""},{"dropping-particle":"","family":"Lane","given":"Thomas","non-dropping-particle":"","parse-names":false,"suffix":""},{"dropping-particle":"","family":"Kekilli","given":"Demet","non-dropping-particle":"","parse-names":false,"suffix":""},{"dropping-particle":"","family":"Brünle","given":"Steffen","non-dropping-particle":"","parse-names":false,"suffix":""},{"dropping-particle":"","family":"Tanaka","given":"Tomoyuki","non-dropping-particle":"","parse-names":false,"suffix":""},{"dropping-particle":"","family":"Wu","given":"Wenting","non-dropping-particle":"","parse-names":false,"suffix":""},{"dropping-particle":"","family":"Milne","given":"Christopher","non-dropping-particle":"","parse-names":false,"suffix":""},{"dropping-particle":"","family":"White","given":"Thomas","non-dropping-particle":"","parse-names":false,"suffix":""},{"dropping-particle":"","family":"Barty","given":"Anton","non-dropping-particle":"","parse-names":false,"suffix":""},{"dropping-particle":"","family":"Weierstall","given":"Uwe","non-dropping-particle":"","parse-names":false,"suffix":""},{"dropping-particle":"","family":"Panneels","given":"Valerie","non-dropping-particle":"","parse-names":false,"suffix":""},{"dropping-particle":"","family":"Nango","given":"Eriko","non-dropping-particle":"","parse-names":false,"suffix":""},{"dropping-particle":"","family":"Iwata","given":"So","non-dropping-particle":"","parse-names":false,"suffix":""},{"dropping-particle":"","family":"Hunter","given":"Mark","non-dropping-particle":"","parse-names":false,"suffix":""},{"dropping-particle":"","family":"Schapiro","given":"Igor","non-dropping-particle":"","parse-names":false,"suffix":""},{"dropping-particle":"","family":"Schertler","given":"Gebhard","non-dropping-particle":"","parse-names":false,"suffix":""},{"dropping-particle":"","family":"Neutze","given":"Richard","non-dropping-particle":"","parse-names":false,"suffix":""},{"dropping-particle":"","family":"Standfuss","given":"Jörg","non-dropping-particle":"","parse-names":false,"suffix":""}],"container-title":"Science","id":"ITEM-1","issue":"June","issued":{"date-parts":[["2018","6","14"]]},"page":"eaat0094","title":"Retinal isomerization in bacteriorhodopsin captured by a femtosecond x-ray laser","type":"article-journal","volume":"0094"},"uris":["http://www.mendeley.com/documents/?uuid=07d60c6e-578e-4a5c-bc53-dfcf63d01d0a"]}],"mendeley":{"formattedCitation":"&lt;sup&gt;10&lt;/sup&gt;","plainTextFormattedCitation":"10","previouslyFormattedCitation":"&lt;sup&gt;10&lt;/sup&gt;"},"properties":{"noteIndex":0},"schema":"https://github.com/citation-style-language/schema/raw/master/csl-citation.json"}</w:instrText>
      </w:r>
      <w:r w:rsidR="00A213D4">
        <w:fldChar w:fldCharType="separate"/>
      </w:r>
      <w:r w:rsidR="00A213D4" w:rsidRPr="00A213D4">
        <w:rPr>
          <w:noProof/>
          <w:vertAlign w:val="superscript"/>
        </w:rPr>
        <w:t>10</w:t>
      </w:r>
      <w:r w:rsidR="00A213D4">
        <w:fldChar w:fldCharType="end"/>
      </w:r>
      <w:r w:rsidR="00C03921">
        <w:t>, for example,</w:t>
      </w:r>
      <w:r w:rsidR="00EA4020">
        <w:t xml:space="preserve"> sample consumption was about 1.5 mg per 10,000 indexed patterns</w:t>
      </w:r>
      <w:r w:rsidR="00C03921">
        <w:t xml:space="preserve">, which compares </w:t>
      </w:r>
      <w:r w:rsidR="003F7977">
        <w:t xml:space="preserve">favorably </w:t>
      </w:r>
      <w:r w:rsidR="00C03921">
        <w:t xml:space="preserve">to similar TR-SFX experiments using the </w:t>
      </w:r>
      <w:r w:rsidR="004D174A">
        <w:t>PYP</w:t>
      </w:r>
      <w:r w:rsidR="00C03921">
        <w:t xml:space="preserve"> where average sample consumption was much higher with 74 mg of </w:t>
      </w:r>
      <w:r w:rsidR="00A213D4">
        <w:t xml:space="preserve"> protein per 10,000 indexed patterns</w:t>
      </w:r>
      <w:r w:rsidR="00EA4020">
        <w:fldChar w:fldCharType="begin" w:fldLock="1"/>
      </w:r>
      <w:r w:rsidR="00801121">
        <w:instrText>ADDIN CSL_CITATION {"citationItems":[{"id":"ITEM-1","itemData":{"DOI":"10.1126/science.1259357","ISSN":"0036-8075, 1095-9203","author":[{"dropping-particle":"","family":"Tenboer","given":"Jason","non-dropping-particle":"","parse-names":false,"suffix":""},{"dropping-particle":"","family":"Basu","given":"Shibom","non-dropping-particle":"","parse-names":false,"suffix":""},{"dropping-particle":"","family":"Zatsepin","given":"Nadia","non-dropping-particle":"","parse-names":false,"suffix":""},{"dropping-particle":"","family":"Pande","given":"Kanupriya","non-dropping-particle":"","parse-names":false,"suffix":""},{"dropping-particle":"","family":"Milathianaki","given":"Despina","non-dropping-particle":"","parse-names":false,"suffix":""},{"dropping-particle":"","family":"Frank","given":"Matthias","non-dropping-particle":"","parse-names":false,"suffix":""},{"dropping-particle":"","family":"Hunter","given":"Mark","non-dropping-particle":"","parse-names":false,"suffix":""},{"dropping-particle":"","family":"Boutet","given":"Sébastien","non-dropping-particle":"","parse-names":false,"suffix":""},{"dropping-particle":"","family":"Williams","given":"Garth J.","non-dropping-particle":"","parse-names":false,"suffix":""},{"dropping-particle":"","family":"Koglin","given":"Jason E.","non-dropping-particle":"","parse-names":false,"suffix":""},{"dropping-particle":"","family":"Oberthuer","given":"Dominik","non-dropping-particle":"","parse-names":false,"suffix":""},{"dropping-particle":"","family":"Heymann","given":"Michael","non-dropping-particle":"","parse-names":false,"suffix":""},{"dropping-particle":"","family":"Kupitz","given":"Christopher","non-dropping-particle":"","parse-names":false,"suffix":""},{"dropping-particle":"","family":"Conrad","given":"Chelsie","non-dropping-particle":"","parse-names":false,"suffix":""},{"dropping-particle":"","family":"Coe","given":"Jesse","non-dropping-particle":"","parse-names":false,"suffix":""},{"dropping-particle":"","family":"Roy-Chowdhury","given":"Shatabdi","non-dropping-particle":"","parse-names":false,"suffix":""},{"dropping-particle":"","family":"Weierstall","given":"Uwe","non-dropping-particle":"","parse-names":false,"suffix":""},{"dropping-particle":"","family":"James","given":"Daniel","non-dropping-particle":"","parse-names":false,"suffix":""},{"dropping-particle":"","family":"Wang","given":"Dingjie","non-dropping-particle":"","parse-names":false,"suffix":""},{"dropping-particle":"","family":"Grant","given":"Thomas","non-dropping-particle":"","parse-names":false,"suffix":""},{"dropping-particle":"","family":"Barty","given":"Anton","non-dropping-particle":"","parse-names":false,"suffix":""},{"dropping-particle":"","family":"Yefanov","given":"Oleksandr","non-dropping-particle":"","parse-names":false,"suffix":""},{"dropping-particle":"","family":"Scales","given":"Jennifer","non-dropping-particle":"","parse-names":false,"suffix":""},{"dropping-particle":"","family":"Gati","given":"Cornelius","non-dropping-particle":"","parse-names":false,"suffix":""},{"dropping-particle":"","family":"Seuring","given":"Carolin","non-dropping-particle":"","parse-names":false,"suffix":""},{"dropping-particle":"","family":"Srajer","given":"Vukica","non-dropping-particle":"","parse-names":false,"suffix":""},{"dropping-particle":"","family":"Henning","given":"Robert","non-dropping-particle":"","parse-names":false,"suffix":""},{"dropping-particle":"","family":"Schwander","given":"Peter","non-dropping-particle":"","parse-names":false,"suffix":""},{"dropping-particle":"","family":"Fromme","given":"Raimund","non-dropping-particle":"","parse-names":false,"suffix":""},{"dropping-particle":"","family":"Ourmazd","given":"Abbas","non-dropping-particle":"","parse-names":false,"suffix":""},{"dropping-particle":"","family":"Moffat","given":"Keith","non-dropping-particle":"","parse-names":false,"suffix":""},{"dropping-particle":"Van","family":"Thor","given":"Jasper J.","non-dropping-particle":"","parse-names":false,"suffix":""},{"dropping-particle":"","family":"Spence","given":"John C. H.","non-dropping-particle":"","parse-names":false,"suffix":""},{"dropping-particle":"","family":"Fromme","given":"Petra","non-dropping-particle":"","parse-names":false,"suffix":""},{"dropping-particle":"","family":"Chapman","given":"Henry N.","non-dropping-particle":"","parse-names":false,"suffix":""},{"dropping-particle":"","family":"Schmidt","given":"Marius","non-dropping-particle":"","parse-names":false,"suffix":""}],"container-title":"Science","id":"ITEM-1","issue":"6214","issued":{"date-parts":[["2014","12","4"]]},"page":"1242-1246","title":"Time-resolved serial crystallography captures high-resolution intermediates of photoactive yellow protein","type":"article-journal","volume":"346"},"uris":["http://www.mendeley.com/documents/?uuid=b677d283-a458-4ccf-92de-a8633d16a9ca"]}],"mendeley":{"formattedCitation":"&lt;sup&gt;6&lt;/sup&gt;","plainTextFormattedCitation":"6","previouslyFormattedCitation":"&lt;sup&gt;6&lt;/sup&gt;"},"properties":{"noteIndex":0},"schema":"https://github.com/citation-style-language/schema/raw/master/csl-citation.json"}</w:instrText>
      </w:r>
      <w:r w:rsidR="00EA4020">
        <w:fldChar w:fldCharType="separate"/>
      </w:r>
      <w:r w:rsidR="00EA4020" w:rsidRPr="00EA4020">
        <w:rPr>
          <w:noProof/>
          <w:vertAlign w:val="superscript"/>
        </w:rPr>
        <w:t>6</w:t>
      </w:r>
      <w:r w:rsidR="00EA4020">
        <w:fldChar w:fldCharType="end"/>
      </w:r>
      <w:r w:rsidR="00EA4020">
        <w:t>.</w:t>
      </w:r>
      <w:r w:rsidR="00A213D4">
        <w:t xml:space="preserve"> </w:t>
      </w:r>
      <w:r w:rsidR="00D256BD">
        <w:t>High viscosity injectors thus have clear advantages when the amount of protein available is limiting or when crystals are grown directly in LCP.</w:t>
      </w:r>
    </w:p>
    <w:p w14:paraId="3C73BC9E" w14:textId="77777777" w:rsidR="00801121" w:rsidRDefault="00801121" w:rsidP="007966C6"/>
    <w:p w14:paraId="6511E672" w14:textId="6FD47EA7" w:rsidR="00B370C9" w:rsidRDefault="00AD5AA9" w:rsidP="007966C6">
      <w:r>
        <w:t xml:space="preserve">For </w:t>
      </w:r>
      <w:r w:rsidR="00801121">
        <w:t xml:space="preserve">TR-SFX </w:t>
      </w:r>
      <w:r w:rsidR="00BB5EA4">
        <w:t>using</w:t>
      </w:r>
      <w:r w:rsidR="00D24C42">
        <w:t xml:space="preserve"> high viscosity injector</w:t>
      </w:r>
      <w:r w:rsidR="00BB5EA4">
        <w:t>s</w:t>
      </w:r>
      <w:r>
        <w:t xml:space="preserve"> to yield the most reliable data several </w:t>
      </w:r>
      <w:r w:rsidR="00B370C9">
        <w:t xml:space="preserve">technical issues </w:t>
      </w:r>
      <w:r>
        <w:t>need to be</w:t>
      </w:r>
      <w:r w:rsidR="00B370C9">
        <w:t xml:space="preserve"> addressed: the flow speed </w:t>
      </w:r>
      <w:r w:rsidR="00BB5EA4">
        <w:t xml:space="preserve">needs to </w:t>
      </w:r>
      <w:r w:rsidR="00B370C9" w:rsidRPr="001A7D58">
        <w:rPr>
          <w:noProof/>
        </w:rPr>
        <w:t>remain</w:t>
      </w:r>
      <w:r w:rsidR="00B370C9">
        <w:t xml:space="preserve"> above a minimum critical value; the hit-rate </w:t>
      </w:r>
      <w:r w:rsidR="00BB5EA4">
        <w:rPr>
          <w:noProof/>
        </w:rPr>
        <w:t>should be</w:t>
      </w:r>
      <w:r w:rsidR="00BB5EA4" w:rsidRPr="00C36E55">
        <w:rPr>
          <w:noProof/>
        </w:rPr>
        <w:t xml:space="preserve"> </w:t>
      </w:r>
      <w:r w:rsidR="00B370C9" w:rsidRPr="00C36E55">
        <w:rPr>
          <w:noProof/>
        </w:rPr>
        <w:t>maintained</w:t>
      </w:r>
      <w:r w:rsidR="00B370C9">
        <w:t xml:space="preserve"> at a level that does not render data collection </w:t>
      </w:r>
      <w:r w:rsidR="00BB5EA4">
        <w:t xml:space="preserve">slow </w:t>
      </w:r>
      <w:r w:rsidR="00B370C9">
        <w:t>(</w:t>
      </w:r>
      <w:r w:rsidR="00801121">
        <w:t>e.g.</w:t>
      </w:r>
      <w:r w:rsidR="00A0413D">
        <w:t>,</w:t>
      </w:r>
      <w:r w:rsidR="00801121">
        <w:t xml:space="preserve"> greater than 5</w:t>
      </w:r>
      <w:r w:rsidR="00B370C9">
        <w:t xml:space="preserve">%); and sample </w:t>
      </w:r>
      <w:proofErr w:type="gramStart"/>
      <w:r w:rsidR="00BB5EA4">
        <w:t>has to</w:t>
      </w:r>
      <w:proofErr w:type="gramEnd"/>
      <w:r w:rsidR="00BB5EA4">
        <w:t xml:space="preserve"> </w:t>
      </w:r>
      <w:r w:rsidR="00B370C9">
        <w:t xml:space="preserve">be delivered without excessive disruptions. </w:t>
      </w:r>
      <w:r w:rsidR="005E478B" w:rsidRPr="001A7D58">
        <w:rPr>
          <w:noProof/>
        </w:rPr>
        <w:t>Ideally</w:t>
      </w:r>
      <w:r w:rsidR="001A7D58">
        <w:rPr>
          <w:noProof/>
        </w:rPr>
        <w:t>,</w:t>
      </w:r>
      <w:r w:rsidR="005E478B">
        <w:t xml:space="preserve"> these conditions </w:t>
      </w:r>
      <w:r w:rsidR="00360DDD">
        <w:t>are</w:t>
      </w:r>
      <w:r w:rsidR="005E478B">
        <w:t xml:space="preserve"> already met long before a scheduled TR-SFX experiment to use available XFEL time as efficient</w:t>
      </w:r>
      <w:r w:rsidR="00360DDD">
        <w:t>ly</w:t>
      </w:r>
      <w:r w:rsidR="005E478B">
        <w:t xml:space="preserve"> as possible.</w:t>
      </w:r>
      <w:r w:rsidR="00B370C9">
        <w:t xml:space="preserve"> </w:t>
      </w:r>
      <w:proofErr w:type="spellStart"/>
      <w:r w:rsidR="00113A4C">
        <w:t>Pricipally</w:t>
      </w:r>
      <w:proofErr w:type="spellEnd"/>
      <w:r w:rsidR="00A0413D">
        <w:t>,</w:t>
      </w:r>
      <w:r w:rsidR="00113A4C">
        <w:t xml:space="preserve"> a slowdown in the LCP stream may allow probing crystals that were activated with more than one optical laser pulse and result in mixed active </w:t>
      </w:r>
      <w:proofErr w:type="gramStart"/>
      <w:r w:rsidR="00113A4C">
        <w:t>states, or</w:t>
      </w:r>
      <w:proofErr w:type="gramEnd"/>
      <w:r w:rsidR="00113A4C">
        <w:t xml:space="preserve"> probing pumped material when </w:t>
      </w:r>
      <w:proofErr w:type="spellStart"/>
      <w:r w:rsidR="00113A4C">
        <w:t>umpumped</w:t>
      </w:r>
      <w:proofErr w:type="spellEnd"/>
      <w:r w:rsidR="00113A4C">
        <w:t xml:space="preserve"> material is expected in the beam. </w:t>
      </w:r>
      <w:r w:rsidR="003548B1">
        <w:t xml:space="preserve">An additional benefit of injection pre-testing is that downtime during data collection </w:t>
      </w:r>
      <w:r w:rsidR="00C03921">
        <w:t xml:space="preserve">at an XFEL </w:t>
      </w:r>
      <w:r w:rsidR="003548B1">
        <w:t xml:space="preserve">is minimized as time relegated to replacing clogged nozzles, changing out non-extruding samples, and other maintenance tasks is reduced.  </w:t>
      </w:r>
    </w:p>
    <w:p w14:paraId="7AC29D3F" w14:textId="47DC24F9" w:rsidR="00B370C9" w:rsidRDefault="00B370C9" w:rsidP="007966C6"/>
    <w:p w14:paraId="17176111" w14:textId="1BE9F276" w:rsidR="00B370C9" w:rsidRDefault="00B370C9" w:rsidP="007966C6">
      <w:r>
        <w:t>Here</w:t>
      </w:r>
      <w:r w:rsidR="00A0413D">
        <w:t>,</w:t>
      </w:r>
      <w:r>
        <w:t xml:space="preserve"> we present a method to optimize sample delivery for TR-SFX data collection with a high viscosity micro</w:t>
      </w:r>
      <w:r w:rsidR="00360DDD">
        <w:t>-</w:t>
      </w:r>
      <w:r>
        <w:t xml:space="preserve">extrusion injector. </w:t>
      </w:r>
      <w:r w:rsidR="001A2CD8">
        <w:t>For simplicity, t</w:t>
      </w:r>
      <w:r>
        <w:t xml:space="preserve">he described methods </w:t>
      </w:r>
      <w:r w:rsidR="005E478B">
        <w:t>do not rely on access to an X-ray source</w:t>
      </w:r>
      <w:r w:rsidR="00767B3E">
        <w:t>,</w:t>
      </w:r>
      <w:r w:rsidR="005E478B">
        <w:t xml:space="preserve"> </w:t>
      </w:r>
      <w:r w:rsidR="005E478B" w:rsidRPr="005E62CB">
        <w:t>although</w:t>
      </w:r>
      <w:r w:rsidR="005E62CB" w:rsidRPr="005E62CB">
        <w:t xml:space="preserve"> work</w:t>
      </w:r>
      <w:r w:rsidR="001A2CD8" w:rsidRPr="005E62CB">
        <w:t xml:space="preserve"> a</w:t>
      </w:r>
      <w:r w:rsidR="005E62CB" w:rsidRPr="005E62CB">
        <w:t>t</w:t>
      </w:r>
      <w:r w:rsidR="001A2CD8" w:rsidRPr="005E62CB">
        <w:t xml:space="preserve"> </w:t>
      </w:r>
      <w:r w:rsidR="005E62CB" w:rsidRPr="005E62CB">
        <w:t xml:space="preserve">a </w:t>
      </w:r>
      <w:r w:rsidR="001A2CD8" w:rsidRPr="005E62CB">
        <w:t>synchrotron beamline</w:t>
      </w:r>
      <w:r w:rsidR="00153F05" w:rsidRPr="005E62CB">
        <w:fldChar w:fldCharType="begin" w:fldLock="1"/>
      </w:r>
      <w:r w:rsidR="004B6F9E">
        <w:instrText>ADDIN CSL_CITATION {"citationItems":[{"id":"ITEM-1","itemData":{"DOI":"10.1107/S2052252517005140","ISBN":"2052252517","ISSN":"2052-2525","abstract":"Serial (femtosecond) crystallography at synchrotron and X-ray free-electron laser (XFEL) sources distributes the absorbed radiation dose over all crystals used for data collection and therefore allows measurement of radiation damage prone systems, including the use of microcrystals for room-temperature measurements. Serial crystallography relies on fast and efficient exchange of crystals upon X-ray exposure, which can be achieved using a variety of methods, including various injection techniques. The latter vary significantly in their flow rates – gas dynamic virtual nozzle based injectors provide very thin fast-flowing jets, whereas high-viscosity extrusion injectors produce much thicker streams with flow rates two to three orders of magnitude lower. High-viscosity extrusion results in much lower sample consumption, as its sample delivery speed is commensurate both with typical XFEL repetition rates and with data acquisition rates at synchrotron sources. An obvious viscous injection medium is lipidic cubic phase (LCP) as it is used for in meso membrane protein crystallization. However, LCP has limited compatibility with many crystallization conditions. While a few other viscous media have been described in the literature, there is an ongoing need to identify additional injection media for crystal embedding. Critical attributes are reliable injection properties and a broad chemical compatibility to accommodate samples as heterogeneous and sensitive as protein crystals. Here, the use of two novel hydrogels as viscous injection matrices is described, namely sodium carboxymethyl cellulose and the thermo-reversible block polymer Pluronic F-127. Both are compatible with various crystallization conditions and yield acceptable X-ray background. The stability and velocity of the extruded stream were also analysed and the dependence of the stream velocity on the flow rate was measured. In contrast with previously characterized injection media, both new matrices afford very stable adjustable streams suitable for time-resolved measurements.","author":[{"dropping-particle":"","family":"Kovácsová","given":"Gabriela","non-dropping-particle":"","parse-names":false,"suffix":""},{"dropping-particle":"","family":"Grünbein","given":"Marie Luise","non-dropping-particle":"","parse-names":false,"suffix":""},{"dropping-particle":"","family":"Kloos","given":"Marco","non-dropping-particle":"","parse-names":false,"suffix":""},{"dropping-particle":"","family":"Barends","given":"Thomas R. M.","non-dropping-particle":"","parse-names":false,"suffix":""},{"dropping-particle":"","family":"Schlesinger","given":"Ramona","non-dropping-particle":"","parse-names":false,"suffix":""},{"dropping-particle":"","family":"Heberle","given":"Joachim","non-dropping-particle":"","parse-names":false,"suffix":""},{"dropping-particle":"","family":"Kabsch","given":"Wolfgang","non-dropping-particle":"","parse-names":false,"suffix":""},{"dropping-particle":"","family":"Shoeman","given":"Robert L.","non-dropping-particle":"","parse-names":false,"suffix":""},{"dropping-particle":"","family":"Doak","given":"R. Bruce","non-dropping-particle":"","parse-names":false,"suffix":""},{"dropping-particle":"","family":"Schlichting","given":"Ilme","non-dropping-particle":"","parse-names":false,"suffix":""}],"container-title":"IUCrJ","id":"ITEM-1","issue":"4","issued":{"date-parts":[["2017","7","1"]]},"page":"400-410","title":"Viscous hydrophilic injection matrices for serial crystallography","type":"article-journal","volume":"4"},"uris":["http://www.mendeley.com/documents/?uuid=9aff66fb-4b76-4b6b-8962-58c986554aee"]}],"mendeley":{"formattedCitation":"&lt;sup&gt;29&lt;/sup&gt;","plainTextFormattedCitation":"29","previouslyFormattedCitation":"&lt;sup&gt;29&lt;/sup&gt;"},"properties":{"noteIndex":0},"schema":"https://github.com/citation-style-language/schema/raw/master/csl-citation.json"}</w:instrText>
      </w:r>
      <w:r w:rsidR="00153F05" w:rsidRPr="005E62CB">
        <w:fldChar w:fldCharType="separate"/>
      </w:r>
      <w:r w:rsidR="005D278C" w:rsidRPr="005D278C">
        <w:rPr>
          <w:noProof/>
          <w:vertAlign w:val="superscript"/>
        </w:rPr>
        <w:t>29</w:t>
      </w:r>
      <w:r w:rsidR="00153F05" w:rsidRPr="005E62CB">
        <w:fldChar w:fldCharType="end"/>
      </w:r>
      <w:r w:rsidR="001A2CD8" w:rsidRPr="005E62CB">
        <w:t xml:space="preserve"> </w:t>
      </w:r>
      <w:r w:rsidR="005E62CB" w:rsidRPr="005E62CB">
        <w:t xml:space="preserve">would </w:t>
      </w:r>
      <w:r w:rsidR="00AB6A24" w:rsidRPr="005E62CB">
        <w:t>p</w:t>
      </w:r>
      <w:r w:rsidR="005E478B" w:rsidRPr="005E62CB">
        <w:t xml:space="preserve">rovide further information on </w:t>
      </w:r>
      <w:r w:rsidR="005E62CB" w:rsidRPr="005E62CB">
        <w:t xml:space="preserve">expected </w:t>
      </w:r>
      <w:r w:rsidR="005E478B" w:rsidRPr="005E62CB">
        <w:t>hit rate</w:t>
      </w:r>
      <w:r w:rsidR="005E62CB" w:rsidRPr="005E62CB">
        <w:t>s</w:t>
      </w:r>
      <w:r w:rsidR="005E478B" w:rsidRPr="005E62CB">
        <w:t xml:space="preserve"> and </w:t>
      </w:r>
      <w:r w:rsidR="005E62CB" w:rsidRPr="005E62CB">
        <w:t>crystal diffraction</w:t>
      </w:r>
      <w:r w:rsidR="00D60F48">
        <w:t>.</w:t>
      </w:r>
      <w:r w:rsidR="00AB6A24" w:rsidRPr="005E62CB">
        <w:t xml:space="preserve"> </w:t>
      </w:r>
      <w:r w:rsidR="00D60F48">
        <w:t xml:space="preserve">Our protocols </w:t>
      </w:r>
      <w:r>
        <w:t xml:space="preserve">were developed to </w:t>
      </w:r>
      <w:r w:rsidR="00360DDD">
        <w:t xml:space="preserve">optimize experiments </w:t>
      </w:r>
      <w:r w:rsidR="00D60F48">
        <w:t xml:space="preserve">to capture retinal isomerization in the proton-pump </w:t>
      </w:r>
      <w:r>
        <w:t>bacteriorhodopsin</w:t>
      </w:r>
      <w:r>
        <w:fldChar w:fldCharType="begin" w:fldLock="1"/>
      </w:r>
      <w:r w:rsidR="00153F05">
        <w:instrText>ADDIN CSL_CITATION {"citationItems":[{"id":"ITEM-1","itemData":{"DOI":"10.1126/science.aat0094","ISSN":"0036-8075","PMID":"29903883","author":[{"dropping-particle":"","family":"Nogly","given":"Przemyslaw","non-dropping-particle":"","parse-names":false,"suffix":""},{"dropping-particle":"","family":"Weinert","given":"Tobias","non-dropping-particle":"","parse-names":false,"suffix":""},{"dropping-particle":"","family":"James","given":"Daniel","non-dropping-particle":"","parse-names":false,"suffix":""},{"dropping-particle":"","family":"Carbajo","given":"Sergio","non-dropping-particle":"","parse-names":false,"suffix":""},{"dropping-particle":"","family":"Ozerov","given":"Dmitry","non-dropping-particle":"","parse-names":false,"suffix":""},{"dropping-particle":"","family":"Furrer","given":"Antonia","non-dropping-particle":"","parse-names":false,"suffix":""},{"dropping-particle":"","family":"Gashi","given":"Dardan","non-dropping-particle":"","parse-names":false,"suffix":""},{"dropping-particle":"","family":"Borin","given":"Veniamin","non-dropping-particle":"","parse-names":false,"suffix":""},{"dropping-particle":"","family":"Skopintsev","given":"Petr","non-dropping-particle":"","parse-names":false,"suffix":""},{"dropping-particle":"","family":"Jaeger","given":"Kathrin","non-dropping-particle":"","parse-names":false,"suffix":""},{"dropping-particle":"","family":"Nass","given":"Karol","non-dropping-particle":"","parse-names":false,"suffix":""},{"dropping-particle":"","family":"Båth","given":"Petra","non-dropping-particle":"","parse-names":false,"suffix":""},{"dropping-particle":"","family":"Bosman","given":"Robert","non-dropping-particle":"","parse-names":false,"suffix":""},{"dropping-particle":"","family":"Koglin","given":"Jason","non-dropping-particle":"","parse-names":false,"suffix":""},{"dropping-particle":"","family":"Seaberg","given":"Matthew","non-dropping-particle":"","parse-names":false,"suffix":""},{"dropping-particle":"","family":"Lane","given":"Thomas","non-dropping-particle":"","parse-names":false,"suffix":""},{"dropping-particle":"","family":"Kekilli","given":"Demet","non-dropping-particle":"","parse-names":false,"suffix":""},{"dropping-particle":"","family":"Brünle","given":"Steffen","non-dropping-particle":"","parse-names":false,"suffix":""},{"dropping-particle":"","family":"Tanaka","given":"Tomoyuki","non-dropping-particle":"","parse-names":false,"suffix":""},{"dropping-particle":"","family":"Wu","given":"Wenting","non-dropping-particle":"","parse-names":false,"suffix":""},{"dropping-particle":"","family":"Milne","given":"Christopher","non-dropping-particle":"","parse-names":false,"suffix":""},{"dropping-particle":"","family":"White","given":"Thomas","non-dropping-particle":"","parse-names":false,"suffix":""},{"dropping-particle":"","family":"Barty","given":"Anton","non-dropping-particle":"","parse-names":false,"suffix":""},{"dropping-particle":"","family":"Weierstall","given":"Uwe","non-dropping-particle":"","parse-names":false,"suffix":""},{"dropping-particle":"","family":"Panneels","given":"Valerie","non-dropping-particle":"","parse-names":false,"suffix":""},{"dropping-particle":"","family":"Nango","given":"Eriko","non-dropping-particle":"","parse-names":false,"suffix":""},{"dropping-particle":"","family":"Iwata","given":"So","non-dropping-particle":"","parse-names":false,"suffix":""},{"dropping-particle":"","family":"Hunter","given":"Mark","non-dropping-particle":"","parse-names":false,"suffix":""},{"dropping-particle":"","family":"Schapiro","given":"Igor","non-dropping-particle":"","parse-names":false,"suffix":""},{"dropping-particle":"","family":"Schertler","given":"Gebhard","non-dropping-particle":"","parse-names":false,"suffix":""},{"dropping-particle":"","family":"Neutze","given":"Richard","non-dropping-particle":"","parse-names":false,"suffix":""},{"dropping-particle":"","family":"Standfuss","given":"Jörg","non-dropping-particle":"","parse-names":false,"suffix":""}],"container-title":"Science","id":"ITEM-1","issue":"June","issued":{"date-parts":[["2018","6","14"]]},"page":"eaat0094","title":"Retinal isomerization in bacteriorhodopsin captured by a femtosecond x-ray laser","type":"article-journal","volume":"0094"},"uris":["http://www.mendeley.com/documents/?uuid=07d60c6e-578e-4a5c-bc53-dfcf63d01d0a"]}],"mendeley":{"formattedCitation":"&lt;sup&gt;10&lt;/sup&gt;","plainTextFormattedCitation":"10","previouslyFormattedCitation":"&lt;sup&gt;10&lt;/sup&gt;"},"properties":{"noteIndex":0},"schema":"https://github.com/citation-style-language/schema/raw/master/csl-citation.json"}</w:instrText>
      </w:r>
      <w:r>
        <w:fldChar w:fldCharType="separate"/>
      </w:r>
      <w:r w:rsidR="00FD4F4F" w:rsidRPr="00FD4F4F">
        <w:rPr>
          <w:noProof/>
          <w:vertAlign w:val="superscript"/>
        </w:rPr>
        <w:t>10</w:t>
      </w:r>
      <w:r>
        <w:fldChar w:fldCharType="end"/>
      </w:r>
      <w:r w:rsidR="00D60F48">
        <w:t xml:space="preserve"> and are carried out in two phases</w:t>
      </w:r>
      <w:r>
        <w:t xml:space="preserve"> starting </w:t>
      </w:r>
      <w:r w:rsidR="00C60C01">
        <w:rPr>
          <w:noProof/>
        </w:rPr>
        <w:t>with</w:t>
      </w:r>
      <w:r>
        <w:t xml:space="preserve"> preparing crystal samples for </w:t>
      </w:r>
      <w:r w:rsidR="00360DDD">
        <w:t xml:space="preserve">extrusion </w:t>
      </w:r>
      <w:r>
        <w:t xml:space="preserve">followed by monitoring the extrusion using a high-speed camera setup. </w:t>
      </w:r>
      <w:r w:rsidR="00E22868">
        <w:t>In phase one, t</w:t>
      </w:r>
      <w:r>
        <w:t xml:space="preserve">he </w:t>
      </w:r>
      <w:r w:rsidRPr="00C60C01">
        <w:rPr>
          <w:noProof/>
        </w:rPr>
        <w:t>crystal</w:t>
      </w:r>
      <w:r w:rsidR="00C60C01">
        <w:rPr>
          <w:noProof/>
        </w:rPr>
        <w:t>-</w:t>
      </w:r>
      <w:r w:rsidRPr="00C60C01">
        <w:rPr>
          <w:noProof/>
        </w:rPr>
        <w:t>laden</w:t>
      </w:r>
      <w:r>
        <w:t xml:space="preserve"> LCP is mixed with additional LCP, low transition temperature lipids, or other additives to ensure the final mixture is suitable for </w:t>
      </w:r>
      <w:r w:rsidR="00360DDD">
        <w:t xml:space="preserve">delivery </w:t>
      </w:r>
      <w:r>
        <w:t xml:space="preserve">into the sample environment without clogging or slowing. </w:t>
      </w:r>
      <w:r w:rsidR="006F2FB1">
        <w:rPr>
          <w:noProof/>
        </w:rPr>
        <w:t>A</w:t>
      </w:r>
      <w:r w:rsidR="006F2FB1" w:rsidRPr="00C60C01">
        <w:rPr>
          <w:noProof/>
        </w:rPr>
        <w:t xml:space="preserve"> n</w:t>
      </w:r>
      <w:r w:rsidR="006F2FB1">
        <w:rPr>
          <w:noProof/>
        </w:rPr>
        <w:t>ew</w:t>
      </w:r>
      <w:r w:rsidR="006F2FB1">
        <w:t xml:space="preserve"> three-way syringe coupler was developed</w:t>
      </w:r>
      <w:r w:rsidR="006F2FB1" w:rsidRPr="00EF5A56">
        <w:rPr>
          <w:noProof/>
        </w:rPr>
        <w:t xml:space="preserve"> </w:t>
      </w:r>
      <w:r w:rsidR="006F2FB1">
        <w:rPr>
          <w:noProof/>
        </w:rPr>
        <w:t>t</w:t>
      </w:r>
      <w:r w:rsidRPr="00EF5A56">
        <w:rPr>
          <w:noProof/>
        </w:rPr>
        <w:t xml:space="preserve">o </w:t>
      </w:r>
      <w:r w:rsidR="005E62CB">
        <w:rPr>
          <w:noProof/>
        </w:rPr>
        <w:t xml:space="preserve">improve mixing performance and sample </w:t>
      </w:r>
      <w:r w:rsidR="005E62CB" w:rsidRPr="005E62CB">
        <w:rPr>
          <w:noProof/>
        </w:rPr>
        <w:t>homogeneity</w:t>
      </w:r>
      <w:r>
        <w:t xml:space="preserve">. The second phase consists of an extrusion test recorded by </w:t>
      </w:r>
      <w:r w:rsidR="006F2FB1">
        <w:t>a</w:t>
      </w:r>
      <w:r w:rsidR="00C36E55">
        <w:t xml:space="preserve"> </w:t>
      </w:r>
      <w:r w:rsidRPr="00C36E55">
        <w:rPr>
          <w:noProof/>
        </w:rPr>
        <w:t>high-speed</w:t>
      </w:r>
      <w:r>
        <w:t xml:space="preserve"> camera to directly measure the extrusion speed stability. Following </w:t>
      </w:r>
      <w:r w:rsidR="00A0413D">
        <w:t xml:space="preserve">the </w:t>
      </w:r>
      <w:r>
        <w:t xml:space="preserve">analysis of the video data, adjustments can be made to the sample </w:t>
      </w:r>
      <w:r w:rsidR="00360DDD">
        <w:t xml:space="preserve">preparation </w:t>
      </w:r>
      <w:r>
        <w:t>protocol to improve experimental outcomes. These procedures can be adapted to prepare other proteins for TR-SFX data collection</w:t>
      </w:r>
      <w:r w:rsidR="00360DDD">
        <w:t>,</w:t>
      </w:r>
      <w:r>
        <w:t xml:space="preserve"> </w:t>
      </w:r>
      <w:r w:rsidR="00360DDD">
        <w:t xml:space="preserve">with minimal modifications, </w:t>
      </w:r>
      <w:r>
        <w:t xml:space="preserve">and will contribute to </w:t>
      </w:r>
      <w:r w:rsidR="00360DDD">
        <w:t xml:space="preserve">the efficient </w:t>
      </w:r>
      <w:r>
        <w:t xml:space="preserve">use </w:t>
      </w:r>
      <w:r w:rsidR="00360DDD">
        <w:t>of limited</w:t>
      </w:r>
      <w:r>
        <w:t xml:space="preserve"> XFEL beamtime. </w:t>
      </w:r>
      <w:r w:rsidRPr="00BE488B">
        <w:t>With new XFEL facilities just s</w:t>
      </w:r>
      <w:r>
        <w:t>tarting their operation</w:t>
      </w:r>
      <w:r>
        <w:fldChar w:fldCharType="begin" w:fldLock="1"/>
      </w:r>
      <w:r w:rsidR="003270AC">
        <w:instrText>ADDIN CSL_CITATION {"citationItems":[{"id":"ITEM-1","itemData":{"DOI":"10.1063/1.4997222","ISSN":"2329-7778","abstract":"© 2017 Author(s). We present the main specifications of the newly constructed Swiss Free Electron Laser, SwissFEL, and explore its potential impact on ultrafast science. In light of recent achievements at current X-ray free electron lasers, we discuss the potential territory for new scientific breakthroughs offered by SwissFEL in Chemistry, Biology, and Materials Science, as well as nonlinear X-ray science.","author":[{"dropping-particle":"","family":"Abela","given":"Rafael","non-dropping-particle":"","parse-names":false,"suffix":""},{"dropping-particle":"","family":"Beaud","given":"Paul","non-dropping-particle":"","parse-names":false,"suffix":""},{"dropping-particle":"","family":"Bokhoven","given":"Jeroen A.","non-dropping-particle":"van","parse-names":false,"suffix":""},{"dropping-particle":"","family":"Chergui","given":"Majed","non-dropping-particle":"","parse-names":false,"suffix":""},{"dropping-particle":"","family":"Feurer","given":"Thomas","non-dropping-particle":"","parse-names":false,"suffix":""},{"dropping-particle":"","family":"Haase","given":"Johannes","non-dropping-particle":"","parse-names":false,"suffix":""},{"dropping-particle":"","family":"Ingold","given":"Gerhard","non-dropping-particle":"","parse-names":false,"suffix":""},{"dropping-particle":"","family":"Johnson","given":"Steven L.","non-dropping-particle":"","parse-names":false,"suffix":""},{"dropping-particle":"","family":"Knopp","given":"Gregor","non-dropping-particle":"","parse-names":false,"suffix":""},{"dropping-particle":"","family":"Lemke","given":"Henrik","non-dropping-particle":"","parse-names":false,"suffix":""},{"dropping-particle":"","family":"Milne","given":"Chris J.","non-dropping-particle":"","parse-names":false,"suffix":""},{"dropping-particle":"","family":"Pedrini","given":"Bill","non-dropping-particle":"","parse-names":false,"suffix":""},{"dropping-particle":"","family":"Radi","given":"Peter","non-dropping-particle":"","parse-names":false,"suffix":""},{"dropping-particle":"","family":"Schertler","given":"Gebhard","non-dropping-particle":"","parse-names":false,"suffix":""},{"dropping-particle":"","family":"Standfuss","given":"Jörg","non-dropping-particle":"","parse-names":false,"suffix":""},{"dropping-particle":"","family":"Staub","given":"Urs","non-dropping-particle":"","parse-names":false,"suffix":""},{"dropping-particle":"","family":"Patthey","given":"Luc","non-dropping-particle":"","parse-names":false,"suffix":""}],"container-title":"Structural Dynamics","id":"ITEM-1","issue":"6","issued":{"date-parts":[["2017","11"]]},"page":"061602","title":"Perspective: Opportunities for ultrafast science at SwissFEL","type":"article-journal","volume":"4"},"uris":["http://www.mendeley.com/documents/?uuid=6ee283d9-2401-448b-87a7-42c6a322f9c9"]},{"id":"ITEM-2","itemData":{"DOI":"10.1038/nmeth.4394","ISSN":"1548-7091","PMID":"25166870","author":[{"dropping-particle":"","family":"Marx","given":"Vivien","non-dropping-particle":"","parse-names":false,"suffix":""}],"container-title":"Nature Methods","id":"ITEM-2","issue":"9","issued":{"date-parts":[["2017","8","31"]]},"page":"843-846","publisher":"Nature Publishing Group","title":"Structural biology: doors open at the European XFEL","type":"article-journal","volume":"14"},"uris":["http://www.mendeley.com/documents/?uuid=f5f987c4-3ab9-4c97-8a71-47a11c9d0ccb"]}],"mendeley":{"formattedCitation":"&lt;sup&gt;44, 45&lt;/sup&gt;","plainTextFormattedCitation":"44, 45","previouslyFormattedCitation":"&lt;sup&gt;44, 45&lt;/sup&gt;"},"properties":{"noteIndex":0},"schema":"https://github.com/citation-style-language/schema/raw/master/csl-citation.json"}</w:instrText>
      </w:r>
      <w:r>
        <w:fldChar w:fldCharType="separate"/>
      </w:r>
      <w:r w:rsidR="00D611A0" w:rsidRPr="00D611A0">
        <w:rPr>
          <w:noProof/>
          <w:vertAlign w:val="superscript"/>
        </w:rPr>
        <w:t>44,45</w:t>
      </w:r>
      <w:r>
        <w:fldChar w:fldCharType="end"/>
      </w:r>
      <w:r>
        <w:t xml:space="preserve"> and </w:t>
      </w:r>
      <w:r w:rsidR="00360DDD">
        <w:t xml:space="preserve">the </w:t>
      </w:r>
      <w:r w:rsidRPr="00BE488B">
        <w:t xml:space="preserve">transfer of </w:t>
      </w:r>
      <w:r w:rsidR="005E478B">
        <w:t xml:space="preserve">injector-based </w:t>
      </w:r>
      <w:r w:rsidRPr="00BE488B">
        <w:t>serial</w:t>
      </w:r>
      <w:r w:rsidR="00360DDD">
        <w:t xml:space="preserve"> data collection methods</w:t>
      </w:r>
      <w:r w:rsidRPr="00BE488B">
        <w:t xml:space="preserve"> to synchrotrons</w:t>
      </w:r>
      <w:r>
        <w:fldChar w:fldCharType="begin" w:fldLock="1"/>
      </w:r>
      <w:r w:rsidR="00D611A0">
        <w:instrText>ADDIN CSL_CITATION {"citationItems":[{"id":"ITEM-1","itemData":{"DOI":"10.1107/S2052252514026487","ISSN":"2052-2525","abstract":"Lipidic cubic phases (LCPs) have emerged as successful matrixes for the crystallization of membrane proteins. Moreover, the viscous LCP also provides a highly effective delivery medium for serial femtosecond crystallography (SFX) at X-ray free-electron lasers (XFELs). Here, the adaptation of this technology to perform serial millisecond crystallography (SMX) at more widely available synchrotron microfocus beamlines is described. Compared with conventional microcrystallography, LCP-SMX eliminates the need for difficult handling of individual crystals and allows for data collection at room temperature. The technology is demonstrated by solving a structure of the light-driven proton-pump bacteriorhodopsin (bR) at a resolution of 2.4 Å. The room-temperature structure of bR is very similar to previous cryogenic structures but shows small yet distinct differences in the retinal ligand and proton-transfer pathway.","author":[{"dropping-particle":"","family":"Nogly","given":"Przemyslaw","non-dropping-particle":"","parse-names":false,"suffix":""},{"dropping-particle":"","family":"James","given":"Daniel","non-dropping-particle":"","parse-names":false,"suffix":""},{"dropping-particle":"","family":"Wang","given":"Dingjie","non-dropping-particle":"","parse-names":false,"suffix":""},{"dropping-particle":"","family":"White","given":"Thomas A.","non-dropping-particle":"","parse-names":false,"suffix":""},{"dropping-particle":"","family":"Zatsepin","given":"Nadia","non-dropping-particle":"","parse-names":false,"suffix":""},{"dropping-particle":"","family":"Shilova","given":"Anastasya","non-dropping-particle":"","parse-names":false,"suffix":""},{"dropping-particle":"","family":"Nelson","given":"Garrett","non-dropping-particle":"","parse-names":false,"suffix":""},{"dropping-particle":"","family":"Liu","given":"Haiguang","non-dropping-particle":"","parse-names":false,"suffix":""},{"dropping-particle":"","family":"Johansson","given":"Linda","non-dropping-particle":"","parse-names":false,"suffix":""},{"dropping-particle":"","family":"Heymann","given":"Michael","non-dropping-particle":"","parse-names":false,"suffix":""},{"dropping-particle":"","family":"Jaeger","given":"Kathrin","non-dropping-particle":"","parse-names":false,"suffix":""},{"dropping-particle":"","family":"Metz","given":"Markus","non-dropping-particle":"","parse-names":false,"suffix":""},{"dropping-particle":"","family":"Wickstrand","given":"Cecilia","non-dropping-particle":"","parse-names":false,"suffix":""},{"dropping-particle":"","family":"Wu","given":"Wenting","non-dropping-particle":"","parse-names":false,"suffix":""},{"dropping-particle":"","family":"Båth","given":"Petra","non-dropping-particle":"","parse-names":false,"suffix":""},{"dropping-particle":"","family":"Berntsen","given":"Peter","non-dropping-particle":"","parse-names":false,"suffix":""},{"dropping-particle":"","family":"Oberthuer","given":"Dominik","non-dropping-particle":"","parse-names":false,"suffix":""},{"dropping-particle":"","family":"Panneels","given":"Valerie","non-dropping-particle":"","parse-names":false,"suffix":""},{"dropping-particle":"","family":"Cherezov","given":"Vadim","non-dropping-particle":"","parse-names":false,"suffix":""},{"dropping-particle":"","family":"Chapman","given":"Henry","non-dropping-particle":"","parse-names":false,"suffix":""},{"dropping-particle":"","family":"Schertler","given":"Gebhard","non-dropping-particle":"","parse-names":false,"suffix":""},{"dropping-particle":"","family":"Neutze","given":"Richard","non-dropping-particle":"","parse-names":false,"suffix":""},{"dropping-particle":"","family":"Spence","given":"John","non-dropping-particle":"","parse-names":false,"suffix":""},{"dropping-particle":"","family":"Moraes","given":"Isabel","non-dropping-particle":"","parse-names":false,"suffix":""},{"dropping-particle":"","family":"Burghammer","given":"Manfred","non-dropping-particle":"","parse-names":false,"suffix":""},{"dropping-particle":"","family":"Standfuss","given":"Joerg","non-dropping-particle":"","parse-names":false,"suffix":""},{"dropping-particle":"","family":"Weierstall","given":"Uwe","non-dropping-particle":"","parse-names":false,"suffix":""}],"container-title":"IUCrJ","id":"ITEM-1","issue":"2","issued":{"date-parts":[["2015","3","1"]]},"page":"168-176","title":"Lipidic cubic phase serial millisecond crystallography using synchrotron radiation","type":"article-journal","volume":"2"},"uris":["http://www.mendeley.com/documents/?uuid=420cc032-2b77-4d53-b8c4-c4e8b33f35d0"]},{"id":"ITEM-2","itemData":{"DOI":"10.1107/S1399004714026327","ISSN":"1399-0047","PMID":"25664750","abstract":"Recent advances in synchrotron sources, beamline optics and detectors are driving a renaissance in room-temperature data collection. The underlying impetus is the recognition that conformational differences are observed in functionally important regions of structures determined using crystals kept at ambient as opposed to cryogenic temperature during data collection. In addition, room-temperature measurements enable time-resolved studies and eliminate the need to find suitable cryoprotectants. Since radiation damage limits the high-resolution data that can be obtained from a single crystal, especially at room temperature, data are typically collected in a serial fashion using a number of crystals to spread the total dose over the entire ensemble. Several approaches have been developed over the years to efficiently exchange crystals for room-temperature data collection. These include in situ collection in trays, chips and capillary mounts. Here, the use of a slowly flowing microscopic stream for crystal delivery is demonstrated, resulting in extremely high-throughput delivery of crystals into the X-ray beam. This free-stream technology, which was originally developed for serial femtosecond crystallography at X-ray free-electron lasers, is here adapted to serial crystallography at synchrotrons. By embedding the crystals in a high-viscosity carrier stream, high-resolution room-temperature studies can be conducted at atmospheric pressure using the unattenuated X-ray beam, thus permitting the analysis of small or weakly scattering crystals. The high-viscosity extrusion injector is described, as is its use to collect high-resolution serial data from native and heavy-atom-derivatized lysozyme crystals at the Swiss Light Source using less than half a milligram of protein crystals. The room-temperature serial data allow de novo structure determination. The crystal size used in this proof-of-principle experiment was dictated by the available flux density. However, upcoming developments in beamline optics, detectors and synchrotron sources will enable the use of true microcrystals. This high-throughput, high-dose-rate methodology provides a new route to investigating the structure and dynamics of macromolecules at ambient temperature.","author":[{"dropping-particle":"","family":"Botha","given":"Sabine","non-dropping-particle":"","parse-names":false,"suffix":""},{"dropping-particle":"","family":"Nass","given":"Karol","non-dropping-particle":"","parse-names":false,"suffix":""},{"dropping-particle":"","family":"Barends","given":"Thomas R M","non-dropping-particle":"","parse-names":false,"suffix":""},{"dropping-particle":"","family":"Kabsch","given":"Wolfgang","non-dropping-particle":"","parse-names":false,"suffix":""},{"dropping-particle":"","family":"Latz","given":"Beatrice","non-dropping-particle":"","parse-names":false,"suffix":""},{"dropping-particle":"","family":"Dworkowski","given":"Florian","non-dropping-particle":"","parse-names":false,"suffix":""},{"dropping-particle":"","family":"Foucar","given":"Lutz","non-dropping-particle":"","parse-names":false,"suffix":""},{"dropping-particle":"","family":"Panepucci","given":"Ezequiel","non-dropping-particle":"","parse-names":false,"suffix":""},{"dropping-particle":"","family":"Wang","given":"Meitian","non-dropping-particle":"","parse-names":false,"suffix":""},{"dropping-particle":"","family":"Shoeman","given":"Robert L.","non-dropping-particle":"","parse-names":false,"suffix":""},{"dropping-particle":"","family":"Schlichting","given":"Ilme","non-dropping-particle":"","parse-names":false,"suffix":""},{"dropping-particle":"","family":"Doak","given":"R. Bruce","non-dropping-particle":"","parse-names":false,"suffix":""}],"container-title":"Acta Crystallographica Section D Biological Crystallography","id":"ITEM-2","issue":"2","issued":{"date-parts":[["2015","2","1"]]},"page":"387-397","publisher":"International Union of Crystallography","title":"Room-temperature serial crystallography at synchrotron X-ray sources using slowly flowing free-standing high-viscosity microstreams","type":"article-journal","volume":"71"},"uris":["http://www.mendeley.com/documents/?uuid=c4c3267b-4b71-4534-926a-b8f2483e7847"]},{"id":"ITEM-3","itemData":{"DOI":"10.1038/s41467-017-00630-4","ISSN":"2041-1723","author":[{"dropping-particle":"","family":"Weinert","given":"Tobias","non-dropping-particle":"","parse-names":false,"suffix":""},{"dropping-particle":"","family":"Olieric","given":"Natacha","non-dropping-particle":"","parse-names":false,"suffix":""},{"dropping-particle":"","family":"Cheng","given":"Robert","non-dropping-particle":"","parse-names":false,"suffix":""},{"dropping-particle":"","family":"Brünle","given":"Steffen","non-dropping-particle":"","parse-names":false,"suffix":""},{"dropping-particle":"","family":"James","given":"Daniel","non-dropping-particle":"","parse-names":false,"suffix":""},{"dropping-particle":"","family":"Ozerov","given":"Dmitry","non-dropping-particle":"","parse-names":false,"suffix":""},{"dropping-particle":"","family":"Gashi","given":"Dardan","non-dropping-particle":"","parse-names":false,"suffix":""},{"dropping-particle":"","family":"Vera","given":"Laura","non-dropping-particle":"","parse-names":false,"suffix":""},{"dropping-particle":"","family":"Marsh","given":"May","non-dropping-particle":"","parse-names":false,"suffix":""},{"dropping-particle":"","family":"Jaeger","given":"Kathrin","non-dropping-particle":"","parse-names":false,"suffix":""},{"dropping-particle":"","family":"Dworkowski","given":"Florian","non-dropping-particle":"","parse-names":false,"suffix":""},{"dropping-particle":"","family":"Panepucci","given":"Ezequiel","non-dropping-particle":"","parse-names":false,"suffix":""},{"dropping-particle":"","family":"Basu","given":"Shibom","non-dropping-particle":"","parse-names":false,"suffix":""},{"dropping-particle":"","family":"Skopintsev","given":"Petr","non-dropping-particle":"","parse-names":false,"suffix":""},{"dropping-particle":"","family":"Doré","given":"Andrew S.","non-dropping-particle":"","parse-names":false,"suffix":""},{"dropping-particle":"","family":"Geng","given":"Tian","non-dropping-particle":"","parse-names":false,"suffix":""},{"dropping-particle":"","family":"Cooke","given":"Robert M.","non-dropping-particle":"","parse-names":false,"suffix":""},{"dropping-particle":"","family":"Liang","given":"Mengning","non-dropping-particle":"","parse-names":false,"suffix":""},{"dropping-particle":"","family":"Prota","given":"Andrea E.","non-dropping-particle":"","parse-names":false,"suffix":""},{"dropping-particle":"","family":"Panneels","given":"Valerie","non-dropping-particle":"","parse-names":false,"suffix":""},{"dropping-particle":"","family":"Nogly","given":"Przemyslaw","non-dropping-particle":"","parse-names":false,"suffix":""},{"dropping-particle":"","family":"Ermler","given":"Ulrich","non-dropping-particle":"","parse-names":false,"suffix":""},{"dropping-particle":"","family":"Schertler","given":"Gebhard","non-dropping-particle":"","parse-names":false,"suffix":""},{"dropping-particle":"","family":"Hennig","given":"Michael","non-dropping-particle":"","parse-names":false,"suffix":""},{"dropping-particle":"","family":"Steinmetz","given":"Michel O.","non-dropping-particle":"","parse-names":false,"suffix":""},{"dropping-particle":"","family":"Wang","given":"Meitian","non-dropping-particle":"","parse-names":false,"suffix":""},{"dropping-particle":"","family":"Standfuss","given":"Jörg","non-dropping-particle":"","parse-names":false,"suffix":""}],"container-title":"Nature Communications","id":"ITEM-3","issue":"1","issued":{"date-parts":[["2017"]]},"page":"542","publisher":"Springer US","title":"Serial millisecond crystallography for routine room-temperature structure determination at synchrotrons","type":"article-journal","volume":"8"},"uris":["http://www.mendeley.com/documents/?uuid=0743c095-a474-489c-bbc1-129144217416"]},{"id":"ITEM-4","itemData":{"DOI":"10.1107/S205225251700570X","ISBN":"2052252517","ISSN":"2052-2525","PMID":"28875031","abstract":"Crystal structure determination of biological macromolecules using the novel technique of serial femtosecond crystallography (SFX) is severely limited by the scarcity of X-ray free-electron laser (XFEL) sources. However, recent and future upgrades render microfocus beamlines at synchrotron-radiation sources suitable for room-temperature serial crystallography data collection also. Owing to the longer exposure times that are needed at synchrotrons, serial data collection is termed serial millisecond crystallography (SMX). As a result, the number of SMX experiments is growing rapidly, with a dozen experiments reported so far. Here, the first high-viscosity injector-based SMX experiments carried out at a US synchrotron source, the Advanced Photon Source (APS), are reported. Microcrystals (5–20 µm) of a wide variety of proteins, including lysozyme, thaumatin, phycocyanin, the human A 2A adenosine receptor (A 2A AR), the soluble fragment of the membrane lipoprotein Flpp3 and proteinase K, were screened. Crystals suspended in lipidic cubic phase (LCP) or a high-molecular-weight poly(ethylene oxide) (PEO; molecular weight 8 000 000) were delivered to the beam using a high-viscosity injector. In-house data-reduction (hit-finding) software developed at APS as well as the SFX data-reduction and analysis software suites Cheetah and CrystFEL enabled efficient on-site SMX data monitoring, reduction and processing. Complete data sets were collected for A 2A AR, phycocyanin, Flpp3, proteinase K and lysozyme, and the structures of A 2A AR, phycocyanin, proteinase K and lysozyme were determined at 3.2, 3.1, 2.65 and 2.05 Å resolution, respectively. The data demonstrate the feasibility of serial millisecond crystallography from 5–20 µm crystals using a high-viscosity injector at APS. The resolution of the crystal structures obtained in this study was dictated by the current flux density and crystal size, but upcoming developments in beamline optics and the planned APS-U upgrade will increase the intensity by two orders of magnitude. These developments will enable structure determination from smaller and/or weakly diffracting microcrystals.","author":[{"dropping-particle":"","family":"Martin-Garcia","given":"Jose M.","non-dropping-particle":"","parse-names":false,"suffix":""},{"dropping-particle":"","family":"Conrad","given":"Chelsie E.","non-dropping-particle":"","parse-names":false,"suffix":""},{"dropping-particle":"","family":"Nelson","given":"Garrett","non-dropping-particle":"","parse-names":false,"suffix":""},{"dropping-particle":"","family":"Stander","given":"Natasha","non-dropping-particle":"","parse-names":false,"suffix":""},{"dropping-particle":"","family":"Zatsepin","given":"Nadia A.","non-dropping-particle":"","parse-names":false,"suffix":""},{"dropping-particle":"","family":"Zook","given":"James","non-dropping-particle":"","parse-names":false,"suffix":""},{"dropping-particle":"","family":"Zhu","given":"Lan","non-dropping-particle":"","parse-names":false,"suffix":""},{"dropping-particle":"","family":"Geiger","given":"James","non-dropping-particle":"","parse-names":false,"suffix":""},{"dropping-particle":"","family":"Chun","given":"Eugene","non-dropping-particle":"","parse-names":false,"suffix":""},{"dropping-particle":"","family":"Kissick","given":"David","non-dropping-particle":"","parse-names":false,"suffix":""},{"dropping-particle":"","family":"Hilgart","given":"Mark C.","non-dropping-particle":"","parse-names":false,"suffix":""},{"dropping-particle":"","family":"Ogata","given":"Craig","non-dropping-particle":"","parse-names":false,"suffix":""},{"dropping-particle":"","family":"Ishchenko","given":"Andrii","non-dropping-particle":"","parse-names":false,"suffix":""},{"dropping-particle":"","family":"Nagaratnam","given":"Nirupa","non-dropping-particle":"","parse-names":false,"suffix":""},{"dropping-particle":"","family":"Roy-Chowdhury","given":"Shatabdi","non-dropping-particle":"","parse-names":false,"suffix":""},{"dropping-particle":"","family":"Coe","given":"Jesse","non-dropping-particle":"","parse-names":false,"suffix":""},{"dropping-particle":"","family":"Subramanian","given":"Ganesh","non-dropping-particle":"","parse-names":false,"suffix":""},{"dropping-particle":"","family":"Schaffer","given":"Alexander","non-dropping-particle":"","parse-names":false,"suffix":""},{"dropping-particle":"","family":"James","given":"Daniel","non-dropping-particle":"","parse-names":false,"suffix":""},{"dropping-particle":"","family":"Ketwala","given":"Gihan","non-dropping-particle":"","parse-names":false,"suffix":""},{"dropping-particle":"","family":"Venugopalan","given":"Nagarajan","non-dropping-particle":"","parse-names":false,"suffix":""},{"dropping-particle":"","family":"Xu","given":"Shenglan","non-dropping-particle":"","parse-names":false,"suffix":""},{"dropping-particle":"","family":"Corcoran","given":"Stephen","non-dropping-particle":"","parse-names":false,"suffix":""},{"dropping-particle":"","family":"Ferguson","given":"Dale","non-dropping-particle":"","parse-names":false,"suffix":""},{"dropping-particle":"","family":"Weierstall","given":"Uwe","non-dropping-particle":"","parse-names":false,"suffix":""},{"dropping-particle":"","family":"Spence","given":"John C. H.","non-dropping-particle":"","parse-names":false,"suffix":""},{"dropping-particle":"","family":"Cherezov","given":"Vadim","non-dropping-particle":"","parse-names":false,"suffix":""},{"dropping-particle":"","family":"Fromme","given":"Petra","non-dropping-particle":"","parse-names":false,"suffix":""},{"dropping-particle":"","family":"Fischetti","given":"Robert F.","non-dropping-particle":"","parse-names":false,"suffix":""},{"dropping-particle":"","family":"Liu","given":"Wei","non-dropping-particle":"","parse-names":false,"suffix":""}],"container-title":"IUCrJ","id":"ITEM-4","issue":"4","issued":{"date-parts":[["2017","7","1"]]},"page":"439-454","title":"Serial millisecond crystallography of membrane and soluble protein microcrystals using synchrotron radiation","type":"article-journal","volume":"4"},"uris":["http://www.mendeley.com/documents/?uuid=f87ebd66-2b03-4f57-8d07-46fc5b0ba93e"]}],"mendeley":{"formattedCitation":"&lt;sup&gt;28, 30, 40, 41&lt;/sup&gt;","plainTextFormattedCitation":"28, 30, 40, 41","previouslyFormattedCitation":"&lt;sup&gt;28, 30, 40, 41&lt;/sup&gt;"},"properties":{"noteIndex":0},"schema":"https://github.com/citation-style-language/schema/raw/master/csl-citation.json"}</w:instrText>
      </w:r>
      <w:r>
        <w:fldChar w:fldCharType="separate"/>
      </w:r>
      <w:r w:rsidR="00D611A0" w:rsidRPr="00D611A0">
        <w:rPr>
          <w:noProof/>
          <w:vertAlign w:val="superscript"/>
        </w:rPr>
        <w:t>28,30,40,41</w:t>
      </w:r>
      <w:r>
        <w:fldChar w:fldCharType="end"/>
      </w:r>
      <w:r w:rsidRPr="00BE488B">
        <w:t xml:space="preserve">, the next few years will </w:t>
      </w:r>
      <w:r w:rsidR="00EF5A56" w:rsidRPr="00EF5A56">
        <w:rPr>
          <w:noProof/>
        </w:rPr>
        <w:t>su</w:t>
      </w:r>
      <w:r w:rsidR="00EF5A56">
        <w:rPr>
          <w:noProof/>
        </w:rPr>
        <w:t xml:space="preserve">rely </w:t>
      </w:r>
      <w:r>
        <w:t>continue to provide</w:t>
      </w:r>
      <w:r w:rsidRPr="00BE488B">
        <w:t xml:space="preserve"> exciting new insights into </w:t>
      </w:r>
      <w:r>
        <w:t>the structural dynamics of an ever-wider range of protein targets.</w:t>
      </w:r>
    </w:p>
    <w:p w14:paraId="45FFBA19" w14:textId="25446865" w:rsidR="007A4DD6" w:rsidRPr="001B1519" w:rsidRDefault="007A4DD6" w:rsidP="007966C6">
      <w:pPr>
        <w:rPr>
          <w:rFonts w:asciiTheme="minorHAnsi" w:hAnsiTheme="minorHAnsi" w:cstheme="minorHAnsi"/>
          <w:color w:val="808080" w:themeColor="background1" w:themeShade="80"/>
        </w:rPr>
      </w:pPr>
    </w:p>
    <w:p w14:paraId="3D4CD2F3" w14:textId="0F57E6B0" w:rsidR="006305D7" w:rsidRDefault="006305D7" w:rsidP="007966C6">
      <w:pPr>
        <w:rPr>
          <w:rFonts w:asciiTheme="minorHAnsi" w:hAnsiTheme="minorHAnsi" w:cstheme="minorHAnsi"/>
          <w:b/>
        </w:rPr>
      </w:pPr>
      <w:r w:rsidRPr="001B1519">
        <w:rPr>
          <w:rFonts w:asciiTheme="minorHAnsi" w:hAnsiTheme="minorHAnsi" w:cstheme="minorHAnsi"/>
          <w:b/>
        </w:rPr>
        <w:t>PROTOCOL:</w:t>
      </w:r>
    </w:p>
    <w:p w14:paraId="3A399A12" w14:textId="77777777" w:rsidR="007966C6" w:rsidRPr="001B1519" w:rsidRDefault="007966C6" w:rsidP="007966C6">
      <w:pPr>
        <w:rPr>
          <w:rFonts w:asciiTheme="minorHAnsi" w:hAnsiTheme="minorHAnsi" w:cstheme="minorHAnsi"/>
          <w:color w:val="808080" w:themeColor="background1" w:themeShade="80"/>
        </w:rPr>
      </w:pPr>
    </w:p>
    <w:p w14:paraId="59DADB64" w14:textId="17E40EF5" w:rsidR="00AA4B8E" w:rsidRDefault="0097127B" w:rsidP="007966C6">
      <w:pPr>
        <w:pStyle w:val="1"/>
        <w:numPr>
          <w:ilvl w:val="0"/>
          <w:numId w:val="34"/>
        </w:numPr>
        <w:spacing w:before="0" w:after="0"/>
      </w:pPr>
      <w:r>
        <w:rPr>
          <w:highlight w:val="yellow"/>
        </w:rPr>
        <w:t xml:space="preserve">Protein </w:t>
      </w:r>
      <w:r w:rsidR="007966C6">
        <w:rPr>
          <w:highlight w:val="yellow"/>
        </w:rPr>
        <w:t>Crystal</w:t>
      </w:r>
      <w:r w:rsidR="007966C6" w:rsidRPr="00BA6548">
        <w:rPr>
          <w:highlight w:val="yellow"/>
        </w:rPr>
        <w:t xml:space="preserve"> Sample Preparation </w:t>
      </w:r>
    </w:p>
    <w:p w14:paraId="33A6CD43" w14:textId="77777777" w:rsidR="00AA4B8E" w:rsidRDefault="00AA4B8E" w:rsidP="007966C6"/>
    <w:p w14:paraId="7B7602F2" w14:textId="5A368995" w:rsidR="00AA4B8E" w:rsidRPr="00BA6548" w:rsidRDefault="00AA4B8E" w:rsidP="007966C6">
      <w:pPr>
        <w:pStyle w:val="2"/>
        <w:numPr>
          <w:ilvl w:val="1"/>
          <w:numId w:val="34"/>
        </w:numPr>
      </w:pPr>
      <w:r w:rsidRPr="00BA6548">
        <w:rPr>
          <w:highlight w:val="yellow"/>
        </w:rPr>
        <w:t xml:space="preserve">About </w:t>
      </w:r>
      <w:r w:rsidR="000C2C5C" w:rsidRPr="00BA6548">
        <w:rPr>
          <w:highlight w:val="yellow"/>
        </w:rPr>
        <w:t>30</w:t>
      </w:r>
      <w:r w:rsidRPr="00BA6548">
        <w:rPr>
          <w:highlight w:val="yellow"/>
        </w:rPr>
        <w:t xml:space="preserve"> min before the sample is to </w:t>
      </w:r>
      <w:r w:rsidRPr="00BA6548">
        <w:rPr>
          <w:noProof/>
          <w:highlight w:val="yellow"/>
        </w:rPr>
        <w:t>be injected</w:t>
      </w:r>
      <w:r w:rsidRPr="00BA6548">
        <w:rPr>
          <w:highlight w:val="yellow"/>
        </w:rPr>
        <w:t xml:space="preserve">, load 50 µL of </w:t>
      </w:r>
      <w:r w:rsidRPr="00BA6548">
        <w:rPr>
          <w:noProof/>
          <w:highlight w:val="yellow"/>
        </w:rPr>
        <w:t>crystal</w:t>
      </w:r>
      <w:r w:rsidR="00EF5A56" w:rsidRPr="00BA6548">
        <w:rPr>
          <w:noProof/>
          <w:highlight w:val="yellow"/>
        </w:rPr>
        <w:t>-</w:t>
      </w:r>
      <w:r w:rsidRPr="00BA6548">
        <w:rPr>
          <w:noProof/>
          <w:highlight w:val="yellow"/>
        </w:rPr>
        <w:t>laden</w:t>
      </w:r>
      <w:r w:rsidR="00CD0B3F" w:rsidRPr="00BA6548">
        <w:rPr>
          <w:highlight w:val="yellow"/>
        </w:rPr>
        <w:t xml:space="preserve"> monoolein based</w:t>
      </w:r>
      <w:r w:rsidRPr="00BA6548">
        <w:rPr>
          <w:highlight w:val="yellow"/>
        </w:rPr>
        <w:t xml:space="preserve"> LCP in a 100 µL syringe.</w:t>
      </w:r>
    </w:p>
    <w:p w14:paraId="795BEC0E" w14:textId="77777777" w:rsidR="00AA4B8E" w:rsidRPr="00A05664" w:rsidRDefault="00AA4B8E" w:rsidP="007966C6"/>
    <w:p w14:paraId="567BD5E3" w14:textId="03A45E12" w:rsidR="00AA4B8E" w:rsidRDefault="00B32639" w:rsidP="007966C6">
      <w:pPr>
        <w:pStyle w:val="2"/>
        <w:numPr>
          <w:ilvl w:val="1"/>
          <w:numId w:val="34"/>
        </w:numPr>
      </w:pPr>
      <w:r>
        <w:t xml:space="preserve">For injection </w:t>
      </w:r>
      <w:r w:rsidR="005834D9">
        <w:t>at</w:t>
      </w:r>
      <w:r w:rsidR="00C6232E">
        <w:t xml:space="preserve"> </w:t>
      </w:r>
      <w:r w:rsidR="00290B02">
        <w:t>atmospheric</w:t>
      </w:r>
      <w:r w:rsidR="00163C6A">
        <w:t xml:space="preserve"> pressure</w:t>
      </w:r>
      <w:r w:rsidR="00620397">
        <w:t xml:space="preserve">: </w:t>
      </w:r>
      <w:r w:rsidR="00AA4B8E">
        <w:t xml:space="preserve"> Load 10 µL of liquid paraffin into the back of a </w:t>
      </w:r>
      <w:r w:rsidR="00AA4B8E" w:rsidRPr="00266DAA">
        <w:t>second syringe. Holding the syringe vertically, expel the air bubbles from the syringe.</w:t>
      </w:r>
    </w:p>
    <w:p w14:paraId="67C94898" w14:textId="51DBC43E" w:rsidR="00AA4B8E" w:rsidRDefault="00AA4B8E" w:rsidP="007966C6"/>
    <w:p w14:paraId="77046D1E" w14:textId="6A73147B" w:rsidR="00FE0325" w:rsidRDefault="00FE0325" w:rsidP="007966C6">
      <w:pPr>
        <w:pStyle w:val="2"/>
        <w:numPr>
          <w:ilvl w:val="2"/>
          <w:numId w:val="34"/>
        </w:numPr>
      </w:pPr>
      <w:r w:rsidRPr="005B5E82">
        <w:rPr>
          <w:highlight w:val="yellow"/>
        </w:rPr>
        <w:t xml:space="preserve">For injection into vacuum environment: Load 5 µL of MAG 7.9 and </w:t>
      </w:r>
      <w:r w:rsidRPr="005B5E82">
        <w:rPr>
          <w:noProof/>
          <w:highlight w:val="yellow"/>
        </w:rPr>
        <w:t>5</w:t>
      </w:r>
      <w:r w:rsidRPr="005B5E82">
        <w:rPr>
          <w:highlight w:val="yellow"/>
        </w:rPr>
        <w:t xml:space="preserve"> µL of liquid paraffin into the back of a second syringe. Holding the syringe vertically, expel the air bubbles from the syringe.</w:t>
      </w:r>
    </w:p>
    <w:p w14:paraId="6AC1B121" w14:textId="77777777" w:rsidR="00AA4B8E" w:rsidRPr="00A05664" w:rsidRDefault="00AA4B8E" w:rsidP="007966C6"/>
    <w:p w14:paraId="23B5409E" w14:textId="77777777" w:rsidR="00AA4B8E" w:rsidRPr="00BA6548" w:rsidRDefault="00AA4B8E" w:rsidP="007966C6">
      <w:pPr>
        <w:pStyle w:val="2"/>
        <w:numPr>
          <w:ilvl w:val="1"/>
          <w:numId w:val="34"/>
        </w:numPr>
      </w:pPr>
      <w:r w:rsidRPr="00BA6548">
        <w:rPr>
          <w:highlight w:val="yellow"/>
        </w:rPr>
        <w:t>Connect the syringe with paraffin/MAG 7.9 to a standard syringe coupler, purge the air from the coupler by gently pressing on the plunger until a small volume (&lt;1 µL) of paraffin/lipid is visible at the tip of the coupler needle.</w:t>
      </w:r>
      <w:r w:rsidRPr="00BA6548">
        <w:t xml:space="preserve"> </w:t>
      </w:r>
    </w:p>
    <w:p w14:paraId="7B7CAA03" w14:textId="77777777" w:rsidR="00AA4B8E" w:rsidRPr="005B5E82" w:rsidRDefault="00AA4B8E" w:rsidP="007966C6">
      <w:pPr>
        <w:rPr>
          <w:highlight w:val="yellow"/>
        </w:rPr>
      </w:pPr>
    </w:p>
    <w:p w14:paraId="78933344" w14:textId="48B3F9EC" w:rsidR="00AA4B8E" w:rsidRPr="00BA6548" w:rsidRDefault="00AA4B8E" w:rsidP="007966C6">
      <w:pPr>
        <w:pStyle w:val="2"/>
        <w:numPr>
          <w:ilvl w:val="1"/>
          <w:numId w:val="34"/>
        </w:numPr>
      </w:pPr>
      <w:r w:rsidRPr="00BA6548">
        <w:rPr>
          <w:highlight w:val="yellow"/>
        </w:rPr>
        <w:t xml:space="preserve">Connect the sample syringe to the syringe coupler, taking care </w:t>
      </w:r>
      <w:r w:rsidRPr="00BA6548">
        <w:rPr>
          <w:noProof/>
          <w:highlight w:val="yellow"/>
        </w:rPr>
        <w:t>to not introduce any air into the sample</w:t>
      </w:r>
      <w:r w:rsidRPr="00BA6548">
        <w:rPr>
          <w:highlight w:val="yellow"/>
        </w:rPr>
        <w:t>. Mix in the lipid/paraffin by passing the sample material through the coupler</w:t>
      </w:r>
      <w:r w:rsidR="00745D4D" w:rsidRPr="00BA6548">
        <w:rPr>
          <w:highlight w:val="yellow"/>
        </w:rPr>
        <w:t xml:space="preserve"> multiple</w:t>
      </w:r>
      <w:r w:rsidRPr="00BA6548">
        <w:rPr>
          <w:highlight w:val="yellow"/>
        </w:rPr>
        <w:t xml:space="preserve"> times.</w:t>
      </w:r>
      <w:r w:rsidRPr="00BA6548">
        <w:t xml:space="preserve"> </w:t>
      </w:r>
    </w:p>
    <w:p w14:paraId="4222B369" w14:textId="77777777" w:rsidR="00AA4B8E" w:rsidRPr="00A05664" w:rsidRDefault="00AA4B8E" w:rsidP="007966C6"/>
    <w:p w14:paraId="484998CA" w14:textId="2BB984AE" w:rsidR="00AA4B8E" w:rsidRDefault="005834D9" w:rsidP="007966C6">
      <w:pPr>
        <w:pStyle w:val="2"/>
        <w:numPr>
          <w:ilvl w:val="1"/>
          <w:numId w:val="34"/>
        </w:numPr>
      </w:pPr>
      <w:r w:rsidRPr="005B5E82">
        <w:rPr>
          <w:highlight w:val="yellow"/>
        </w:rPr>
        <w:t>Load 20 µL of premixed LCP (27% PEG, 100 mM Sorensen pH 5.6 + MO) i</w:t>
      </w:r>
      <w:r w:rsidR="00AA4B8E" w:rsidRPr="005B5E82">
        <w:rPr>
          <w:highlight w:val="yellow"/>
        </w:rPr>
        <w:t>n</w:t>
      </w:r>
      <w:r w:rsidR="004B6452" w:rsidRPr="005B5E82">
        <w:rPr>
          <w:highlight w:val="yellow"/>
        </w:rPr>
        <w:t>to</w:t>
      </w:r>
      <w:r w:rsidR="00AA4B8E" w:rsidRPr="005B5E82">
        <w:rPr>
          <w:highlight w:val="yellow"/>
        </w:rPr>
        <w:t xml:space="preserve"> another 100 µL</w:t>
      </w:r>
      <w:r w:rsidRPr="005B5E82">
        <w:rPr>
          <w:highlight w:val="yellow"/>
        </w:rPr>
        <w:t xml:space="preserve"> syringe</w:t>
      </w:r>
      <w:r w:rsidR="00AA4B8E" w:rsidRPr="005B5E82">
        <w:rPr>
          <w:highlight w:val="yellow"/>
        </w:rPr>
        <w:t>.</w:t>
      </w:r>
      <w:r w:rsidR="00AA4B8E" w:rsidRPr="00266DAA">
        <w:t xml:space="preserve"> </w:t>
      </w:r>
      <w:r w:rsidR="00AA4B8E">
        <w:t>Remove air bubbles as necessary.</w:t>
      </w:r>
    </w:p>
    <w:p w14:paraId="4A774876" w14:textId="77777777" w:rsidR="00AA4B8E" w:rsidRPr="00A05664" w:rsidRDefault="00AA4B8E" w:rsidP="007966C6"/>
    <w:p w14:paraId="5D23B0DB" w14:textId="02BFCDEC" w:rsidR="00AA4B8E" w:rsidRPr="00BA6548" w:rsidRDefault="00AA4B8E" w:rsidP="007966C6">
      <w:pPr>
        <w:pStyle w:val="2"/>
        <w:numPr>
          <w:ilvl w:val="1"/>
          <w:numId w:val="34"/>
        </w:numPr>
      </w:pPr>
      <w:r w:rsidRPr="00BA6548">
        <w:rPr>
          <w:highlight w:val="yellow"/>
        </w:rPr>
        <w:t xml:space="preserve">Remove the empty syringe from the coupler and attach the </w:t>
      </w:r>
      <w:r w:rsidR="008D7908" w:rsidRPr="00BA6548">
        <w:rPr>
          <w:highlight w:val="yellow"/>
        </w:rPr>
        <w:t>p</w:t>
      </w:r>
      <w:r w:rsidRPr="00BA6548">
        <w:rPr>
          <w:highlight w:val="yellow"/>
        </w:rPr>
        <w:t xml:space="preserve">remixed LCP to the crystal containing syringe using a standard syringe coupler. Pass the </w:t>
      </w:r>
      <w:r w:rsidR="009D1A76" w:rsidRPr="00BA6548">
        <w:rPr>
          <w:highlight w:val="yellow"/>
        </w:rPr>
        <w:t>s</w:t>
      </w:r>
      <w:r w:rsidRPr="00BA6548">
        <w:rPr>
          <w:highlight w:val="yellow"/>
        </w:rPr>
        <w:t>ample through the coupler 100 times.</w:t>
      </w:r>
    </w:p>
    <w:p w14:paraId="3D44A12B" w14:textId="77777777" w:rsidR="00AA4B8E" w:rsidRPr="00A05664" w:rsidRDefault="00AA4B8E" w:rsidP="007966C6"/>
    <w:p w14:paraId="0CE7BFC6" w14:textId="3FB576A8" w:rsidR="00AA4B8E" w:rsidRDefault="007966C6" w:rsidP="007966C6">
      <w:r>
        <w:t xml:space="preserve">NOTE: </w:t>
      </w:r>
      <w:r w:rsidR="00AA4B8E">
        <w:t xml:space="preserve">Sample mixing </w:t>
      </w:r>
      <w:r w:rsidR="008F5BBC" w:rsidRPr="00A946EB">
        <w:rPr>
          <w:noProof/>
        </w:rPr>
        <w:t>m</w:t>
      </w:r>
      <w:r w:rsidR="00A946EB">
        <w:rPr>
          <w:noProof/>
        </w:rPr>
        <w:t>ay</w:t>
      </w:r>
      <w:r w:rsidR="008F5BBC">
        <w:t xml:space="preserve"> </w:t>
      </w:r>
      <w:r w:rsidR="00AA4B8E">
        <w:t>heat the sample</w:t>
      </w:r>
      <w:r w:rsidR="008F5BBC">
        <w:t xml:space="preserve"> slightly</w:t>
      </w:r>
      <w:r w:rsidR="00E22868">
        <w:fldChar w:fldCharType="begin" w:fldLock="1"/>
      </w:r>
      <w:r w:rsidR="003270AC">
        <w:instrText>ADDIN CSL_CITATION {"citationItems":[{"id":"ITEM-1","itemData":{"DOI":"10.1016/S0009-3084(98)00060-7","ISBN":"0009-3084 (Print)\\r0009-3084 (Linking)","ISSN":"00093084","PMID":"9807807","abstract":"The construction and performance characteristics of a simple device for rapid and convenient hydration and mixing of small volumes (10-500 μl) of viscous hydrated lipid samples for use in X-ray diffraction/scattering and other applications are described. The mixer has been used successfully over the past several years in studies of the equilibrium properties of lipid mesophases and of the kinetics and mechanism of phase transitions. It is a low dead-volume (3.6-11.2 μl) device that was built to facilitate maximal transfer of homogeneously hydrated lipid from the mixer into 1 mm diameter X-ray capillaries with minimal loss of water during transfer and sample manipulation. The device consists of inexpensive, commercially available parts, the most important of which are two microsyringes joined by a small-bore coupling needle. Also described in this report is a technique for determining the water content of the small volume, hydrated samples prepared with the mixer and an accessory for conveniently heating and/or degassing samples during mixing. Inadvertent sample heating that occurs during mixing is described. Copyright (C) 1998 Elsevier Science Ireland Ltd.","author":[{"dropping-particle":"","family":"Cheng","given":"Anchi","non-dropping-particle":"","parse-names":false,"suffix":""},{"dropping-particle":"","family":"Hummel","given":"Bernard","non-dropping-particle":"","parse-names":false,"suffix":""},{"dropping-particle":"","family":"Qiu","given":"Hong","non-dropping-particle":"","parse-names":false,"suffix":""},{"dropping-particle":"","family":"Caffrey","given":"Martin","non-dropping-particle":"","parse-names":false,"suffix":""}],"container-title":"Chemistry and Physics of Lipids","id":"ITEM-1","issue":"1","issued":{"date-parts":[["1998","9"]]},"page":"11-21","title":"A simple mechanical mixer for small viscous lipid-containing samples","type":"article-journal","volume":"95"},"uris":["http://www.mendeley.com/documents/?uuid=5d1c6367-6d0e-45b1-9729-2ca5ced58e53"]}],"mendeley":{"formattedCitation":"&lt;sup&gt;46&lt;/sup&gt;","plainTextFormattedCitation":"46","previouslyFormattedCitation":"&lt;sup&gt;46&lt;/sup&gt;"},"properties":{"noteIndex":0},"schema":"https://github.com/citation-style-language/schema/raw/master/csl-citation.json"}</w:instrText>
      </w:r>
      <w:r w:rsidR="00E22868">
        <w:fldChar w:fldCharType="separate"/>
      </w:r>
      <w:r w:rsidR="00D611A0" w:rsidRPr="00D611A0">
        <w:rPr>
          <w:noProof/>
          <w:vertAlign w:val="superscript"/>
        </w:rPr>
        <w:t>46</w:t>
      </w:r>
      <w:r w:rsidR="00E22868">
        <w:fldChar w:fldCharType="end"/>
      </w:r>
      <w:r w:rsidR="00AA4B8E">
        <w:t xml:space="preserve">. Mixing should </w:t>
      </w:r>
      <w:r w:rsidR="00AA4B8E" w:rsidRPr="005E7C70">
        <w:rPr>
          <w:noProof/>
        </w:rPr>
        <w:t>be done</w:t>
      </w:r>
      <w:r w:rsidR="00AA4B8E">
        <w:t xml:space="preserve"> at a </w:t>
      </w:r>
      <w:r w:rsidR="00240B75">
        <w:t xml:space="preserve">slow </w:t>
      </w:r>
      <w:r w:rsidR="00AA4B8E">
        <w:t>rate where the temperature of the sample can be held reasonably constant.</w:t>
      </w:r>
    </w:p>
    <w:p w14:paraId="31B4B78B" w14:textId="77777777" w:rsidR="00AA4B8E" w:rsidRPr="00142C7C" w:rsidRDefault="00AA4B8E" w:rsidP="007966C6"/>
    <w:p w14:paraId="7CF21434" w14:textId="36E7B66D" w:rsidR="00AA4B8E" w:rsidRDefault="00AA4B8E" w:rsidP="007966C6">
      <w:pPr>
        <w:pStyle w:val="2"/>
        <w:numPr>
          <w:ilvl w:val="1"/>
          <w:numId w:val="34"/>
        </w:numPr>
      </w:pPr>
      <w:r w:rsidRPr="00266DAA">
        <w:t xml:space="preserve">Inspect the sample for </w:t>
      </w:r>
      <w:r w:rsidR="0013754B">
        <w:t>transparency</w:t>
      </w:r>
      <w:r w:rsidR="00853BD9">
        <w:t xml:space="preserve"> against a source of light</w:t>
      </w:r>
      <w:r w:rsidR="00B42DCB">
        <w:t>.</w:t>
      </w:r>
      <w:r w:rsidRPr="00266DAA">
        <w:t xml:space="preserve"> </w:t>
      </w:r>
      <w:r w:rsidR="00B42DCB">
        <w:t>I</w:t>
      </w:r>
      <w:r w:rsidRPr="00266DAA">
        <w:t xml:space="preserve">f a clear homogeneous </w:t>
      </w:r>
      <w:r w:rsidR="005C2227">
        <w:t>LCP</w:t>
      </w:r>
      <w:r>
        <w:t xml:space="preserve"> has formed</w:t>
      </w:r>
      <w:r w:rsidR="007966C6">
        <w:t>,</w:t>
      </w:r>
      <w:r>
        <w:t xml:space="preserve"> </w:t>
      </w:r>
      <w:r w:rsidR="0038541A">
        <w:t>go</w:t>
      </w:r>
      <w:r>
        <w:t xml:space="preserve"> to step 1.</w:t>
      </w:r>
      <w:r w:rsidR="00704648">
        <w:t>9</w:t>
      </w:r>
      <w:r w:rsidRPr="00266DAA">
        <w:t>.</w:t>
      </w:r>
    </w:p>
    <w:p w14:paraId="6DFDFE62" w14:textId="77777777" w:rsidR="00AA4B8E" w:rsidRPr="00A05664" w:rsidRDefault="00AA4B8E" w:rsidP="007966C6"/>
    <w:p w14:paraId="4414DA3B" w14:textId="51539BD4" w:rsidR="00AA4B8E" w:rsidRPr="006A3733" w:rsidRDefault="00AA4B8E" w:rsidP="007966C6">
      <w:pPr>
        <w:pStyle w:val="2"/>
        <w:numPr>
          <w:ilvl w:val="1"/>
          <w:numId w:val="34"/>
        </w:numPr>
      </w:pPr>
      <w:r w:rsidRPr="006A3733">
        <w:rPr>
          <w:highlight w:val="yellow"/>
        </w:rPr>
        <w:t xml:space="preserve">To bring the sample into the cubic phase, add </w:t>
      </w:r>
      <w:r w:rsidRPr="006A3733">
        <w:rPr>
          <w:noProof/>
          <w:highlight w:val="yellow"/>
        </w:rPr>
        <w:t>3</w:t>
      </w:r>
      <w:r w:rsidRPr="006A3733">
        <w:rPr>
          <w:highlight w:val="yellow"/>
        </w:rPr>
        <w:t xml:space="preserve"> µL of monoolein and mix 50 times (as described above). Repeat this procedure </w:t>
      </w:r>
      <w:r w:rsidR="001B5D14" w:rsidRPr="006A3733">
        <w:rPr>
          <w:highlight w:val="yellow"/>
        </w:rPr>
        <w:t xml:space="preserve">just </w:t>
      </w:r>
      <w:r w:rsidRPr="006A3733">
        <w:rPr>
          <w:highlight w:val="yellow"/>
        </w:rPr>
        <w:t xml:space="preserve">until a </w:t>
      </w:r>
      <w:r w:rsidR="009D13AE" w:rsidRPr="006A3733">
        <w:rPr>
          <w:highlight w:val="yellow"/>
        </w:rPr>
        <w:t xml:space="preserve">transparent </w:t>
      </w:r>
      <w:r w:rsidRPr="006A3733">
        <w:rPr>
          <w:highlight w:val="yellow"/>
        </w:rPr>
        <w:t>phase has formed</w:t>
      </w:r>
      <w:r w:rsidR="006604B5" w:rsidRPr="006A3733">
        <w:rPr>
          <w:highlight w:val="yellow"/>
        </w:rPr>
        <w:t xml:space="preserve"> </w:t>
      </w:r>
      <w:r w:rsidR="001B5D14" w:rsidRPr="006A3733">
        <w:rPr>
          <w:highlight w:val="yellow"/>
        </w:rPr>
        <w:t>to avoid</w:t>
      </w:r>
      <w:r w:rsidR="006604B5" w:rsidRPr="006A3733">
        <w:rPr>
          <w:highlight w:val="yellow"/>
        </w:rPr>
        <w:t xml:space="preserve"> </w:t>
      </w:r>
      <w:r w:rsidR="005E7C70" w:rsidRPr="006A3733">
        <w:rPr>
          <w:highlight w:val="yellow"/>
        </w:rPr>
        <w:t xml:space="preserve">an </w:t>
      </w:r>
      <w:r w:rsidR="006604B5" w:rsidRPr="006A3733">
        <w:rPr>
          <w:noProof/>
          <w:highlight w:val="yellow"/>
        </w:rPr>
        <w:t>excess</w:t>
      </w:r>
      <w:r w:rsidR="006604B5" w:rsidRPr="006A3733">
        <w:rPr>
          <w:highlight w:val="yellow"/>
        </w:rPr>
        <w:t xml:space="preserve"> of monoolein</w:t>
      </w:r>
      <w:r w:rsidR="00212B28" w:rsidRPr="006A3733">
        <w:rPr>
          <w:highlight w:val="yellow"/>
        </w:rPr>
        <w:t>.</w:t>
      </w:r>
    </w:p>
    <w:p w14:paraId="6F04E12C" w14:textId="77777777" w:rsidR="00AA4B8E" w:rsidRDefault="00AA4B8E" w:rsidP="007966C6"/>
    <w:p w14:paraId="293F49B9" w14:textId="3090FD07" w:rsidR="00AA4B8E" w:rsidRDefault="007966C6" w:rsidP="007966C6">
      <w:r>
        <w:t xml:space="preserve">NOTE: </w:t>
      </w:r>
      <w:r w:rsidR="00AA4B8E">
        <w:t>The formation of the LCP is temperature dependent</w:t>
      </w:r>
      <w:r w:rsidR="00E22868">
        <w:fldChar w:fldCharType="begin" w:fldLock="1"/>
      </w:r>
      <w:r w:rsidR="003270AC">
        <w:instrText>ADDIN CSL_CITATION {"citationItems":[{"id":"ITEM-1","itemData":{"DOI":"10.1016/S0142-9612(99)00126-X","ISBN":"0142-9612","ISSN":"01429612","PMID":"10646938","abstract":"Interest in the liquid crystal structure, transport and membrane protein crystallizing properties of the monoolein/water system has grown in the recent past. Monoolein is also an important homolog in a series of monoacylglycerols used to decipher how lipid molecular structure relates to liquid crystal phase behavior-information needed for rational design applications and for understanding the origin of membrane lipid diversity. To make intelligent use of the monoolein/water system, a reliable and detailed temperature-composition phase diagram is needed. The phase diagram of Briggs et al. (J Phys II France 1996;6:723-51) was constructed for this purpose. However, we have established that the liquid crystal phases in the latter below ca. 20??C are metastable. By implementing a sub-zero degree (??C) sample incubation prior to data collection in the heating direction, we can reset the system into the lamellar crystal phase which we assume represents equilibrium behavior. We have re-examined the low-temperature part of the phase diagram and characterized structurally the new 'equilibrium' phases by static and time-resolved low- and wide-angle X-ray diffraction and by differential scanning calorimetry. A more complete phase diagram that incorporates the new equilibrium behavior at low temperatures is reported. Copyright (C) 1999 Elsevier Science Ltd.","author":[{"dropping-particle":"","family":"Qiu","given":"Hong","non-dropping-particle":"","parse-names":false,"suffix":""},{"dropping-particle":"","family":"Caffrey","given":"Martin","non-dropping-particle":"","parse-names":false,"suffix":""}],"container-title":"Biomaterials","id":"ITEM-1","issue":"3","issued":{"date-parts":[["2000"]]},"page":"223-234","title":"The phase diagram of the monoolein/water system: Metastability and equilibrium aspects","type":"article-journal","volume":"21"},"uris":["http://www.mendeley.com/documents/?uuid=fbb51da6-9cad-42a8-9589-dd14cb1cbad0"]}],"mendeley":{"formattedCitation":"&lt;sup&gt;47&lt;/sup&gt;","plainTextFormattedCitation":"47","previouslyFormattedCitation":"&lt;sup&gt;47&lt;/sup&gt;"},"properties":{"noteIndex":0},"schema":"https://github.com/citation-style-language/schema/raw/master/csl-citation.json"}</w:instrText>
      </w:r>
      <w:r w:rsidR="00E22868">
        <w:fldChar w:fldCharType="separate"/>
      </w:r>
      <w:r w:rsidR="00D611A0" w:rsidRPr="00D611A0">
        <w:rPr>
          <w:noProof/>
          <w:vertAlign w:val="superscript"/>
        </w:rPr>
        <w:t>47</w:t>
      </w:r>
      <w:r w:rsidR="00E22868">
        <w:fldChar w:fldCharType="end"/>
      </w:r>
      <w:r w:rsidR="00AA4B8E">
        <w:t xml:space="preserve"> </w:t>
      </w:r>
      <w:r w:rsidR="00AA4B8E" w:rsidRPr="006038D5">
        <w:rPr>
          <w:noProof/>
        </w:rPr>
        <w:t>and</w:t>
      </w:r>
      <w:r w:rsidR="00AA4B8E">
        <w:t xml:space="preserve"> best results are achieved </w:t>
      </w:r>
      <w:r w:rsidR="00704648">
        <w:t xml:space="preserve">slightly </w:t>
      </w:r>
      <w:r>
        <w:t>above 20 °C. The amount of additional monoolein needed will depend on the volume of residual precipitant solution carried over from crystallization.</w:t>
      </w:r>
    </w:p>
    <w:p w14:paraId="11335609" w14:textId="77777777" w:rsidR="00AA4B8E" w:rsidRPr="00A05664" w:rsidRDefault="00AA4B8E" w:rsidP="007966C6"/>
    <w:p w14:paraId="79784A71" w14:textId="1D4ECEDF" w:rsidR="00AA4B8E" w:rsidRPr="006A3733" w:rsidRDefault="00AA4B8E" w:rsidP="007966C6">
      <w:pPr>
        <w:pStyle w:val="2"/>
        <w:numPr>
          <w:ilvl w:val="1"/>
          <w:numId w:val="34"/>
        </w:numPr>
      </w:pPr>
      <w:r w:rsidRPr="006A3733">
        <w:rPr>
          <w:highlight w:val="yellow"/>
        </w:rPr>
        <w:t>As a preliminary test for sample</w:t>
      </w:r>
      <w:r w:rsidR="00D04BA1" w:rsidRPr="006A3733">
        <w:rPr>
          <w:highlight w:val="yellow"/>
        </w:rPr>
        <w:t xml:space="preserve"> stiffness </w:t>
      </w:r>
      <w:r w:rsidR="00E675F0" w:rsidRPr="006A3733">
        <w:rPr>
          <w:highlight w:val="yellow"/>
        </w:rPr>
        <w:t>(</w:t>
      </w:r>
      <w:r w:rsidR="00DE4D30" w:rsidRPr="006A3733">
        <w:rPr>
          <w:highlight w:val="yellow"/>
        </w:rPr>
        <w:t xml:space="preserve">as </w:t>
      </w:r>
      <w:r w:rsidR="00D04BA1" w:rsidRPr="006A3733">
        <w:rPr>
          <w:highlight w:val="yellow"/>
        </w:rPr>
        <w:t xml:space="preserve">expected </w:t>
      </w:r>
      <w:r w:rsidR="00E675F0" w:rsidRPr="006A3733">
        <w:rPr>
          <w:highlight w:val="yellow"/>
        </w:rPr>
        <w:t xml:space="preserve">from </w:t>
      </w:r>
      <w:r w:rsidR="00090390" w:rsidRPr="006A3733">
        <w:rPr>
          <w:highlight w:val="yellow"/>
        </w:rPr>
        <w:t xml:space="preserve">the </w:t>
      </w:r>
      <w:r w:rsidR="00E675F0" w:rsidRPr="006A3733">
        <w:rPr>
          <w:highlight w:val="yellow"/>
        </w:rPr>
        <w:t>LCP phase) and</w:t>
      </w:r>
      <w:r w:rsidRPr="006A3733">
        <w:rPr>
          <w:highlight w:val="yellow"/>
        </w:rPr>
        <w:t xml:space="preserve"> </w:t>
      </w:r>
      <w:r w:rsidR="002B3F40" w:rsidRPr="006A3733">
        <w:rPr>
          <w:highlight w:val="yellow"/>
        </w:rPr>
        <w:t>extrude</w:t>
      </w:r>
      <w:r w:rsidRPr="006A3733">
        <w:rPr>
          <w:highlight w:val="yellow"/>
        </w:rPr>
        <w:t xml:space="preserve">-ability, detach the empty syringe from the </w:t>
      </w:r>
      <w:r w:rsidR="00C51D49" w:rsidRPr="006A3733">
        <w:rPr>
          <w:highlight w:val="yellow"/>
        </w:rPr>
        <w:t xml:space="preserve">syringe coupler </w:t>
      </w:r>
      <w:r w:rsidRPr="006A3733">
        <w:rPr>
          <w:highlight w:val="yellow"/>
        </w:rPr>
        <w:t xml:space="preserve">and, holding the syringe vertically, squeeze a small amount of sample (&lt;2 µL) through the coupler. If the extruded sample forms an upright </w:t>
      </w:r>
      <w:r w:rsidRPr="006A3733">
        <w:rPr>
          <w:noProof/>
          <w:highlight w:val="yellow"/>
        </w:rPr>
        <w:t>cylinder</w:t>
      </w:r>
      <w:r w:rsidR="006038D5" w:rsidRPr="006A3733">
        <w:rPr>
          <w:noProof/>
          <w:highlight w:val="yellow"/>
        </w:rPr>
        <w:t>,</w:t>
      </w:r>
      <w:r w:rsidRPr="006A3733">
        <w:rPr>
          <w:highlight w:val="yellow"/>
        </w:rPr>
        <w:t xml:space="preserve"> then the sample is ready for extrusion testing.</w:t>
      </w:r>
    </w:p>
    <w:p w14:paraId="322D6843" w14:textId="77777777" w:rsidR="00AA4B8E" w:rsidRPr="00336F50" w:rsidRDefault="00AA4B8E" w:rsidP="007966C6"/>
    <w:p w14:paraId="1305A3F1" w14:textId="54E4C4CC" w:rsidR="00AA4B8E" w:rsidRDefault="00AA4B8E" w:rsidP="007966C6">
      <w:pPr>
        <w:pStyle w:val="2"/>
        <w:numPr>
          <w:ilvl w:val="1"/>
          <w:numId w:val="34"/>
        </w:numPr>
      </w:pPr>
      <w:r w:rsidRPr="00BA6548">
        <w:rPr>
          <w:highlight w:val="yellow"/>
        </w:rPr>
        <w:t>Adjust the total volume of the sample to 100 µL by adding more premixed LCP</w:t>
      </w:r>
      <w:r w:rsidRPr="00266DAA">
        <w:t xml:space="preserve"> (</w:t>
      </w:r>
      <w:r>
        <w:t>as in step 1.</w:t>
      </w:r>
      <w:r w:rsidR="004F343A">
        <w:t>5</w:t>
      </w:r>
      <w:r w:rsidRPr="00266DAA">
        <w:t>)</w:t>
      </w:r>
      <w:r w:rsidR="00E91086">
        <w:t>.</w:t>
      </w:r>
    </w:p>
    <w:p w14:paraId="5A6F009B" w14:textId="77777777" w:rsidR="00AA4B8E" w:rsidRPr="00A05664" w:rsidRDefault="00AA4B8E" w:rsidP="007966C6"/>
    <w:p w14:paraId="0305991D" w14:textId="62C8B1CF" w:rsidR="00504F27" w:rsidRPr="006A3733" w:rsidRDefault="00AA4B8E" w:rsidP="007966C6">
      <w:pPr>
        <w:pStyle w:val="2"/>
        <w:numPr>
          <w:ilvl w:val="1"/>
          <w:numId w:val="34"/>
        </w:numPr>
      </w:pPr>
      <w:r w:rsidRPr="006A3733">
        <w:rPr>
          <w:highlight w:val="yellow"/>
        </w:rPr>
        <w:t xml:space="preserve">Attach the sample syringe and two </w:t>
      </w:r>
      <w:r w:rsidR="00260B5B" w:rsidRPr="006A3733">
        <w:rPr>
          <w:highlight w:val="yellow"/>
        </w:rPr>
        <w:t>empty</w:t>
      </w:r>
      <w:r w:rsidR="002B3F40" w:rsidRPr="006A3733">
        <w:rPr>
          <w:highlight w:val="yellow"/>
        </w:rPr>
        <w:t xml:space="preserve"> </w:t>
      </w:r>
      <w:r w:rsidR="00260B5B" w:rsidRPr="006A3733">
        <w:rPr>
          <w:highlight w:val="yellow"/>
        </w:rPr>
        <w:t>syringes</w:t>
      </w:r>
      <w:r w:rsidRPr="006A3733">
        <w:rPr>
          <w:highlight w:val="yellow"/>
        </w:rPr>
        <w:t xml:space="preserve"> to the three-</w:t>
      </w:r>
      <w:r w:rsidR="0057355F" w:rsidRPr="006A3733">
        <w:rPr>
          <w:highlight w:val="yellow"/>
        </w:rPr>
        <w:t>way syringe</w:t>
      </w:r>
      <w:r w:rsidRPr="006A3733">
        <w:rPr>
          <w:highlight w:val="yellow"/>
        </w:rPr>
        <w:t xml:space="preserve"> </w:t>
      </w:r>
      <w:r w:rsidR="00E15FDB" w:rsidRPr="006A3733">
        <w:rPr>
          <w:highlight w:val="yellow"/>
        </w:rPr>
        <w:t>coupler</w:t>
      </w:r>
      <w:r w:rsidR="006A1390" w:rsidRPr="006A3733">
        <w:rPr>
          <w:highlight w:val="yellow"/>
        </w:rPr>
        <w:t xml:space="preserve"> (purging the air from the coupler as before)</w:t>
      </w:r>
      <w:r w:rsidRPr="006A3733">
        <w:rPr>
          <w:highlight w:val="yellow"/>
        </w:rPr>
        <w:t>. Mix</w:t>
      </w:r>
      <w:r w:rsidR="00F338DD" w:rsidRPr="006A3733">
        <w:rPr>
          <w:highlight w:val="yellow"/>
        </w:rPr>
        <w:t xml:space="preserve"> at least</w:t>
      </w:r>
      <w:r w:rsidRPr="006A3733">
        <w:rPr>
          <w:highlight w:val="yellow"/>
        </w:rPr>
        <w:t xml:space="preserve"> 50 times</w:t>
      </w:r>
      <w:r w:rsidR="009133EB" w:rsidRPr="006A3733">
        <w:rPr>
          <w:highlight w:val="yellow"/>
        </w:rPr>
        <w:t xml:space="preserve"> (</w:t>
      </w:r>
      <w:r w:rsidR="002B3F40" w:rsidRPr="006A3733">
        <w:rPr>
          <w:highlight w:val="yellow"/>
        </w:rPr>
        <w:t xml:space="preserve">or </w:t>
      </w:r>
      <w:r w:rsidR="009133EB" w:rsidRPr="006A3733">
        <w:rPr>
          <w:highlight w:val="yellow"/>
        </w:rPr>
        <w:t xml:space="preserve">until </w:t>
      </w:r>
      <w:r w:rsidR="002B3F40" w:rsidRPr="006A3733">
        <w:rPr>
          <w:highlight w:val="yellow"/>
        </w:rPr>
        <w:t>homogeneous</w:t>
      </w:r>
      <w:r w:rsidR="009133EB" w:rsidRPr="006A3733">
        <w:rPr>
          <w:highlight w:val="yellow"/>
        </w:rPr>
        <w:t>)</w:t>
      </w:r>
      <w:r w:rsidRPr="006A3733">
        <w:rPr>
          <w:highlight w:val="yellow"/>
        </w:rPr>
        <w:t xml:space="preserve"> by passing half of the sample into the second syringe and then pressing both halves of the sample into the third syringe simultaneously</w:t>
      </w:r>
      <w:r w:rsidR="00504F27" w:rsidRPr="006A3733">
        <w:rPr>
          <w:highlight w:val="yellow"/>
        </w:rPr>
        <w:t>.</w:t>
      </w:r>
    </w:p>
    <w:p w14:paraId="2D4C32DF" w14:textId="77777777" w:rsidR="00504F27" w:rsidRPr="0034514F" w:rsidRDefault="00504F27" w:rsidP="007966C6"/>
    <w:p w14:paraId="4AED1232" w14:textId="12A57061" w:rsidR="00AA4B8E" w:rsidRPr="006A3733" w:rsidRDefault="002B3F40" w:rsidP="007966C6">
      <w:pPr>
        <w:pStyle w:val="2"/>
        <w:numPr>
          <w:ilvl w:val="1"/>
          <w:numId w:val="34"/>
        </w:numPr>
      </w:pPr>
      <w:r w:rsidRPr="006A3733">
        <w:rPr>
          <w:highlight w:val="yellow"/>
        </w:rPr>
        <w:t>Place the syringe containing the mixed sample</w:t>
      </w:r>
      <w:r w:rsidR="00504F27" w:rsidRPr="006A3733">
        <w:rPr>
          <w:highlight w:val="yellow"/>
        </w:rPr>
        <w:t xml:space="preserve"> under a stereo microscope to </w:t>
      </w:r>
      <w:r w:rsidRPr="006A3733">
        <w:rPr>
          <w:highlight w:val="yellow"/>
        </w:rPr>
        <w:t xml:space="preserve">verify </w:t>
      </w:r>
      <w:r w:rsidR="00504F27" w:rsidRPr="006A3733">
        <w:rPr>
          <w:highlight w:val="yellow"/>
        </w:rPr>
        <w:t>a homogenous distribution of crystals.</w:t>
      </w:r>
    </w:p>
    <w:p w14:paraId="6465D20B" w14:textId="02F4CF7D" w:rsidR="00AA4B8E" w:rsidRPr="000B786F" w:rsidRDefault="00D256BD" w:rsidP="007966C6">
      <w:r>
        <w:t xml:space="preserve"> </w:t>
      </w:r>
    </w:p>
    <w:p w14:paraId="09B2517E" w14:textId="2505D5DA" w:rsidR="007966C6" w:rsidRPr="00AA4B8E" w:rsidRDefault="007966C6" w:rsidP="007966C6">
      <w:pPr>
        <w:pStyle w:val="1"/>
        <w:numPr>
          <w:ilvl w:val="0"/>
          <w:numId w:val="34"/>
        </w:numPr>
        <w:spacing w:before="0" w:after="0"/>
      </w:pPr>
      <w:r w:rsidRPr="00BA6548">
        <w:rPr>
          <w:highlight w:val="yellow"/>
        </w:rPr>
        <w:t xml:space="preserve">Testing Sample Extrusion </w:t>
      </w:r>
      <w:r>
        <w:rPr>
          <w:highlight w:val="yellow"/>
        </w:rPr>
        <w:t>U</w:t>
      </w:r>
      <w:r w:rsidRPr="00BA6548">
        <w:rPr>
          <w:highlight w:val="yellow"/>
        </w:rPr>
        <w:t>sing a High-Speed Camera Setup</w:t>
      </w:r>
    </w:p>
    <w:p w14:paraId="63A6A682" w14:textId="77777777" w:rsidR="00AA4B8E" w:rsidRDefault="00AA4B8E" w:rsidP="007966C6"/>
    <w:p w14:paraId="63794D58" w14:textId="5960219D" w:rsidR="00AA4B8E" w:rsidRDefault="00E22868" w:rsidP="007966C6">
      <w:pPr>
        <w:pStyle w:val="2"/>
        <w:numPr>
          <w:ilvl w:val="1"/>
          <w:numId w:val="34"/>
        </w:numPr>
      </w:pPr>
      <w:r>
        <w:t>Determin</w:t>
      </w:r>
      <w:r w:rsidR="007966C6">
        <w:t>ing</w:t>
      </w:r>
      <w:r>
        <w:t xml:space="preserve"> experimental p</w:t>
      </w:r>
      <w:r w:rsidR="00AA4B8E" w:rsidRPr="00676815">
        <w:t xml:space="preserve">arameters. </w:t>
      </w:r>
    </w:p>
    <w:p w14:paraId="556FF96A" w14:textId="77777777" w:rsidR="007966C6" w:rsidRPr="007966C6" w:rsidRDefault="007966C6" w:rsidP="007966C6"/>
    <w:p w14:paraId="52E16F9D" w14:textId="77777777" w:rsidR="00360DDD" w:rsidRDefault="00AA4B8E" w:rsidP="007966C6">
      <w:pPr>
        <w:pStyle w:val="3"/>
        <w:numPr>
          <w:ilvl w:val="2"/>
          <w:numId w:val="34"/>
        </w:numPr>
        <w:spacing w:before="0"/>
      </w:pPr>
      <w:r w:rsidRPr="00AA4B8E">
        <w:t xml:space="preserve">Select the nozzle size for the test. </w:t>
      </w:r>
    </w:p>
    <w:p w14:paraId="28DCB1CF" w14:textId="77777777" w:rsidR="00C24C1D" w:rsidRPr="00C24C1D" w:rsidRDefault="00C24C1D" w:rsidP="007966C6"/>
    <w:p w14:paraId="562BDB4A" w14:textId="4D18D56D" w:rsidR="007966C6" w:rsidRDefault="007966C6" w:rsidP="007966C6">
      <w:pPr>
        <w:pStyle w:val="af3"/>
        <w:ind w:left="0"/>
      </w:pPr>
      <w:r>
        <w:t xml:space="preserve">NOTE: </w:t>
      </w:r>
      <w:r w:rsidRPr="00AA4B8E">
        <w:t>Nozzle siz</w:t>
      </w:r>
      <w:r>
        <w:t>es are</w:t>
      </w:r>
      <w:r w:rsidRPr="00AA4B8E">
        <w:t xml:space="preserve"> typically 50 or 75 µm </w:t>
      </w:r>
      <w:r>
        <w:t xml:space="preserve">internal </w:t>
      </w:r>
      <w:r w:rsidRPr="00AA4B8E">
        <w:t>diameter</w:t>
      </w:r>
      <w:r>
        <w:t xml:space="preserve"> (ID)</w:t>
      </w:r>
      <w:r w:rsidRPr="00AA4B8E">
        <w:t xml:space="preserve">, but any </w:t>
      </w:r>
      <w:r>
        <w:t xml:space="preserve">size from roughly 30-100 µm ID </w:t>
      </w:r>
      <w:r w:rsidRPr="00AA4B8E">
        <w:t xml:space="preserve">may </w:t>
      </w:r>
      <w:r w:rsidRPr="00323758">
        <w:rPr>
          <w:noProof/>
        </w:rPr>
        <w:t>be considered</w:t>
      </w:r>
      <w:r w:rsidRPr="00AA4B8E">
        <w:t xml:space="preserve">. Selection </w:t>
      </w:r>
      <w:r w:rsidRPr="00323758">
        <w:rPr>
          <w:noProof/>
        </w:rPr>
        <w:t>is based</w:t>
      </w:r>
      <w:r w:rsidRPr="00AA4B8E">
        <w:t xml:space="preserve"> on a balance between mean clogging time, background scattering, sample consumption, and hit-rate.</w:t>
      </w:r>
    </w:p>
    <w:p w14:paraId="4CC08965" w14:textId="77777777" w:rsidR="007966C6" w:rsidRDefault="007966C6" w:rsidP="007966C6">
      <w:pPr>
        <w:pStyle w:val="af3"/>
        <w:ind w:left="0"/>
      </w:pPr>
    </w:p>
    <w:p w14:paraId="22A29065" w14:textId="1D96D9B3" w:rsidR="00AA4B8E" w:rsidRDefault="00AA4B8E" w:rsidP="007966C6">
      <w:pPr>
        <w:pStyle w:val="3"/>
        <w:numPr>
          <w:ilvl w:val="2"/>
          <w:numId w:val="34"/>
        </w:numPr>
        <w:spacing w:before="0"/>
      </w:pPr>
      <w:r w:rsidRPr="001E7449">
        <w:t>Calculate optimum flow speed based on experimental laser spot size (1/e</w:t>
      </w:r>
      <w:r w:rsidRPr="001E7449">
        <w:rPr>
          <w:vertAlign w:val="superscript"/>
        </w:rPr>
        <w:t>2</w:t>
      </w:r>
      <w:r w:rsidRPr="001E7449">
        <w:t xml:space="preserve"> </w:t>
      </w:r>
      <w:r w:rsidR="00587DD6">
        <w:t>diameter</w:t>
      </w:r>
      <w:r w:rsidRPr="001E7449">
        <w:t>)</w:t>
      </w:r>
      <w:r>
        <w:t xml:space="preserve">, and </w:t>
      </w:r>
      <w:r w:rsidR="007966C6">
        <w:t xml:space="preserve">the data collection </w:t>
      </w:r>
      <w:r w:rsidR="007966C6" w:rsidRPr="00733AEA">
        <w:t>scheme (</w:t>
      </w:r>
      <w:r w:rsidR="007966C6" w:rsidRPr="00733AEA">
        <w:rPr>
          <w:noProof/>
        </w:rPr>
        <w:t>e.g.,</w:t>
      </w:r>
      <w:r w:rsidR="007966C6">
        <w:rPr>
          <w:i/>
        </w:rPr>
        <w:t xml:space="preserve"> </w:t>
      </w:r>
      <w:r w:rsidR="007966C6">
        <w:t>interleaved light and dark) that will be used at the XFEL</w:t>
      </w:r>
      <w:r>
        <w:t>.</w:t>
      </w:r>
      <w:r w:rsidR="00D60F48">
        <w:t xml:space="preserve">  </w:t>
      </w:r>
    </w:p>
    <w:p w14:paraId="575AAB56" w14:textId="77777777" w:rsidR="00DE56A0" w:rsidRDefault="00DE56A0" w:rsidP="007966C6"/>
    <w:p w14:paraId="4B260829" w14:textId="77777777" w:rsidR="007F588D" w:rsidRDefault="00AA4B8E" w:rsidP="007966C6">
      <w:pPr>
        <w:pStyle w:val="3"/>
        <w:numPr>
          <w:ilvl w:val="2"/>
          <w:numId w:val="34"/>
        </w:numPr>
        <w:spacing w:before="0"/>
      </w:pPr>
      <w:r>
        <w:t xml:space="preserve">Calculate the desired flow rate </w:t>
      </w:r>
      <w:r w:rsidR="007F588D">
        <w:t>(</w:t>
      </w:r>
      <m:oMath>
        <m:sSub>
          <m:sSubPr>
            <m:ctrlPr>
              <w:rPr>
                <w:rFonts w:ascii="Cambria Math" w:hAnsi="Cambria Math"/>
                <w:i/>
              </w:rPr>
            </m:ctrlPr>
          </m:sSubPr>
          <m:e>
            <m:r>
              <w:rPr>
                <w:rFonts w:ascii="Cambria Math" w:hAnsi="Cambria Math"/>
              </w:rPr>
              <m:t>Q</m:t>
            </m:r>
          </m:e>
          <m:sub>
            <m:r>
              <w:rPr>
                <w:rFonts w:ascii="Cambria Math" w:hAnsi="Cambria Math"/>
              </w:rPr>
              <m:t>s</m:t>
            </m:r>
          </m:sub>
        </m:sSub>
      </m:oMath>
      <w:r w:rsidR="007F588D">
        <w:t xml:space="preserve">) </w:t>
      </w:r>
      <w:r w:rsidR="00FD4415">
        <w:t>of</w:t>
      </w:r>
      <w:r>
        <w:t xml:space="preserve"> the sample from the optimum flow speed</w:t>
      </w:r>
      <w:r w:rsidR="007F588D">
        <w:t xml:space="preserve"> (</w:t>
      </w:r>
      <m:oMath>
        <m:sSub>
          <m:sSubPr>
            <m:ctrlPr>
              <w:rPr>
                <w:rFonts w:ascii="Cambria Math" w:hAnsi="Cambria Math"/>
                <w:i/>
              </w:rPr>
            </m:ctrlPr>
          </m:sSubPr>
          <m:e>
            <m:r>
              <w:rPr>
                <w:rFonts w:ascii="Cambria Math" w:hAnsi="Cambria Math"/>
              </w:rPr>
              <m:t>v</m:t>
            </m:r>
          </m:e>
          <m:sub>
            <m:r>
              <w:rPr>
                <w:rFonts w:ascii="Cambria Math" w:hAnsi="Cambria Math"/>
              </w:rPr>
              <m:t>e</m:t>
            </m:r>
          </m:sub>
        </m:sSub>
      </m:oMath>
      <w:r w:rsidR="007F588D">
        <w:t>)</w:t>
      </w:r>
      <w:r>
        <w:t xml:space="preserve"> and the selected nozzle diameter</w:t>
      </w:r>
      <w:r w:rsidR="007F588D">
        <w:t xml:space="preserve"> (</w:t>
      </w:r>
      <m:oMath>
        <m:r>
          <w:rPr>
            <w:rFonts w:ascii="Cambria Math" w:hAnsi="Cambria Math"/>
          </w:rPr>
          <m:t>d</m:t>
        </m:r>
      </m:oMath>
      <w:r w:rsidR="007F588D">
        <w:t>):</w:t>
      </w:r>
    </w:p>
    <w:p w14:paraId="10F1FBE1" w14:textId="467E959E" w:rsidR="007F588D" w:rsidRPr="007F588D" w:rsidRDefault="00872953" w:rsidP="007966C6">
      <m:oMathPara>
        <m:oMath>
          <m:sSub>
            <m:sSubPr>
              <m:ctrlPr>
                <w:rPr>
                  <w:rFonts w:ascii="Cambria Math" w:eastAsiaTheme="majorEastAsia" w:hAnsi="Cambria Math" w:cstheme="minorHAnsi"/>
                  <w:bCs/>
                  <w:i/>
                  <w:color w:val="000000" w:themeColor="text1"/>
                </w:rPr>
              </m:ctrlPr>
            </m:sSubPr>
            <m:e>
              <m:r>
                <w:rPr>
                  <w:rFonts w:ascii="Cambria Math" w:hAnsi="Cambria Math"/>
                </w:rPr>
                <m:t>Q</m:t>
              </m:r>
            </m:e>
            <m:sub>
              <m:r>
                <w:rPr>
                  <w:rFonts w:ascii="Cambria Math" w:hAnsi="Cambria Math"/>
                </w:rPr>
                <m:t>s</m:t>
              </m:r>
            </m:sub>
          </m:sSub>
          <m:r>
            <w:rPr>
              <w:rFonts w:ascii="Cambria Math" w:hAnsi="Cambria Math"/>
            </w:rPr>
            <m:t>=</m:t>
          </m:r>
          <m:sSub>
            <m:sSubPr>
              <m:ctrlPr>
                <w:rPr>
                  <w:rFonts w:ascii="Cambria Math" w:eastAsiaTheme="majorEastAsia" w:hAnsi="Cambria Math" w:cstheme="minorHAnsi"/>
                  <w:bCs/>
                  <w:i/>
                  <w:color w:val="000000" w:themeColor="text1"/>
                </w:rPr>
              </m:ctrlPr>
            </m:sSubPr>
            <m:e>
              <m:r>
                <w:rPr>
                  <w:rFonts w:ascii="Cambria Math" w:hAnsi="Cambria Math"/>
                </w:rPr>
                <m:t>v</m:t>
              </m:r>
            </m:e>
            <m:sub>
              <m:r>
                <w:rPr>
                  <w:rFonts w:ascii="Cambria Math" w:hAnsi="Cambria Math"/>
                </w:rPr>
                <m:t>e</m:t>
              </m:r>
            </m:sub>
          </m:sSub>
          <m:r>
            <w:rPr>
              <w:rFonts w:ascii="Cambria Math" w:hAnsi="Cambria Math"/>
            </w:rPr>
            <m:t>π</m:t>
          </m:r>
          <m:f>
            <m:fPr>
              <m:ctrlPr>
                <w:rPr>
                  <w:rFonts w:ascii="Cambria Math" w:eastAsiaTheme="majorEastAsia" w:hAnsi="Cambria Math" w:cstheme="minorHAnsi"/>
                  <w:bCs/>
                  <w:i/>
                  <w:color w:val="000000" w:themeColor="text1"/>
                </w:rPr>
              </m:ctrlPr>
            </m:fPr>
            <m:num>
              <m:sSup>
                <m:sSupPr>
                  <m:ctrlPr>
                    <w:rPr>
                      <w:rFonts w:ascii="Cambria Math" w:eastAsiaTheme="majorEastAsia" w:hAnsi="Cambria Math" w:cstheme="minorHAnsi"/>
                      <w:bCs/>
                      <w:i/>
                      <w:color w:val="000000" w:themeColor="text1"/>
                    </w:rPr>
                  </m:ctrlPr>
                </m:sSupPr>
                <m:e>
                  <m:r>
                    <w:rPr>
                      <w:rFonts w:ascii="Cambria Math" w:hAnsi="Cambria Math"/>
                    </w:rPr>
                    <m:t>d</m:t>
                  </m:r>
                </m:e>
                <m:sup>
                  <m:r>
                    <w:rPr>
                      <w:rFonts w:ascii="Cambria Math" w:hAnsi="Cambria Math"/>
                    </w:rPr>
                    <m:t>2</m:t>
                  </m:r>
                </m:sup>
              </m:sSup>
            </m:num>
            <m:den>
              <m:r>
                <w:rPr>
                  <w:rFonts w:ascii="Cambria Math" w:hAnsi="Cambria Math"/>
                </w:rPr>
                <m:t>4</m:t>
              </m:r>
            </m:den>
          </m:f>
        </m:oMath>
      </m:oMathPara>
    </w:p>
    <w:p w14:paraId="518A2DBD" w14:textId="6A09D0A0" w:rsidR="00AA4B8E" w:rsidRDefault="00AA4B8E" w:rsidP="007966C6">
      <w:pPr>
        <w:pStyle w:val="3"/>
        <w:numPr>
          <w:ilvl w:val="0"/>
          <w:numId w:val="0"/>
        </w:numPr>
        <w:spacing w:before="0"/>
      </w:pPr>
      <w:r>
        <w:t>Determine the flow rate</w:t>
      </w:r>
      <w:r w:rsidR="00A75E56">
        <w:t xml:space="preserve"> (</w:t>
      </w:r>
      <m:oMath>
        <m:sSub>
          <m:sSubPr>
            <m:ctrlPr>
              <w:rPr>
                <w:rFonts w:ascii="Cambria Math" w:hAnsi="Cambria Math"/>
                <w:bCs w:val="0"/>
                <w:i/>
              </w:rPr>
            </m:ctrlPr>
          </m:sSubPr>
          <m:e>
            <m:r>
              <w:rPr>
                <w:rFonts w:ascii="Cambria Math" w:hAnsi="Cambria Math"/>
              </w:rPr>
              <m:t>Q</m:t>
            </m:r>
          </m:e>
          <m:sub>
            <m:r>
              <w:rPr>
                <w:rFonts w:ascii="Cambria Math" w:hAnsi="Cambria Math"/>
              </w:rPr>
              <m:t>P</m:t>
            </m:r>
          </m:sub>
        </m:sSub>
      </m:oMath>
      <w:r w:rsidR="00A75E56">
        <w:t>)</w:t>
      </w:r>
      <w:r>
        <w:t xml:space="preserve"> that should </w:t>
      </w:r>
      <w:r w:rsidRPr="009C434F">
        <w:rPr>
          <w:noProof/>
        </w:rPr>
        <w:t>be entered</w:t>
      </w:r>
      <w:r>
        <w:t xml:space="preserve"> at the </w:t>
      </w:r>
      <w:r w:rsidR="00EC50F3">
        <w:t xml:space="preserve">HPLC </w:t>
      </w:r>
      <w:r>
        <w:t>pump based on the amplification factor</w:t>
      </w:r>
      <w:r w:rsidR="00A75E56">
        <w:t xml:space="preserve"> (</w:t>
      </w:r>
      <m:oMath>
        <m:r>
          <w:rPr>
            <w:rFonts w:ascii="Cambria Math" w:hAnsi="Cambria Math"/>
          </w:rPr>
          <m:t>A</m:t>
        </m:r>
      </m:oMath>
      <w:r w:rsidR="00A75E56">
        <w:t>)</w:t>
      </w:r>
      <w:r>
        <w:t xml:space="preserve"> of the injector.</w:t>
      </w:r>
    </w:p>
    <w:p w14:paraId="15957833" w14:textId="77777777" w:rsidR="00181E24" w:rsidRPr="00181E24" w:rsidRDefault="00181E24" w:rsidP="007966C6"/>
    <w:p w14:paraId="73E0CE89" w14:textId="013E9BF4" w:rsidR="007F588D" w:rsidRPr="00181E24" w:rsidRDefault="00872953" w:rsidP="007966C6">
      <m:oMathPara>
        <m:oMath>
          <m:sSub>
            <m:sSubPr>
              <m:ctrlPr>
                <w:rPr>
                  <w:rFonts w:ascii="Cambria Math" w:eastAsiaTheme="majorEastAsia" w:hAnsi="Cambria Math" w:cstheme="minorHAnsi"/>
                  <w:bCs/>
                  <w:i/>
                  <w:color w:val="000000" w:themeColor="text1"/>
                </w:rPr>
              </m:ctrlPr>
            </m:sSubPr>
            <m:e>
              <m:r>
                <w:rPr>
                  <w:rFonts w:ascii="Cambria Math" w:hAnsi="Cambria Math"/>
                </w:rPr>
                <m:t>Q</m:t>
              </m:r>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s</m:t>
              </m:r>
            </m:sub>
          </m:sSub>
          <m:r>
            <w:rPr>
              <w:rFonts w:ascii="Cambria Math" w:hAnsi="Cambria Math"/>
            </w:rPr>
            <m:t>A</m:t>
          </m:r>
        </m:oMath>
      </m:oMathPara>
    </w:p>
    <w:p w14:paraId="7DE2900C" w14:textId="77777777" w:rsidR="00181E24" w:rsidRPr="00EA00E2" w:rsidRDefault="00181E24" w:rsidP="007966C6"/>
    <w:p w14:paraId="0DCA66FB" w14:textId="79A96930" w:rsidR="00EA00E2" w:rsidRDefault="00EA00E2" w:rsidP="007966C6">
      <w:r>
        <w:t>Calculate the maximum pressure (</w:t>
      </w:r>
      <m:oMath>
        <m:sSub>
          <m:sSubPr>
            <m:ctrlPr>
              <w:rPr>
                <w:rFonts w:ascii="Cambria Math" w:hAnsi="Cambria Math"/>
                <w:i/>
              </w:rPr>
            </m:ctrlPr>
          </m:sSubPr>
          <m:e>
            <m:r>
              <w:rPr>
                <w:rFonts w:ascii="Cambria Math" w:hAnsi="Cambria Math"/>
              </w:rPr>
              <m:t>P</m:t>
            </m:r>
          </m:e>
          <m:sub>
            <m:r>
              <w:rPr>
                <w:rFonts w:ascii="Cambria Math" w:hAnsi="Cambria Math"/>
              </w:rPr>
              <m:t>MAX</m:t>
            </m:r>
          </m:sub>
        </m:sSub>
      </m:oMath>
      <w:r>
        <w:t>)</w:t>
      </w:r>
      <w:r w:rsidR="001F169E">
        <w:t xml:space="preserve"> from the rated pressure of the nozzle fittings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001F169E">
        <w:t>) and</w:t>
      </w:r>
      <w:r w:rsidR="00D60B6A">
        <w:t xml:space="preserve"> the amplification factor of the injector</w:t>
      </w:r>
      <w:r w:rsidR="00181E24">
        <w:t xml:space="preserve"> (</w:t>
      </w:r>
      <m:oMath>
        <m:r>
          <w:rPr>
            <w:rFonts w:ascii="Cambria Math" w:hAnsi="Cambria Math"/>
          </w:rPr>
          <m:t>A</m:t>
        </m:r>
      </m:oMath>
      <w:r w:rsidR="00181E24">
        <w:t>):</w:t>
      </w:r>
    </w:p>
    <w:p w14:paraId="73354208" w14:textId="77777777" w:rsidR="00181E24" w:rsidRDefault="00181E24" w:rsidP="007966C6"/>
    <w:p w14:paraId="37AB6052" w14:textId="2EE3559B" w:rsidR="00181E24" w:rsidRPr="00EA00E2" w:rsidRDefault="00872953" w:rsidP="007966C6">
      <m:oMathPara>
        <m:oMath>
          <m:sSub>
            <m:sSubPr>
              <m:ctrlPr>
                <w:rPr>
                  <w:rFonts w:ascii="Cambria Math" w:hAnsi="Cambria Math"/>
                  <w:i/>
                </w:rPr>
              </m:ctrlPr>
            </m:sSubPr>
            <m:e>
              <m:r>
                <w:rPr>
                  <w:rFonts w:ascii="Cambria Math" w:hAnsi="Cambria Math"/>
                </w:rPr>
                <m:t>P</m:t>
              </m:r>
            </m:e>
            <m:sub>
              <m:r>
                <w:rPr>
                  <w:rFonts w:ascii="Cambria Math" w:hAnsi="Cambria Math"/>
                </w:rPr>
                <m:t>MAX</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MAX</m:t>
                  </m:r>
                </m:sub>
              </m:sSub>
            </m:num>
            <m:den>
              <m:r>
                <w:rPr>
                  <w:rFonts w:ascii="Cambria Math" w:hAnsi="Cambria Math"/>
                </w:rPr>
                <m:t>A</m:t>
              </m:r>
            </m:den>
          </m:f>
        </m:oMath>
      </m:oMathPara>
    </w:p>
    <w:p w14:paraId="3D097B3C" w14:textId="77777777" w:rsidR="00AA4B8E" w:rsidRPr="00DC2951" w:rsidRDefault="00AA4B8E" w:rsidP="007966C6"/>
    <w:p w14:paraId="2FC982E4" w14:textId="4B966DB8" w:rsidR="00AA4B8E" w:rsidRDefault="00487250" w:rsidP="007966C6">
      <w:pPr>
        <w:pStyle w:val="2"/>
        <w:numPr>
          <w:ilvl w:val="1"/>
          <w:numId w:val="34"/>
        </w:numPr>
      </w:pPr>
      <w:r>
        <w:t xml:space="preserve">Setup </w:t>
      </w:r>
      <w:r w:rsidR="007966C6">
        <w:t xml:space="preserve">of </w:t>
      </w:r>
      <w:r>
        <w:t>t</w:t>
      </w:r>
      <w:r w:rsidR="00AA4B8E">
        <w:t xml:space="preserve">he high viscosity extrusion injector for offline use </w:t>
      </w:r>
      <w:r>
        <w:t>a</w:t>
      </w:r>
      <w:r w:rsidR="00AA4B8E">
        <w:t xml:space="preserve">s shown </w:t>
      </w:r>
      <w:r w:rsidR="00AA4B8E" w:rsidRPr="00360DDD">
        <w:t xml:space="preserve">in </w:t>
      </w:r>
      <w:r w:rsidR="00651837" w:rsidRPr="007966C6">
        <w:rPr>
          <w:b/>
        </w:rPr>
        <w:t xml:space="preserve">Figure </w:t>
      </w:r>
      <w:r w:rsidR="00224B86" w:rsidRPr="007966C6">
        <w:rPr>
          <w:b/>
        </w:rPr>
        <w:t>1</w:t>
      </w:r>
      <w:r w:rsidR="007966C6">
        <w:t>.</w:t>
      </w:r>
    </w:p>
    <w:p w14:paraId="780AE9AA" w14:textId="77777777" w:rsidR="00651837" w:rsidRDefault="00651837" w:rsidP="007966C6"/>
    <w:p w14:paraId="6A23DB26" w14:textId="14AFC9CF" w:rsidR="00651837" w:rsidRPr="00651837" w:rsidRDefault="007966C6" w:rsidP="007966C6">
      <w:r>
        <w:t xml:space="preserve">NOTE: </w:t>
      </w:r>
      <w:r w:rsidR="00651837">
        <w:t xml:space="preserve">The injector functions </w:t>
      </w:r>
      <w:r w:rsidR="00651837" w:rsidRPr="00323758">
        <w:rPr>
          <w:noProof/>
        </w:rPr>
        <w:t>by means of</w:t>
      </w:r>
      <w:r w:rsidR="00651837">
        <w:t xml:space="preserve"> hydraulic extrusion powered by an HPLC </w:t>
      </w:r>
      <w:proofErr w:type="gramStart"/>
      <w:r w:rsidR="00651837">
        <w:t>pump, and</w:t>
      </w:r>
      <w:proofErr w:type="gramEnd"/>
      <w:r w:rsidR="00651837">
        <w:t xml:space="preserve"> uses a co-flowing helium gas sheath controlled by a gas regulator. The pump and regulator </w:t>
      </w:r>
      <w:r w:rsidR="003E2588">
        <w:t xml:space="preserve">setup </w:t>
      </w:r>
      <w:r w:rsidR="00651837">
        <w:t xml:space="preserve">are not discussed in this </w:t>
      </w:r>
      <w:r w:rsidR="00651837" w:rsidRPr="00323758">
        <w:rPr>
          <w:noProof/>
        </w:rPr>
        <w:t>protocol</w:t>
      </w:r>
      <w:r w:rsidR="00651837">
        <w:t>. See chapter four in</w:t>
      </w:r>
      <w:r w:rsidR="007F588D">
        <w:t xml:space="preserve"> James (2015)</w:t>
      </w:r>
      <w:r w:rsidR="00651837">
        <w:fldChar w:fldCharType="begin" w:fldLock="1"/>
      </w:r>
      <w:r w:rsidR="003270AC">
        <w:instrText>ADDIN CSL_CITATION {"citationItems":[{"id":"ITEM-1","itemData":{"abstract":"Scientists have used X - ray s to study biological molecules for nearly a century. Now with the X - ray free electron laser (XFEL) , new methods have been developed to advance structural biology. These new methods include serial femtosecond crystallography, sing le particle imaging, solution scattering, and time resolved techniques. The XFEL is characterized by high intensity pulses , which are only about 50 femtoseconds in duration. The intensity allows for scattering from micro scopic particles, while the short pu lses offer a way to out run radiation damage. XFELs are powerful enough to obliterate most samples in a single puls e. While this allows for a “diffract and destroy” methodology, it also requires instrumentation that can position microscopic particles into t he X - ray beam (which may also be microscopic), continuously renew the sample after each pulse, and maintain sample viability during data collection. Typically these experiments have used liquid microjets to continuously renew sample. T he high flow rate associated with liquid microjets requires large amounts of sample, most of which runs to waste between pulses . An injector designed to stream a viscous gel - like material called lipidic cubic phase (LCP) was developed to address this problem . LCP, commonly used as a growth medium for membrane protein crystals, lends itself to low flow rate jetting and so reduces the amount of sample wasted significantly. This work discusses sample delivery and injection for XFEL experiments. It reviews the l iquid microjet method extensively, and presents the LCP injector as a novel device for serial crystallography, including detailed protocols for the LCP injector and anti - settler operation.","author":[{"dropping-particle":"","family":"James","given":"Daniel","non-dropping-particle":"","parse-names":false,"suffix":""}],"id":"ITEM-1","issued":{"date-parts":[["2015"]]},"number-of-pages":"126","publisher":"Arizona State Univerity","title":"Injection Methods and Instrumentation for Serial X-ray Free Electron Laser Experiments","type":"thesis"},"uris":["http://www.mendeley.com/documents/?uuid=1966832f-1ff7-46ae-8cd5-f6543fc0d3c7"]}],"mendeley":{"formattedCitation":"&lt;sup&gt;48&lt;/sup&gt;","plainTextFormattedCitation":"48","previouslyFormattedCitation":"&lt;sup&gt;48&lt;/sup&gt;"},"properties":{"noteIndex":0},"schema":"https://github.com/citation-style-language/schema/raw/master/csl-citation.json"}</w:instrText>
      </w:r>
      <w:r w:rsidR="00651837">
        <w:fldChar w:fldCharType="separate"/>
      </w:r>
      <w:r w:rsidR="00D611A0" w:rsidRPr="00D611A0">
        <w:rPr>
          <w:noProof/>
          <w:vertAlign w:val="superscript"/>
        </w:rPr>
        <w:t>48</w:t>
      </w:r>
      <w:r w:rsidR="00651837">
        <w:fldChar w:fldCharType="end"/>
      </w:r>
      <w:r w:rsidR="00651837">
        <w:t xml:space="preserve"> for a detailed manual.</w:t>
      </w:r>
    </w:p>
    <w:p w14:paraId="60AF335A" w14:textId="77777777" w:rsidR="00AA4B8E" w:rsidRPr="00DC2951" w:rsidRDefault="00AA4B8E" w:rsidP="007966C6"/>
    <w:p w14:paraId="3C51EB52" w14:textId="282E1EE8" w:rsidR="00AA4B8E" w:rsidRPr="00D728D7" w:rsidRDefault="00AA4B8E" w:rsidP="007966C6">
      <w:pPr>
        <w:pStyle w:val="3"/>
        <w:numPr>
          <w:ilvl w:val="2"/>
          <w:numId w:val="34"/>
        </w:numPr>
        <w:spacing w:before="0"/>
      </w:pPr>
      <w:r w:rsidRPr="00BA6548">
        <w:rPr>
          <w:highlight w:val="yellow"/>
        </w:rPr>
        <w:t xml:space="preserve">Purge the pump and all water lines to ensure the flowrates are accurate. </w:t>
      </w:r>
      <w:r w:rsidR="00BB029A" w:rsidRPr="00BA6548">
        <w:rPr>
          <w:highlight w:val="yellow"/>
        </w:rPr>
        <w:t>Purge the hydraulic stage of the injector.</w:t>
      </w:r>
    </w:p>
    <w:p w14:paraId="2DBD8AA6" w14:textId="77777777" w:rsidR="00AA4B8E" w:rsidRPr="00D728D7" w:rsidRDefault="00AA4B8E" w:rsidP="007966C6"/>
    <w:p w14:paraId="048EBD34" w14:textId="776F30BE" w:rsidR="003E2588" w:rsidRDefault="00AA4B8E" w:rsidP="007966C6">
      <w:pPr>
        <w:pStyle w:val="3"/>
        <w:numPr>
          <w:ilvl w:val="2"/>
          <w:numId w:val="34"/>
        </w:numPr>
        <w:spacing w:before="0"/>
      </w:pPr>
      <w:r>
        <w:t>Mount the injector (</w:t>
      </w:r>
      <w:r w:rsidRPr="00A460A6">
        <w:rPr>
          <w:noProof/>
        </w:rPr>
        <w:t>or</w:t>
      </w:r>
      <w:r w:rsidR="00651837">
        <w:t xml:space="preserve"> the </w:t>
      </w:r>
      <w:r>
        <w:t xml:space="preserve">camera) on a three-axis stage to facilitate framing and focus for </w:t>
      </w:r>
      <w:r w:rsidR="00487250">
        <w:t>the high-speed videos</w:t>
      </w:r>
      <w:r>
        <w:t xml:space="preserve">. Leave space around the injection point for the </w:t>
      </w:r>
      <w:r w:rsidR="00071F5F">
        <w:t xml:space="preserve">objective </w:t>
      </w:r>
      <w:r>
        <w:t xml:space="preserve">lens, illumination, reflective screen, and a small beaker to catch </w:t>
      </w:r>
      <w:r w:rsidR="00A460A6">
        <w:t xml:space="preserve">the </w:t>
      </w:r>
      <w:r w:rsidRPr="00A460A6">
        <w:rPr>
          <w:noProof/>
        </w:rPr>
        <w:t>spent</w:t>
      </w:r>
      <w:r>
        <w:t xml:space="preserve"> sample</w:t>
      </w:r>
      <w:r w:rsidR="003E2588">
        <w:t>.</w:t>
      </w:r>
    </w:p>
    <w:p w14:paraId="7FADECD2" w14:textId="77777777" w:rsidR="007966C6" w:rsidRPr="007966C6" w:rsidRDefault="007966C6" w:rsidP="007966C6"/>
    <w:p w14:paraId="5B7CBE52" w14:textId="64F2EE17" w:rsidR="00AA4B8E" w:rsidRDefault="003E2588" w:rsidP="007966C6">
      <w:pPr>
        <w:pStyle w:val="3"/>
        <w:numPr>
          <w:ilvl w:val="2"/>
          <w:numId w:val="34"/>
        </w:numPr>
        <w:spacing w:before="0"/>
      </w:pPr>
      <w:r>
        <w:t>Construct a “dummy nozzle” (an empty reservoir with a nozzle attached) and install it on the injector to facilitate positioning, focus, and illumination.</w:t>
      </w:r>
    </w:p>
    <w:p w14:paraId="3974BF9F" w14:textId="77777777" w:rsidR="00AA4B8E" w:rsidRPr="00FD5918" w:rsidRDefault="00AA4B8E" w:rsidP="007966C6">
      <w:pPr>
        <w:pStyle w:val="af3"/>
        <w:ind w:left="0"/>
      </w:pPr>
    </w:p>
    <w:p w14:paraId="4EE8170B" w14:textId="38B40244" w:rsidR="00AA4B8E" w:rsidRDefault="00AA4B8E" w:rsidP="007966C6">
      <w:pPr>
        <w:pStyle w:val="3"/>
        <w:numPr>
          <w:ilvl w:val="2"/>
          <w:numId w:val="34"/>
        </w:numPr>
        <w:spacing w:before="0"/>
      </w:pPr>
      <w:r>
        <w:t xml:space="preserve">Mount the high-speed camera with the </w:t>
      </w:r>
      <w:r w:rsidR="00323330">
        <w:t>nozzle tip</w:t>
      </w:r>
      <w:r>
        <w:t xml:space="preserve"> near the focal point of the objective. </w:t>
      </w:r>
    </w:p>
    <w:p w14:paraId="38C8EA7F" w14:textId="77777777" w:rsidR="00AA4B8E" w:rsidRPr="00F228C6" w:rsidRDefault="00AA4B8E" w:rsidP="007966C6"/>
    <w:p w14:paraId="0ED8DA63" w14:textId="77777777" w:rsidR="00AA4B8E" w:rsidRDefault="00AA4B8E" w:rsidP="007966C6">
      <w:pPr>
        <w:pStyle w:val="3"/>
        <w:numPr>
          <w:ilvl w:val="2"/>
          <w:numId w:val="34"/>
        </w:numPr>
        <w:spacing w:before="0"/>
      </w:pPr>
      <w:r>
        <w:t>Position the reflective screen behind the injector and adjust the illumination to front-light the nozzle.</w:t>
      </w:r>
    </w:p>
    <w:p w14:paraId="303ED00C" w14:textId="77777777" w:rsidR="00AA4B8E" w:rsidRPr="00A96661" w:rsidRDefault="00AA4B8E" w:rsidP="007966C6"/>
    <w:p w14:paraId="74C02C28" w14:textId="77777777" w:rsidR="00AA4B8E" w:rsidRDefault="00AA4B8E" w:rsidP="007966C6">
      <w:pPr>
        <w:pStyle w:val="3"/>
        <w:numPr>
          <w:ilvl w:val="2"/>
          <w:numId w:val="34"/>
        </w:numPr>
        <w:spacing w:before="0"/>
      </w:pPr>
      <w:r w:rsidRPr="00BA6548">
        <w:rPr>
          <w:highlight w:val="yellow"/>
        </w:rPr>
        <w:t>Turn on and connect to the camera with the supplied software. With a live video running for visual feedback, position the nozzle tip in the center of the frame, and bring it into focus with the three-axis stage.</w:t>
      </w:r>
    </w:p>
    <w:p w14:paraId="0B6AE588" w14:textId="77777777" w:rsidR="00AA4B8E" w:rsidRDefault="00AA4B8E" w:rsidP="007966C6"/>
    <w:p w14:paraId="1EF45492" w14:textId="77777777" w:rsidR="00AA4B8E" w:rsidRDefault="00AA4B8E" w:rsidP="007966C6">
      <w:pPr>
        <w:pStyle w:val="3"/>
        <w:numPr>
          <w:ilvl w:val="2"/>
          <w:numId w:val="34"/>
        </w:numPr>
        <w:spacing w:before="0"/>
      </w:pPr>
      <w:r>
        <w:t xml:space="preserve">Adjust the illumination until the nozzle is clearly visible and the background </w:t>
      </w:r>
      <w:r w:rsidRPr="00BC159D">
        <w:rPr>
          <w:noProof/>
        </w:rPr>
        <w:t>is evenly illuminated</w:t>
      </w:r>
      <w:r>
        <w:t>.</w:t>
      </w:r>
    </w:p>
    <w:p w14:paraId="1E5D276E" w14:textId="77777777" w:rsidR="00AA4B8E" w:rsidRDefault="00AA4B8E" w:rsidP="007966C6"/>
    <w:p w14:paraId="669934DE" w14:textId="2A1C93E3" w:rsidR="00360DDD" w:rsidRPr="00360DDD" w:rsidRDefault="00AA4B8E" w:rsidP="007966C6">
      <w:pPr>
        <w:pStyle w:val="2"/>
        <w:numPr>
          <w:ilvl w:val="1"/>
          <w:numId w:val="34"/>
        </w:numPr>
      </w:pPr>
      <w:r w:rsidRPr="00BA6548">
        <w:rPr>
          <w:highlight w:val="yellow"/>
        </w:rPr>
        <w:t>Configur</w:t>
      </w:r>
      <w:r w:rsidR="007966C6">
        <w:rPr>
          <w:highlight w:val="yellow"/>
        </w:rPr>
        <w:t>ing</w:t>
      </w:r>
      <w:r w:rsidRPr="00BA6548">
        <w:rPr>
          <w:highlight w:val="yellow"/>
        </w:rPr>
        <w:t xml:space="preserve"> the camera to record </w:t>
      </w:r>
      <w:r w:rsidR="00A460A6" w:rsidRPr="00BA6548">
        <w:rPr>
          <w:noProof/>
          <w:highlight w:val="yellow"/>
        </w:rPr>
        <w:t>high-speed time-lapse</w:t>
      </w:r>
      <w:r w:rsidRPr="00BA6548">
        <w:rPr>
          <w:highlight w:val="yellow"/>
        </w:rPr>
        <w:t xml:space="preserve"> video</w:t>
      </w:r>
      <w:r>
        <w:t xml:space="preserve">.  </w:t>
      </w:r>
    </w:p>
    <w:p w14:paraId="7F3E90C1" w14:textId="77777777" w:rsidR="00AA4B8E" w:rsidRPr="00DF34EC" w:rsidRDefault="00AA4B8E" w:rsidP="007966C6"/>
    <w:p w14:paraId="76306B92" w14:textId="351C7BCE" w:rsidR="00487250" w:rsidRDefault="00AA4B8E" w:rsidP="007966C6">
      <w:pPr>
        <w:pStyle w:val="3"/>
        <w:numPr>
          <w:ilvl w:val="2"/>
          <w:numId w:val="34"/>
        </w:numPr>
        <w:spacing w:before="0"/>
        <w:rPr>
          <w:highlight w:val="yellow"/>
        </w:rPr>
      </w:pPr>
      <w:r w:rsidRPr="00BA6548">
        <w:rPr>
          <w:highlight w:val="yellow"/>
        </w:rPr>
        <w:t xml:space="preserve">Set framerate to 1000 fps. Set resolution to 512 </w:t>
      </w:r>
      <w:r w:rsidR="007966C6">
        <w:rPr>
          <w:highlight w:val="yellow"/>
        </w:rPr>
        <w:t>x</w:t>
      </w:r>
      <w:r w:rsidRPr="00BA6548">
        <w:rPr>
          <w:highlight w:val="yellow"/>
        </w:rPr>
        <w:t xml:space="preserve"> 512 pixels</w:t>
      </w:r>
      <w:r w:rsidR="00360DDD" w:rsidRPr="00BA6548">
        <w:rPr>
          <w:highlight w:val="yellow"/>
        </w:rPr>
        <w:t>.</w:t>
      </w:r>
    </w:p>
    <w:p w14:paraId="53B9C3B0" w14:textId="77777777" w:rsidR="007966C6" w:rsidRPr="007966C6" w:rsidRDefault="007966C6" w:rsidP="007966C6"/>
    <w:p w14:paraId="1E442E88" w14:textId="794B31F6" w:rsidR="00AA4B8E" w:rsidRPr="00DF34EC" w:rsidRDefault="007966C6" w:rsidP="007966C6">
      <w:pPr>
        <w:pStyle w:val="3"/>
        <w:numPr>
          <w:ilvl w:val="2"/>
          <w:numId w:val="34"/>
        </w:numPr>
        <w:spacing w:before="0"/>
      </w:pPr>
      <w:r w:rsidRPr="00BA6548">
        <w:rPr>
          <w:highlight w:val="yellow"/>
        </w:rPr>
        <w:t>With the exposure time now set by the frame rate, adjust the illumination level until the nozzle is visible (</w:t>
      </w:r>
      <w:r w:rsidRPr="00BA6548">
        <w:rPr>
          <w:noProof/>
          <w:highlight w:val="yellow"/>
        </w:rPr>
        <w:t>i.e.</w:t>
      </w:r>
      <w:r>
        <w:rPr>
          <w:noProof/>
          <w:highlight w:val="yellow"/>
        </w:rPr>
        <w:t>,</w:t>
      </w:r>
      <w:r w:rsidRPr="00BA6548">
        <w:rPr>
          <w:highlight w:val="yellow"/>
        </w:rPr>
        <w:t xml:space="preserve"> not under- or </w:t>
      </w:r>
      <w:r w:rsidRPr="00BA6548">
        <w:rPr>
          <w:noProof/>
          <w:highlight w:val="yellow"/>
        </w:rPr>
        <w:t>overexposed</w:t>
      </w:r>
      <w:r w:rsidRPr="00BA6548">
        <w:rPr>
          <w:highlight w:val="yellow"/>
        </w:rPr>
        <w:t xml:space="preserve">). Reposition the nozzle tip so that it is centered left to right and </w:t>
      </w:r>
      <w:proofErr w:type="gramStart"/>
      <w:r w:rsidRPr="00BA6548">
        <w:rPr>
          <w:noProof/>
          <w:highlight w:val="yellow"/>
        </w:rPr>
        <w:t>is located</w:t>
      </w:r>
      <w:r w:rsidRPr="00BA6548">
        <w:rPr>
          <w:highlight w:val="yellow"/>
        </w:rPr>
        <w:t xml:space="preserve"> in</w:t>
      </w:r>
      <w:proofErr w:type="gramEnd"/>
      <w:r w:rsidRPr="00BA6548">
        <w:rPr>
          <w:highlight w:val="yellow"/>
        </w:rPr>
        <w:t xml:space="preserve"> the top third of the frame</w:t>
      </w:r>
      <w:r w:rsidR="00AA4B8E" w:rsidRPr="00BA6548">
        <w:rPr>
          <w:highlight w:val="yellow"/>
        </w:rPr>
        <w:t>.</w:t>
      </w:r>
      <w:r w:rsidR="00AA4B8E">
        <w:t xml:space="preserve"> </w:t>
      </w:r>
    </w:p>
    <w:p w14:paraId="38B9D8F8" w14:textId="77777777" w:rsidR="00AA4B8E" w:rsidRDefault="00AA4B8E" w:rsidP="007966C6"/>
    <w:p w14:paraId="4CC57976" w14:textId="0FDCB66D" w:rsidR="00AA4B8E" w:rsidRPr="00DF34EC" w:rsidRDefault="00AA4B8E" w:rsidP="007966C6">
      <w:pPr>
        <w:pStyle w:val="3"/>
        <w:numPr>
          <w:ilvl w:val="2"/>
          <w:numId w:val="34"/>
        </w:numPr>
        <w:spacing w:before="0"/>
      </w:pPr>
      <w:r>
        <w:t>Run any background correction or whi</w:t>
      </w:r>
      <w:r w:rsidR="00487250">
        <w:t>t</w:t>
      </w:r>
      <w:r>
        <w:t>e balance operations.</w:t>
      </w:r>
    </w:p>
    <w:p w14:paraId="4ED175C3" w14:textId="77777777" w:rsidR="00AA4B8E" w:rsidRPr="00DF34EC" w:rsidRDefault="00AA4B8E" w:rsidP="007966C6"/>
    <w:p w14:paraId="549FA822" w14:textId="0AD3D426" w:rsidR="00AA4B8E" w:rsidRPr="00360DDD" w:rsidRDefault="00AA4B8E" w:rsidP="007966C6">
      <w:pPr>
        <w:pStyle w:val="3"/>
        <w:numPr>
          <w:ilvl w:val="2"/>
          <w:numId w:val="34"/>
        </w:numPr>
        <w:spacing w:before="0"/>
      </w:pPr>
      <w:r w:rsidRPr="00BA6548">
        <w:rPr>
          <w:noProof/>
          <w:highlight w:val="yellow"/>
        </w:rPr>
        <w:t>Set</w:t>
      </w:r>
      <w:r w:rsidR="00513C7C" w:rsidRPr="00BA6548">
        <w:rPr>
          <w:noProof/>
          <w:highlight w:val="yellow"/>
        </w:rPr>
        <w:t xml:space="preserve"> </w:t>
      </w:r>
      <w:r w:rsidRPr="00BA6548">
        <w:rPr>
          <w:noProof/>
          <w:highlight w:val="yellow"/>
        </w:rPr>
        <w:t>up</w:t>
      </w:r>
      <w:r w:rsidRPr="00BA6548">
        <w:rPr>
          <w:highlight w:val="yellow"/>
        </w:rPr>
        <w:t xml:space="preserve"> the camera in time-lapse mode. </w:t>
      </w:r>
      <w:r w:rsidR="007966C6" w:rsidRPr="00BA6548">
        <w:rPr>
          <w:highlight w:val="yellow"/>
        </w:rPr>
        <w:t xml:space="preserve">Set interval to </w:t>
      </w:r>
      <w:r w:rsidR="007966C6" w:rsidRPr="007966C6">
        <w:rPr>
          <w:b/>
          <w:highlight w:val="yellow"/>
        </w:rPr>
        <w:t>30 s</w:t>
      </w:r>
      <w:r w:rsidR="007966C6">
        <w:rPr>
          <w:highlight w:val="yellow"/>
        </w:rPr>
        <w:t xml:space="preserve"> and </w:t>
      </w:r>
      <w:r w:rsidR="007966C6" w:rsidRPr="00BA6548">
        <w:rPr>
          <w:highlight w:val="yellow"/>
        </w:rPr>
        <w:t xml:space="preserve">repeats to </w:t>
      </w:r>
      <w:r w:rsidR="007966C6" w:rsidRPr="007966C6">
        <w:rPr>
          <w:b/>
          <w:highlight w:val="yellow"/>
        </w:rPr>
        <w:t xml:space="preserve">40 </w:t>
      </w:r>
      <w:proofErr w:type="gramStart"/>
      <w:r w:rsidR="007966C6" w:rsidRPr="007966C6">
        <w:rPr>
          <w:b/>
          <w:highlight w:val="yellow"/>
        </w:rPr>
        <w:t>times</w:t>
      </w:r>
      <w:r w:rsidR="007966C6">
        <w:rPr>
          <w:highlight w:val="yellow"/>
        </w:rPr>
        <w:t xml:space="preserve">, </w:t>
      </w:r>
      <w:r w:rsidR="007966C6" w:rsidRPr="00BA6548">
        <w:rPr>
          <w:highlight w:val="yellow"/>
        </w:rPr>
        <w:t xml:space="preserve"> set</w:t>
      </w:r>
      <w:proofErr w:type="gramEnd"/>
      <w:r w:rsidR="007966C6" w:rsidRPr="00BA6548">
        <w:rPr>
          <w:highlight w:val="yellow"/>
        </w:rPr>
        <w:t xml:space="preserve"> the trigger mode to </w:t>
      </w:r>
      <w:r w:rsidR="007966C6" w:rsidRPr="007966C6">
        <w:rPr>
          <w:b/>
          <w:highlight w:val="yellow"/>
        </w:rPr>
        <w:t>random</w:t>
      </w:r>
      <w:r w:rsidR="007966C6" w:rsidRPr="00BA6548">
        <w:rPr>
          <w:highlight w:val="yellow"/>
        </w:rPr>
        <w:t xml:space="preserve"> (or random reset), and enter the number of frames to record to </w:t>
      </w:r>
      <w:r w:rsidR="007966C6" w:rsidRPr="007966C6">
        <w:rPr>
          <w:b/>
          <w:highlight w:val="yellow"/>
        </w:rPr>
        <w:t>1000</w:t>
      </w:r>
      <w:r w:rsidRPr="00BA6548">
        <w:rPr>
          <w:highlight w:val="yellow"/>
        </w:rPr>
        <w:t>.</w:t>
      </w:r>
    </w:p>
    <w:p w14:paraId="657A6F32" w14:textId="77777777" w:rsidR="00C11B2D" w:rsidRPr="0034514F" w:rsidRDefault="00C11B2D" w:rsidP="007966C6"/>
    <w:p w14:paraId="450FE2A4" w14:textId="5367DFD1" w:rsidR="00AA4B8E" w:rsidRDefault="00AA4B8E" w:rsidP="007966C6">
      <w:pPr>
        <w:pStyle w:val="2"/>
        <w:numPr>
          <w:ilvl w:val="1"/>
          <w:numId w:val="34"/>
        </w:numPr>
      </w:pPr>
      <w:r w:rsidRPr="00BA6548">
        <w:rPr>
          <w:highlight w:val="yellow"/>
        </w:rPr>
        <w:t xml:space="preserve">Load the reservoir with 20 µL of the test </w:t>
      </w:r>
      <w:proofErr w:type="gramStart"/>
      <w:r w:rsidRPr="00BA6548">
        <w:rPr>
          <w:highlight w:val="yellow"/>
        </w:rPr>
        <w:t>sample, and</w:t>
      </w:r>
      <w:proofErr w:type="gramEnd"/>
      <w:r w:rsidRPr="00BA6548">
        <w:rPr>
          <w:highlight w:val="yellow"/>
        </w:rPr>
        <w:t xml:space="preserve"> attach </w:t>
      </w:r>
      <w:r w:rsidR="00207BFC" w:rsidRPr="00BA6548">
        <w:rPr>
          <w:highlight w:val="yellow"/>
        </w:rPr>
        <w:t>the</w:t>
      </w:r>
      <w:r w:rsidRPr="00BA6548">
        <w:rPr>
          <w:highlight w:val="yellow"/>
        </w:rPr>
        <w:t xml:space="preserve"> capillary nozzle</w:t>
      </w:r>
      <w:r w:rsidR="00867A2F" w:rsidRPr="00BA6548">
        <w:rPr>
          <w:highlight w:val="yellow"/>
        </w:rPr>
        <w:t>.</w:t>
      </w:r>
      <w:r>
        <w:t xml:space="preserve"> </w:t>
      </w:r>
    </w:p>
    <w:p w14:paraId="0D76955B" w14:textId="77777777" w:rsidR="00AA4B8E" w:rsidRDefault="00AA4B8E" w:rsidP="007966C6"/>
    <w:p w14:paraId="194C8D7E" w14:textId="24464B28" w:rsidR="00AA4B8E" w:rsidRDefault="00AA4B8E" w:rsidP="007966C6">
      <w:pPr>
        <w:pStyle w:val="2"/>
        <w:numPr>
          <w:ilvl w:val="1"/>
          <w:numId w:val="34"/>
        </w:numPr>
      </w:pPr>
      <w:r w:rsidRPr="00BA6548">
        <w:rPr>
          <w:highlight w:val="yellow"/>
        </w:rPr>
        <w:t xml:space="preserve">Attach the filled reservoir to the injector. Attach the gas line to the port on the nozzle and start </w:t>
      </w:r>
      <w:r w:rsidR="007966C6">
        <w:rPr>
          <w:highlight w:val="yellow"/>
        </w:rPr>
        <w:t xml:space="preserve">the </w:t>
      </w:r>
      <w:r w:rsidRPr="00BA6548">
        <w:rPr>
          <w:highlight w:val="yellow"/>
        </w:rPr>
        <w:t>gas flow.</w:t>
      </w:r>
    </w:p>
    <w:p w14:paraId="28DCCE8D" w14:textId="77777777" w:rsidR="00AA4B8E" w:rsidRPr="00442D07" w:rsidRDefault="00AA4B8E" w:rsidP="007966C6"/>
    <w:p w14:paraId="39ECBE68" w14:textId="505197D2" w:rsidR="00AA4B8E" w:rsidRPr="00563025" w:rsidRDefault="00AA4B8E" w:rsidP="007966C6">
      <w:pPr>
        <w:pStyle w:val="2"/>
        <w:numPr>
          <w:ilvl w:val="1"/>
          <w:numId w:val="34"/>
        </w:numPr>
      </w:pPr>
      <w:r>
        <w:t xml:space="preserve">Manually advance the piston by opening the in-line valve and pressing the syringe. </w:t>
      </w:r>
      <w:r w:rsidRPr="00563025">
        <w:t xml:space="preserve">Close the valve when the piston makes </w:t>
      </w:r>
      <w:r w:rsidR="004223D0">
        <w:t xml:space="preserve">solid </w:t>
      </w:r>
      <w:r w:rsidRPr="00563025">
        <w:t>contact</w:t>
      </w:r>
      <w:r w:rsidR="004223D0">
        <w:t xml:space="preserve"> with the </w:t>
      </w:r>
      <w:r w:rsidR="00207BFC">
        <w:t>sample</w:t>
      </w:r>
      <w:r w:rsidR="004223D0">
        <w:t xml:space="preserve"> in the reservoir</w:t>
      </w:r>
      <w:r w:rsidRPr="00563025">
        <w:t>.</w:t>
      </w:r>
    </w:p>
    <w:p w14:paraId="4A5164B0" w14:textId="77777777" w:rsidR="00AA4B8E" w:rsidRDefault="00AA4B8E" w:rsidP="007966C6"/>
    <w:p w14:paraId="2F9083AA" w14:textId="6DB53641" w:rsidR="00AA4B8E" w:rsidRDefault="00AA4B8E" w:rsidP="007966C6">
      <w:pPr>
        <w:pStyle w:val="2"/>
        <w:numPr>
          <w:ilvl w:val="1"/>
          <w:numId w:val="34"/>
        </w:numPr>
      </w:pPr>
      <w:r>
        <w:t xml:space="preserve">Program the pump with </w:t>
      </w:r>
      <w:r w:rsidR="00867A2F">
        <w:t xml:space="preserve">the </w:t>
      </w:r>
      <w:r>
        <w:t xml:space="preserve">calculated flow rate and set the maximum pressure to </w:t>
      </w:r>
      <w:r w:rsidR="00181E24">
        <w:t>the calculated value (see step 2.1.3)</w:t>
      </w:r>
      <w:r>
        <w:t>.</w:t>
      </w:r>
    </w:p>
    <w:p w14:paraId="248A2D1E" w14:textId="77777777" w:rsidR="00AA4B8E" w:rsidRDefault="00AA4B8E" w:rsidP="007966C6"/>
    <w:p w14:paraId="63F18C59" w14:textId="77777777" w:rsidR="00AA4B8E" w:rsidRDefault="00AA4B8E" w:rsidP="007966C6">
      <w:pPr>
        <w:pStyle w:val="2"/>
        <w:numPr>
          <w:ilvl w:val="1"/>
          <w:numId w:val="34"/>
        </w:numPr>
      </w:pPr>
      <w:r w:rsidRPr="00BA6548">
        <w:rPr>
          <w:highlight w:val="yellow"/>
        </w:rPr>
        <w:t>Simultaneously start the pump and the camera recording.</w:t>
      </w:r>
    </w:p>
    <w:p w14:paraId="44A211DE" w14:textId="77777777" w:rsidR="00AA4B8E" w:rsidRDefault="00AA4B8E" w:rsidP="007966C6"/>
    <w:p w14:paraId="18943BD5" w14:textId="1635645A" w:rsidR="00AA4B8E" w:rsidRDefault="00AA4B8E" w:rsidP="007966C6">
      <w:pPr>
        <w:pStyle w:val="2"/>
        <w:numPr>
          <w:ilvl w:val="1"/>
          <w:numId w:val="34"/>
        </w:numPr>
      </w:pPr>
      <w:r>
        <w:t>As the extrusion begins, adjust the gas pressure to increase stability.</w:t>
      </w:r>
      <w:r w:rsidR="00181E24" w:rsidRPr="00181E24">
        <w:t xml:space="preserve"> </w:t>
      </w:r>
      <w:r w:rsidR="00181E24">
        <w:t xml:space="preserve">Increase gas pressure if the fluid forms a drop at the tip of the nozzle instead of a column. Decrease pressure if the extrusion is broken due to excessive shear from the gas </w:t>
      </w:r>
      <w:proofErr w:type="gramStart"/>
      <w:r w:rsidR="00181E24">
        <w:t>flow, or</w:t>
      </w:r>
      <w:proofErr w:type="gramEnd"/>
      <w:r w:rsidR="00181E24">
        <w:t xml:space="preserve"> is oscillating rapidly (whipping).</w:t>
      </w:r>
    </w:p>
    <w:p w14:paraId="09C8071D" w14:textId="77777777" w:rsidR="00AA4B8E" w:rsidRDefault="00AA4B8E" w:rsidP="007966C6"/>
    <w:p w14:paraId="59C5A7DE" w14:textId="3629A0ED" w:rsidR="00AA4B8E" w:rsidRDefault="00AA4B8E" w:rsidP="007966C6">
      <w:pPr>
        <w:pStyle w:val="2"/>
        <w:numPr>
          <w:ilvl w:val="1"/>
          <w:numId w:val="34"/>
        </w:numPr>
      </w:pPr>
      <w:r w:rsidRPr="00BA6548">
        <w:rPr>
          <w:highlight w:val="yellow"/>
        </w:rPr>
        <w:t>Monitor the extrusion</w:t>
      </w:r>
      <w:r>
        <w:t xml:space="preserve"> (10 min is usually enough to recognize a homogenous flow condition) </w:t>
      </w:r>
      <w:r w:rsidRPr="00BA6548">
        <w:rPr>
          <w:highlight w:val="yellow"/>
        </w:rPr>
        <w:t xml:space="preserve">and, when the pump pressure sharply ramps up near the expected end time, stop recording, shut off the pump, and </w:t>
      </w:r>
      <w:r w:rsidR="00207BFC" w:rsidRPr="00BA6548">
        <w:rPr>
          <w:highlight w:val="yellow"/>
        </w:rPr>
        <w:t xml:space="preserve">vent </w:t>
      </w:r>
      <w:r w:rsidRPr="00BA6548">
        <w:rPr>
          <w:highlight w:val="yellow"/>
        </w:rPr>
        <w:t>the system pressure by opening the relief valve.</w:t>
      </w:r>
    </w:p>
    <w:p w14:paraId="768F0447" w14:textId="77777777" w:rsidR="00AA4B8E" w:rsidRDefault="00AA4B8E" w:rsidP="007966C6"/>
    <w:p w14:paraId="67A4172B" w14:textId="16D273FB" w:rsidR="00AA4B8E" w:rsidRDefault="00AA4B8E" w:rsidP="007966C6">
      <w:pPr>
        <w:pStyle w:val="2"/>
        <w:numPr>
          <w:ilvl w:val="1"/>
          <w:numId w:val="34"/>
        </w:numPr>
      </w:pPr>
      <w:r w:rsidRPr="00BA6548">
        <w:rPr>
          <w:highlight w:val="yellow"/>
        </w:rPr>
        <w:t>Analy</w:t>
      </w:r>
      <w:r w:rsidR="007966C6">
        <w:rPr>
          <w:highlight w:val="yellow"/>
        </w:rPr>
        <w:t>sis of</w:t>
      </w:r>
      <w:r w:rsidRPr="00BA6548">
        <w:rPr>
          <w:highlight w:val="yellow"/>
        </w:rPr>
        <w:t xml:space="preserve"> the video files</w:t>
      </w:r>
    </w:p>
    <w:p w14:paraId="1D19C4BC" w14:textId="77777777" w:rsidR="00AA4B8E" w:rsidRDefault="00AA4B8E" w:rsidP="007966C6"/>
    <w:p w14:paraId="009D1A4C" w14:textId="32372D5F" w:rsidR="00AA4B8E" w:rsidRPr="00282FE9" w:rsidRDefault="007966C6" w:rsidP="007966C6">
      <w:r>
        <w:t xml:space="preserve">NOTE: </w:t>
      </w:r>
      <w:r w:rsidR="00AA4B8E">
        <w:t xml:space="preserve">Sample extrusion that is </w:t>
      </w:r>
      <w:r w:rsidR="00AA4B8E" w:rsidRPr="00015A0B">
        <w:rPr>
          <w:noProof/>
        </w:rPr>
        <w:t>plainly</w:t>
      </w:r>
      <w:r w:rsidR="00AA4B8E">
        <w:t xml:space="preserve"> inadequate does not require a detailed analysis. However, it is still useful to identify the failure mode so that the sample may be optimized.  </w:t>
      </w:r>
    </w:p>
    <w:p w14:paraId="2606795A" w14:textId="77777777" w:rsidR="00AA4B8E" w:rsidRPr="00282FE9" w:rsidRDefault="00AA4B8E" w:rsidP="007966C6"/>
    <w:p w14:paraId="2E6EF85D" w14:textId="134FD1EF" w:rsidR="00A62E7E" w:rsidRDefault="00AA4B8E" w:rsidP="00A62E7E">
      <w:pPr>
        <w:pStyle w:val="3"/>
        <w:numPr>
          <w:ilvl w:val="2"/>
          <w:numId w:val="34"/>
        </w:numPr>
        <w:spacing w:before="0"/>
      </w:pPr>
      <w:r w:rsidRPr="00BA6548">
        <w:rPr>
          <w:highlight w:val="yellow"/>
        </w:rPr>
        <w:t>Open the video file with the analysis software (</w:t>
      </w:r>
      <w:r w:rsidRPr="00BA6548">
        <w:rPr>
          <w:noProof/>
          <w:highlight w:val="yellow"/>
        </w:rPr>
        <w:t>e.g.</w:t>
      </w:r>
      <w:r w:rsidR="007966C6">
        <w:rPr>
          <w:noProof/>
          <w:highlight w:val="yellow"/>
        </w:rPr>
        <w:t>,</w:t>
      </w:r>
      <w:r w:rsidRPr="00BA6548">
        <w:rPr>
          <w:highlight w:val="yellow"/>
        </w:rPr>
        <w:t xml:space="preserve"> Fiji</w:t>
      </w:r>
      <w:r w:rsidR="00726B2D" w:rsidRPr="00BA6548">
        <w:rPr>
          <w:highlight w:val="yellow"/>
        </w:rPr>
        <w:fldChar w:fldCharType="begin" w:fldLock="1"/>
      </w:r>
      <w:r w:rsidR="003270AC">
        <w:rPr>
          <w:highlight w:val="yellow"/>
        </w:rPr>
        <w:instrText>ADDIN CSL_CITATION {"citationItems":[{"id":"ITEM-1","itemData":{"DOI":"10.1038/nmeth.2019","ISBN":"1548-7105 (Electronic)\\r1548-7091 (Linking)","ISSN":"1548-7091","PMID":"22743772","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7","issued":{"date-parts":[["2012","7","1"]]},"page":"676-682","title":"Fiji: an open-source platform for biological-image analysis","type":"article-journal","volume":"9"},"uris":["http://www.mendeley.com/documents/?uuid=03085c50-c551-4625-9f61-24d1a0ab43b3"]}],"mendeley":{"formattedCitation":"&lt;sup&gt;49&lt;/sup&gt;","plainTextFormattedCitation":"49","previouslyFormattedCitation":"&lt;sup&gt;49&lt;/sup&gt;"},"properties":{"noteIndex":0},"schema":"https://github.com/citation-style-language/schema/raw/master/csl-citation.json"}</w:instrText>
      </w:r>
      <w:r w:rsidR="00726B2D" w:rsidRPr="00BA6548">
        <w:rPr>
          <w:highlight w:val="yellow"/>
        </w:rPr>
        <w:fldChar w:fldCharType="separate"/>
      </w:r>
      <w:r w:rsidR="00D611A0" w:rsidRPr="00BA6548">
        <w:rPr>
          <w:noProof/>
          <w:highlight w:val="yellow"/>
          <w:vertAlign w:val="superscript"/>
        </w:rPr>
        <w:t>49</w:t>
      </w:r>
      <w:r w:rsidR="00726B2D" w:rsidRPr="00BA6548">
        <w:rPr>
          <w:highlight w:val="yellow"/>
        </w:rPr>
        <w:fldChar w:fldCharType="end"/>
      </w:r>
      <w:r w:rsidRPr="00BA6548">
        <w:rPr>
          <w:highlight w:val="yellow"/>
        </w:rPr>
        <w:t xml:space="preserve">) </w:t>
      </w:r>
      <w:r w:rsidR="00015A0B" w:rsidRPr="00BA6548">
        <w:rPr>
          <w:highlight w:val="yellow"/>
        </w:rPr>
        <w:t>a</w:t>
      </w:r>
      <w:r w:rsidRPr="00BA6548">
        <w:rPr>
          <w:noProof/>
          <w:highlight w:val="yellow"/>
        </w:rPr>
        <w:t>nd</w:t>
      </w:r>
      <w:r w:rsidRPr="00BA6548">
        <w:rPr>
          <w:highlight w:val="yellow"/>
        </w:rPr>
        <w:t xml:space="preserve"> calibrate the measurement tools.</w:t>
      </w:r>
      <w:r>
        <w:t xml:space="preserve"> </w:t>
      </w:r>
    </w:p>
    <w:p w14:paraId="7835775E" w14:textId="4E620576" w:rsidR="00A62E7E" w:rsidRDefault="00A62E7E" w:rsidP="00A62E7E"/>
    <w:p w14:paraId="21786B04" w14:textId="3F0ECCE6" w:rsidR="00A62E7E" w:rsidRPr="00A62E7E" w:rsidRDefault="00A62E7E" w:rsidP="00A62E7E">
      <w:pPr>
        <w:pStyle w:val="af3"/>
        <w:numPr>
          <w:ilvl w:val="2"/>
          <w:numId w:val="34"/>
        </w:numPr>
      </w:pPr>
      <w:r w:rsidRPr="00FF37D5">
        <w:t xml:space="preserve">Calibrate the measurements by selecting a line of known length in the video image with the line selection tool. Open the </w:t>
      </w:r>
      <w:r w:rsidRPr="00535C9C">
        <w:rPr>
          <w:b/>
        </w:rPr>
        <w:t>Set Scale</w:t>
      </w:r>
      <w:r w:rsidRPr="00FF37D5">
        <w:t xml:space="preserve"> window </w:t>
      </w:r>
      <w:r>
        <w:t>via</w:t>
      </w:r>
      <w:r w:rsidRPr="00FF37D5">
        <w:t xml:space="preserve"> </w:t>
      </w:r>
      <w:r w:rsidRPr="00535C9C">
        <w:rPr>
          <w:b/>
        </w:rPr>
        <w:t>Analyze | Set Scale</w:t>
      </w:r>
      <w:r w:rsidRPr="00FF37D5">
        <w:t xml:space="preserve"> and enter the known distance and the units of measurement</w:t>
      </w:r>
      <w:r>
        <w:t>.</w:t>
      </w:r>
    </w:p>
    <w:p w14:paraId="43D29B9C" w14:textId="77777777" w:rsidR="00AA4B8E" w:rsidRPr="00282FE9" w:rsidRDefault="00AA4B8E" w:rsidP="007966C6"/>
    <w:p w14:paraId="01A88AA4" w14:textId="03785C96" w:rsidR="00AA4B8E" w:rsidRPr="00282FE9" w:rsidRDefault="007966C6" w:rsidP="007966C6">
      <w:r>
        <w:t>NOTE: T</w:t>
      </w:r>
      <w:r w:rsidR="00AA4B8E">
        <w:t>he known diameter of the nozzle provides an adequate calibration length for these measurements.</w:t>
      </w:r>
    </w:p>
    <w:p w14:paraId="39DB5653" w14:textId="77777777" w:rsidR="00AA4B8E" w:rsidRPr="00282FE9" w:rsidRDefault="00AA4B8E" w:rsidP="007966C6"/>
    <w:p w14:paraId="2E8B7018" w14:textId="684482E2" w:rsidR="00AA4B8E" w:rsidRDefault="00AA4B8E" w:rsidP="007966C6">
      <w:pPr>
        <w:pStyle w:val="3"/>
        <w:numPr>
          <w:ilvl w:val="2"/>
          <w:numId w:val="34"/>
        </w:numPr>
        <w:spacing w:before="0"/>
      </w:pPr>
      <w:r w:rsidRPr="00BA6548">
        <w:rPr>
          <w:highlight w:val="yellow"/>
        </w:rPr>
        <w:t xml:space="preserve">Find a frame in the video where there is a trackable feature visible </w:t>
      </w:r>
      <w:r w:rsidR="00C061F3" w:rsidRPr="00BA6548">
        <w:rPr>
          <w:highlight w:val="yellow"/>
        </w:rPr>
        <w:t>(</w:t>
      </w:r>
      <w:r w:rsidR="00C061F3" w:rsidRPr="00BA6548">
        <w:rPr>
          <w:noProof/>
          <w:highlight w:val="yellow"/>
        </w:rPr>
        <w:t>e.g.</w:t>
      </w:r>
      <w:r w:rsidR="00A62E7E">
        <w:rPr>
          <w:noProof/>
          <w:highlight w:val="yellow"/>
        </w:rPr>
        <w:t>,</w:t>
      </w:r>
      <w:r w:rsidR="00D61778" w:rsidRPr="00BA6548">
        <w:rPr>
          <w:highlight w:val="yellow"/>
        </w:rPr>
        <w:t xml:space="preserve"> a crystal</w:t>
      </w:r>
      <w:r w:rsidR="00C061F3" w:rsidRPr="00BA6548">
        <w:rPr>
          <w:highlight w:val="yellow"/>
        </w:rPr>
        <w:t>)</w:t>
      </w:r>
      <w:r w:rsidR="00D61778" w:rsidRPr="00BA6548">
        <w:rPr>
          <w:highlight w:val="yellow"/>
        </w:rPr>
        <w:t xml:space="preserve"> </w:t>
      </w:r>
      <w:r w:rsidRPr="00BA6548">
        <w:rPr>
          <w:highlight w:val="yellow"/>
        </w:rPr>
        <w:t>in the extrusion. Record the frame number.</w:t>
      </w:r>
    </w:p>
    <w:p w14:paraId="365801AA" w14:textId="77777777" w:rsidR="00AA4B8E" w:rsidRPr="00282FE9" w:rsidRDefault="00AA4B8E" w:rsidP="007966C6"/>
    <w:p w14:paraId="6944B265" w14:textId="5B3D064C" w:rsidR="00AA4B8E" w:rsidRDefault="00AA4B8E" w:rsidP="007966C6">
      <w:pPr>
        <w:pStyle w:val="3"/>
        <w:numPr>
          <w:ilvl w:val="2"/>
          <w:numId w:val="34"/>
        </w:numPr>
        <w:spacing w:before="0"/>
      </w:pPr>
      <w:r w:rsidRPr="00BA6548">
        <w:rPr>
          <w:highlight w:val="yellow"/>
        </w:rPr>
        <w:t xml:space="preserve">Advance the video to a frame where the same feature is </w:t>
      </w:r>
      <w:r w:rsidRPr="00BA6548">
        <w:rPr>
          <w:noProof/>
          <w:highlight w:val="yellow"/>
        </w:rPr>
        <w:t>visible</w:t>
      </w:r>
      <w:r w:rsidRPr="00BA6548">
        <w:rPr>
          <w:highlight w:val="yellow"/>
        </w:rPr>
        <w:t xml:space="preserve"> but has moved from its position in the previous step. Record the frame number.</w:t>
      </w:r>
    </w:p>
    <w:p w14:paraId="0B7CAC27" w14:textId="77777777" w:rsidR="00AA4B8E" w:rsidRPr="00750E6D" w:rsidRDefault="00AA4B8E" w:rsidP="007966C6"/>
    <w:p w14:paraId="48E51761" w14:textId="73A55C53" w:rsidR="00AA4B8E" w:rsidRDefault="00AA4B8E" w:rsidP="007966C6">
      <w:pPr>
        <w:pStyle w:val="3"/>
        <w:numPr>
          <w:ilvl w:val="2"/>
          <w:numId w:val="34"/>
        </w:numPr>
        <w:spacing w:before="0"/>
      </w:pPr>
      <w:r w:rsidRPr="00BA6548">
        <w:rPr>
          <w:highlight w:val="yellow"/>
        </w:rPr>
        <w:t xml:space="preserve">Using the </w:t>
      </w:r>
      <w:proofErr w:type="gramStart"/>
      <w:r w:rsidR="00550F78">
        <w:rPr>
          <w:highlight w:val="yellow"/>
        </w:rPr>
        <w:t>straight line</w:t>
      </w:r>
      <w:proofErr w:type="gramEnd"/>
      <w:r w:rsidR="00550F78">
        <w:rPr>
          <w:highlight w:val="yellow"/>
        </w:rPr>
        <w:t xml:space="preserve"> measurement tool</w:t>
      </w:r>
      <w:r w:rsidRPr="00BA6548">
        <w:rPr>
          <w:highlight w:val="yellow"/>
        </w:rPr>
        <w:t xml:space="preserve">, </w:t>
      </w:r>
      <w:r w:rsidR="00A62E7E" w:rsidRPr="00BA6548">
        <w:rPr>
          <w:highlight w:val="yellow"/>
        </w:rPr>
        <w:t xml:space="preserve">measure the distance from the feature start and </w:t>
      </w:r>
      <w:r w:rsidR="00A62E7E" w:rsidRPr="00BA6548">
        <w:rPr>
          <w:noProof/>
          <w:highlight w:val="yellow"/>
        </w:rPr>
        <w:t>endpoint</w:t>
      </w:r>
      <w:r w:rsidR="00A62E7E">
        <w:rPr>
          <w:noProof/>
          <w:highlight w:val="yellow"/>
        </w:rPr>
        <w:t xml:space="preserve"> via </w:t>
      </w:r>
      <w:r w:rsidR="00A62E7E" w:rsidRPr="00031C23">
        <w:rPr>
          <w:b/>
          <w:noProof/>
          <w:highlight w:val="yellow"/>
        </w:rPr>
        <w:t>Analyze | Measure</w:t>
      </w:r>
      <w:r w:rsidRPr="00BA6548">
        <w:rPr>
          <w:highlight w:val="yellow"/>
        </w:rPr>
        <w:t>.</w:t>
      </w:r>
    </w:p>
    <w:p w14:paraId="4CDC0AF2" w14:textId="77777777" w:rsidR="00D61778" w:rsidRDefault="00D61778" w:rsidP="007966C6"/>
    <w:p w14:paraId="4077F899" w14:textId="6F1ED45E" w:rsidR="00D61778" w:rsidRPr="00D61778" w:rsidRDefault="00A62E7E" w:rsidP="007966C6">
      <w:r w:rsidRPr="00C56482">
        <w:rPr>
          <w:noProof/>
        </w:rPr>
        <w:t>NOTE:</w:t>
      </w:r>
      <w:r>
        <w:t xml:space="preserve"> </w:t>
      </w:r>
      <w:r w:rsidR="00D61778">
        <w:t>The longer the trackable distance</w:t>
      </w:r>
      <w:r w:rsidR="00C56482">
        <w:t>,</w:t>
      </w:r>
      <w:r w:rsidR="00D61778">
        <w:t xml:space="preserve"> </w:t>
      </w:r>
      <w:r w:rsidR="00D61778" w:rsidRPr="00C56482">
        <w:rPr>
          <w:noProof/>
        </w:rPr>
        <w:t>the</w:t>
      </w:r>
      <w:r w:rsidR="00D61778">
        <w:t xml:space="preserve"> </w:t>
      </w:r>
      <w:r w:rsidR="00C56482">
        <w:rPr>
          <w:noProof/>
        </w:rPr>
        <w:t>fewer</w:t>
      </w:r>
      <w:r w:rsidR="00D61778">
        <w:t xml:space="preserve"> errors in measurement will affect the calculations</w:t>
      </w:r>
    </w:p>
    <w:p w14:paraId="17BEBB75" w14:textId="77777777" w:rsidR="00AA4B8E" w:rsidRPr="00750E6D" w:rsidRDefault="00AA4B8E" w:rsidP="007966C6"/>
    <w:p w14:paraId="0B2A3B78" w14:textId="38DB5AB4" w:rsidR="00AA4B8E" w:rsidRPr="00A62E7E" w:rsidRDefault="00AA4B8E" w:rsidP="007966C6">
      <w:pPr>
        <w:pStyle w:val="3"/>
        <w:numPr>
          <w:ilvl w:val="2"/>
          <w:numId w:val="34"/>
        </w:numPr>
        <w:spacing w:before="0"/>
      </w:pPr>
      <w:r w:rsidRPr="00A62E7E">
        <w:t xml:space="preserve">Calculate the jet speed from the measured distance and the elapsed time (the number of </w:t>
      </w:r>
      <w:r w:rsidR="00651837" w:rsidRPr="00A62E7E">
        <w:t xml:space="preserve">elapsed </w:t>
      </w:r>
      <w:r w:rsidRPr="00A62E7E">
        <w:t>frames divided by framerate.)</w:t>
      </w:r>
    </w:p>
    <w:p w14:paraId="6E381467" w14:textId="77777777" w:rsidR="00AA4B8E" w:rsidRPr="00750E6D" w:rsidRDefault="00AA4B8E" w:rsidP="007966C6"/>
    <w:p w14:paraId="78739AE4" w14:textId="11C8EB0F" w:rsidR="00AA4B8E" w:rsidRDefault="00AA4B8E" w:rsidP="007966C6">
      <w:pPr>
        <w:pStyle w:val="3"/>
        <w:numPr>
          <w:ilvl w:val="2"/>
          <w:numId w:val="34"/>
        </w:numPr>
        <w:spacing w:before="0"/>
      </w:pPr>
      <w:r w:rsidRPr="00BA6548">
        <w:rPr>
          <w:highlight w:val="yellow"/>
        </w:rPr>
        <w:t>Repeat steps 2.11.</w:t>
      </w:r>
      <w:r w:rsidR="00A62E7E">
        <w:rPr>
          <w:highlight w:val="yellow"/>
        </w:rPr>
        <w:t>3</w:t>
      </w:r>
      <w:r w:rsidRPr="00BA6548">
        <w:rPr>
          <w:highlight w:val="yellow"/>
        </w:rPr>
        <w:t>-2.11.</w:t>
      </w:r>
      <w:r w:rsidR="00A62E7E">
        <w:rPr>
          <w:highlight w:val="yellow"/>
        </w:rPr>
        <w:t>6</w:t>
      </w:r>
      <w:r w:rsidRPr="00BA6548">
        <w:rPr>
          <w:highlight w:val="yellow"/>
        </w:rPr>
        <w:t xml:space="preserve"> a few times for every segment of the video.</w:t>
      </w:r>
    </w:p>
    <w:p w14:paraId="060A1731" w14:textId="77777777" w:rsidR="00AA4B8E" w:rsidRPr="00750E6D" w:rsidRDefault="00AA4B8E" w:rsidP="007966C6"/>
    <w:p w14:paraId="527D02BF" w14:textId="66B34178" w:rsidR="00207BFC" w:rsidRDefault="00AA4B8E" w:rsidP="007966C6">
      <w:pPr>
        <w:pStyle w:val="3"/>
        <w:numPr>
          <w:ilvl w:val="2"/>
          <w:numId w:val="34"/>
        </w:numPr>
        <w:spacing w:before="0"/>
      </w:pPr>
      <w:r w:rsidRPr="00BA6548">
        <w:rPr>
          <w:highlight w:val="yellow"/>
        </w:rPr>
        <w:t xml:space="preserve">Plot the data series as in </w:t>
      </w:r>
      <w:r w:rsidR="005D4E6A" w:rsidRPr="00A62E7E">
        <w:rPr>
          <w:b/>
          <w:highlight w:val="yellow"/>
        </w:rPr>
        <w:t xml:space="preserve">Figure </w:t>
      </w:r>
      <w:r w:rsidR="00A62E7E">
        <w:rPr>
          <w:b/>
          <w:highlight w:val="yellow"/>
        </w:rPr>
        <w:t>2</w:t>
      </w:r>
      <w:r w:rsidR="00867A2F" w:rsidRPr="00BA6548">
        <w:rPr>
          <w:highlight w:val="yellow"/>
        </w:rPr>
        <w:t>.</w:t>
      </w:r>
    </w:p>
    <w:p w14:paraId="012721CF" w14:textId="77777777" w:rsidR="007E0F24" w:rsidRPr="00A07403" w:rsidRDefault="007E0F24" w:rsidP="007966C6">
      <w:pPr>
        <w:pStyle w:val="a3"/>
        <w:spacing w:before="0" w:beforeAutospacing="0" w:after="0" w:afterAutospacing="0"/>
        <w:rPr>
          <w:rFonts w:asciiTheme="minorHAnsi" w:hAnsiTheme="minorHAnsi" w:cstheme="minorHAnsi"/>
          <w:b/>
        </w:rPr>
      </w:pPr>
    </w:p>
    <w:p w14:paraId="3E79FCA8" w14:textId="5B7DCFC8" w:rsidR="006305D7" w:rsidRPr="001B1519" w:rsidRDefault="006305D7" w:rsidP="007966C6">
      <w:pPr>
        <w:pStyle w:val="a3"/>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3A9E6B27" w14:textId="004B7B95" w:rsidR="00AA4B8E" w:rsidRDefault="00AA4B8E" w:rsidP="007966C6">
      <w:r>
        <w:t>The ideal starting material for the procedures described here</w:t>
      </w:r>
      <w:r w:rsidR="00D57C18">
        <w:t xml:space="preserve"> (</w:t>
      </w:r>
      <w:r w:rsidR="00D57C18" w:rsidRPr="00A62E7E">
        <w:rPr>
          <w:b/>
        </w:rPr>
        <w:t>Figure 3</w:t>
      </w:r>
      <w:r w:rsidR="00D57C18">
        <w:t>)</w:t>
      </w:r>
      <w:r>
        <w:t xml:space="preserve"> </w:t>
      </w:r>
      <w:r w:rsidRPr="00F82293">
        <w:rPr>
          <w:noProof/>
        </w:rPr>
        <w:t>are</w:t>
      </w:r>
      <w:r>
        <w:t xml:space="preserve"> high densities of microcrystals</w:t>
      </w:r>
      <w:r w:rsidR="005E7E77">
        <w:t xml:space="preserve"> </w:t>
      </w:r>
      <w:r>
        <w:t xml:space="preserve">incorporated into viscous carrier medium for the injector. </w:t>
      </w:r>
      <w:r w:rsidR="0023417D">
        <w:t>Th</w:t>
      </w:r>
      <w:r w:rsidR="003270AC">
        <w:t xml:space="preserve">e procedure calls for about 50 µL of crystal laden carrier for each preparation. </w:t>
      </w:r>
      <w:r>
        <w:t xml:space="preserve">These can be grown directly in </w:t>
      </w:r>
      <w:r w:rsidR="005C2227">
        <w:t>LCP</w:t>
      </w:r>
      <w:r>
        <w:t xml:space="preserve"> as </w:t>
      </w:r>
      <w:r w:rsidR="00D61778">
        <w:t xml:space="preserve">with the </w:t>
      </w:r>
      <w:r w:rsidR="00207BFC" w:rsidRPr="00825349">
        <w:rPr>
          <w:noProof/>
        </w:rPr>
        <w:t>bR</w:t>
      </w:r>
      <w:r w:rsidR="003270AC">
        <w:rPr>
          <w:noProof/>
        </w:rPr>
        <w:fldChar w:fldCharType="begin" w:fldLock="1"/>
      </w:r>
      <w:r w:rsidR="000412AB">
        <w:rPr>
          <w:noProof/>
        </w:rPr>
        <w:instrText>ADDIN CSL_CITATION {"citationItems":[{"id":"ITEM-1","itemData":{"DOI":"10.1126/science.aah3497","ISBN":"1095-9203 (Electronic) 0036-8075 (Linking)","ISSN":"0036-8075","PMID":"28008064","abstract":"Bacteriorhodopsin is a membrane protein that harvests the energy content from light to transport protons out of the cell against a transmembrane potential. Nango et al. used timeresolved serial femtosecond crystallography at an x-ray free electron laser to provide 13 structural snapshots of the conformational changes that occur in the nanoseconds to milliseconds after photoactivation. These changes begin at the active site, propagate toward the extracellular side of the protein, and mediate internal protonation exchanges that achieve proton transport.Science, this issue p. 1552Bacteriorhodopsin (bR) is a light-driven proton pump and a model membrane transport protein. We used time-resolved serial femtosecond crystallography at an x-ray free electron laser to visualize conformational changes in bR from nanoseconds to milliseconds following photoactivation. An initially twisted retinal chromophore displaces a conserved tryptophan residue of transmembrane helix F on the cytoplasmic side of the protein while dislodging a key water molecule on the extracellular side. The resulting cascade of structural changes throughout the protein shows how motions are choreographed as bR transports protons uphill against a transmembrane concentration gradient.","author":[{"dropping-particle":"","family":"Nango","given":"Eriko","non-dropping-particle":"","parse-names":false,"suffix":""},{"dropping-particle":"","family":"Royant","given":"Antoine","non-dropping-particle":"","parse-names":false,"suffix":""},{"dropping-particle":"","family":"Kubo","given":"Minoru","non-dropping-particle":"","parse-names":false,"suffix":""},{"dropping-particle":"","family":"Nakane","given":"Takanori","non-dropping-particle":"","parse-names":false,"suffix":""},{"dropping-particle":"","family":"Wickstrand","given":"Cecilia","non-dropping-particle":"","parse-names":false,"suffix":""},{"dropping-particle":"","family":"Kimura","given":"Tetsunari","non-dropping-particle":"","parse-names":false,"suffix":""},{"dropping-particle":"","family":"Tanaka","given":"Tomoyuki","non-dropping-particle":"","parse-names":false,"suffix":""},{"dropping-particle":"","family":"Tono","given":"Kensuke","non-dropping-particle":"","parse-names":false,"suffix":""},{"dropping-particle":"","family":"Song","given":"Changyong","non-dropping-particle":"","parse-names":false,"suffix":""},{"dropping-particle":"","family":"Tanaka","given":"Rie","non-dropping-particle":"","parse-names":false,"suffix":""},{"dropping-particle":"","family":"Arima","given":"Toshi","non-dropping-particle":"","parse-names":false,"suffix":""},{"dropping-particle":"","family":"Yamashita","given":"Ayumi","non-dropping-particle":"","parse-names":false,"suffix":""},{"dropping-particle":"","family":"Kobayashi","given":"Jun","non-dropping-particle":"","parse-names":false,"suffix":""},{"dropping-particle":"","family":"Hosaka","given":"Toshiaki","non-dropping-particle":"","parse-names":false,"suffix":""},{"dropping-particle":"","family":"Mizohata","given":"Eiichi","non-dropping-particle":"","parse-names":false,"suffix":""},{"dropping-particle":"","family":"Nogly","given":"Przemyslaw","non-dropping-particle":"","parse-names":false,"suffix":""},{"dropping-particle":"","family":"Sugahara","given":"Michihiro","non-dropping-particle":"","parse-names":false,"suffix":""},{"dropping-particle":"","family":"Nam","given":"Daewoong","non-dropping-particle":"","parse-names":false,"suffix":""},{"dropping-particle":"","family":"Nomura","given":"Takashi","non-dropping-particle":"","parse-names":false,"suffix":""},{"dropping-particle":"","family":"Shimamura","given":"Tatsuro","non-dropping-particle":"","parse-names":false,"suffix":""},{"dropping-particle":"","family":"Im","given":"Dohyun","non-dropping-particle":"","parse-names":false,"suffix":""},{"dropping-particle":"","family":"Fujiwara","given":"Takaaki","non-dropping-particle":"","parse-names":false,"suffix":""},{"dropping-particle":"","family":"Yamanaka","given":"Yasuaki","non-dropping-particle":"","parse-names":false,"suffix":""},{"dropping-particle":"","family":"Jeon","given":"Byeonghyun","non-dropping-particle":"","parse-names":false,"suffix":""},{"dropping-particle":"","family":"Nishizawa","given":"Tomohiro","non-dropping-particle":"","parse-names":false,"suffix":""},{"dropping-particle":"","family":"Oda","given":"Kazumasa","non-dropping-particle":"","parse-names":false,"suffix":""},{"dropping-particle":"","family":"Fukuda","given":"Masahiro","non-dropping-particle":"","parse-names":false,"suffix":""},{"dropping-particle":"","family":"Andersson","given":"Rebecka","non-dropping-particle":"","parse-names":false,"suffix":""},{"dropping-particle":"","family":"Båth","given":"Petra","non-dropping-particle":"","parse-names":false,"suffix":""},{"dropping-particle":"","family":"Dods","given":"Robert","non-dropping-particle":"","parse-names":false,"suffix":""},{"dropping-particle":"","family":"Davidsson","given":"Jan","non-dropping-particle":"","parse-names":false,"suffix":""},{"dropping-particle":"","family":"Matsuoka","given":"Shigeru","non-dropping-particle":"","parse-names":false,"suffix":""},{"dropping-particle":"","family":"Kawatake","given":"Satoshi","non-dropping-particle":"","parse-names":false,"suffix":""},{"dropping-particle":"","family":"Murata","given":"Michio","non-dropping-particle":"","parse-names":false,"suffix":""},{"dropping-particle":"","family":"Nureki","given":"Osamu","non-dropping-particle":"","parse-names":false,"suffix":""},{"dropping-particle":"","family":"Owada","given":"Shigeki","non-dropping-particle":"","parse-names":false,"suffix":""},{"dropping-particle":"","family":"Kameshima","given":"Takashi","non-dropping-particle":"","parse-names":false,"suffix":""},{"dropping-particle":"","family":"Hatsui","given":"Takaki","non-dropping-particle":"","parse-names":false,"suffix":""},{"dropping-particle":"","family":"Joti","given":"Yasumasa","non-dropping-particle":"","parse-names":false,"suffix":""},{"dropping-particle":"","family":"Schertler","given":"Gebhard","non-dropping-particle":"","parse-names":false,"suffix":""},{"dropping-particle":"","family":"Yabashi","given":"Makina","non-dropping-particle":"","parse-names":false,"suffix":""},{"dropping-particle":"","family":"Bondar","given":"Ana-Nicoleta","non-dropping-particle":"","parse-names":false,"suffix":""},{"dropping-particle":"","family":"Standfuss","given":"Jörg","non-dropping-particle":"","parse-names":false,"suffix":""},{"dropping-particle":"","family":"Neutze","given":"Richard","non-dropping-particle":"","parse-names":false,"suffix":""},{"dropping-particle":"","family":"Iwata","given":"So","non-dropping-particle":"","parse-names":false,"suffix":""}],"container-title":"Science","id":"ITEM-1","issue":"6319","issued":{"date-parts":[["2016","12","23"]]},"page":"1552-1557","title":"A three-dimensional movie of structural changes in bacteriorhodopsin","type":"article-journal","volume":"354"},"uris":["http://www.mendeley.com/documents/?uuid=e6de5cf3-b8eb-424c-aff0-c3ad0912c88f"]},{"id":"ITEM-2","itemData":{"DOI":"10.1126/science.aat0094","ISSN":"0036-8075","PMID":"29903883","author":[{"dropping-particle":"","family":"Nogly","given":"Przemyslaw","non-dropping-particle":"","parse-names":false,"suffix":""},{"dropping-particle":"","family":"Weinert","given":"Tobias","non-dropping-particle":"","parse-names":false,"suffix":""},{"dropping-particle":"","family":"James","given":"Daniel","non-dropping-particle":"","parse-names":false,"suffix":""},{"dropping-particle":"","family":"Carbajo","given":"Sergio","non-dropping-particle":"","parse-names":false,"suffix":""},{"dropping-particle":"","family":"Ozerov","given":"Dmitry","non-dropping-particle":"","parse-names":false,"suffix":""},{"dropping-particle":"","family":"Furrer","given":"Antonia","non-dropping-particle":"","parse-names":false,"suffix":""},{"dropping-particle":"","family":"Gashi","given":"Dardan","non-dropping-particle":"","parse-names":false,"suffix":""},{"dropping-particle":"","family":"Borin","given":"Veniamin","non-dropping-particle":"","parse-names":false,"suffix":""},{"dropping-particle":"","family":"Skopintsev","given":"Petr","non-dropping-particle":"","parse-names":false,"suffix":""},{"dropping-particle":"","family":"Jaeger","given":"Kathrin","non-dropping-particle":"","parse-names":false,"suffix":""},{"dropping-particle":"","family":"Nass","given":"Karol","non-dropping-particle":"","parse-names":false,"suffix":""},{"dropping-particle":"","family":"Båth","given":"Petra","non-dropping-particle":"","parse-names":false,"suffix":""},{"dropping-particle":"","family":"Bosman","given":"Robert","non-dropping-particle":"","parse-names":false,"suffix":""},{"dropping-particle":"","family":"Koglin","given":"Jason","non-dropping-particle":"","parse-names":false,"suffix":""},{"dropping-particle":"","family":"Seaberg","given":"Matthew","non-dropping-particle":"","parse-names":false,"suffix":""},{"dropping-particle":"","family":"Lane","given":"Thomas","non-dropping-particle":"","parse-names":false,"suffix":""},{"dropping-particle":"","family":"Kekilli","given":"Demet","non-dropping-particle":"","parse-names":false,"suffix":""},{"dropping-particle":"","family":"Brünle","given":"Steffen","non-dropping-particle":"","parse-names":false,"suffix":""},{"dropping-particle":"","family":"Tanaka","given":"Tomoyuki","non-dropping-particle":"","parse-names":false,"suffix":""},{"dropping-particle":"","family":"Wu","given":"Wenting","non-dropping-particle":"","parse-names":false,"suffix":""},{"dropping-particle":"","family":"Milne","given":"Christopher","non-dropping-particle":"","parse-names":false,"suffix":""},{"dropping-particle":"","family":"White","given":"Thomas","non-dropping-particle":"","parse-names":false,"suffix":""},{"dropping-particle":"","family":"Barty","given":"Anton","non-dropping-particle":"","parse-names":false,"suffix":""},{"dropping-particle":"","family":"Weierstall","given":"Uwe","non-dropping-particle":"","parse-names":false,"suffix":""},{"dropping-particle":"","family":"Panneels","given":"Valerie","non-dropping-particle":"","parse-names":false,"suffix":""},{"dropping-particle":"","family":"Nango","given":"Eriko","non-dropping-particle":"","parse-names":false,"suffix":""},{"dropping-particle":"","family":"Iwata","given":"So","non-dropping-particle":"","parse-names":false,"suffix":""},{"dropping-particle":"","family":"Hunter","given":"Mark","non-dropping-particle":"","parse-names":false,"suffix":""},{"dropping-particle":"","family":"Schapiro","given":"Igor","non-dropping-particle":"","parse-names":false,"suffix":""},{"dropping-particle":"","family":"Schertler","given":"Gebhard","non-dropping-particle":"","parse-names":false,"suffix":""},{"dropping-particle":"","family":"Neutze","given":"Richard","non-dropping-particle":"","parse-names":false,"suffix":""},{"dropping-particle":"","family":"Standfuss","given":"Jörg","non-dropping-particle":"","parse-names":false,"suffix":""}],"container-title":"Science","id":"ITEM-2","issue":"June","issued":{"date-parts":[["2018","6","14"]]},"page":"eaat0094","title":"Retinal isomerization in bacteriorhodopsin captured by a femtosecond x-ray laser","type":"article-journal","volume":"0094"},"uris":["http://www.mendeley.com/documents/?uuid=07d60c6e-578e-4a5c-bc53-dfcf63d01d0a"]}],"mendeley":{"formattedCitation":"&lt;sup&gt;9, 10&lt;/sup&gt;","plainTextFormattedCitation":"9, 10","previouslyFormattedCitation":"&lt;sup&gt;9, 10&lt;/sup&gt;"},"properties":{"noteIndex":0},"schema":"https://github.com/citation-style-language/schema/raw/master/csl-citation.json"}</w:instrText>
      </w:r>
      <w:r w:rsidR="003270AC">
        <w:rPr>
          <w:noProof/>
        </w:rPr>
        <w:fldChar w:fldCharType="separate"/>
      </w:r>
      <w:r w:rsidR="003270AC" w:rsidRPr="003270AC">
        <w:rPr>
          <w:noProof/>
          <w:vertAlign w:val="superscript"/>
        </w:rPr>
        <w:t>9,10</w:t>
      </w:r>
      <w:r w:rsidR="003270AC">
        <w:rPr>
          <w:noProof/>
        </w:rPr>
        <w:fldChar w:fldCharType="end"/>
      </w:r>
      <w:r>
        <w:t xml:space="preserve"> </w:t>
      </w:r>
      <w:r w:rsidR="00867A2F">
        <w:t>used here</w:t>
      </w:r>
      <w:r w:rsidR="00207BFC">
        <w:t>,</w:t>
      </w:r>
      <w:r w:rsidR="00867A2F">
        <w:t xml:space="preserve"> as an example</w:t>
      </w:r>
      <w:r w:rsidR="001C44F3">
        <w:t xml:space="preserve"> (</w:t>
      </w:r>
      <w:r w:rsidR="001C44F3" w:rsidRPr="00A62E7E">
        <w:rPr>
          <w:b/>
        </w:rPr>
        <w:t xml:space="preserve">Figure </w:t>
      </w:r>
      <w:r w:rsidR="005A4788" w:rsidRPr="00A62E7E">
        <w:rPr>
          <w:b/>
        </w:rPr>
        <w:t>4</w:t>
      </w:r>
      <w:r w:rsidR="001C44F3">
        <w:t>)</w:t>
      </w:r>
      <w:r w:rsidR="00207BFC">
        <w:t>,</w:t>
      </w:r>
      <w:r w:rsidR="00D61778">
        <w:t xml:space="preserve"> </w:t>
      </w:r>
      <w:r>
        <w:t xml:space="preserve">or prepared using crystals grown in conventional vapor diffusion setups. </w:t>
      </w:r>
      <w:r w:rsidR="00F8113B">
        <w:t xml:space="preserve">An excellent video guide to crystallization directly in gastight syringes can be found in </w:t>
      </w:r>
      <w:proofErr w:type="spellStart"/>
      <w:r w:rsidR="00F8113B" w:rsidRPr="00360DDD">
        <w:t>Ishchenko</w:t>
      </w:r>
      <w:proofErr w:type="spellEnd"/>
      <w:r w:rsidR="00F8113B">
        <w:t xml:space="preserve"> </w:t>
      </w:r>
      <w:r w:rsidR="00B608B7" w:rsidRPr="00B608B7">
        <w:rPr>
          <w:noProof/>
        </w:rPr>
        <w:t>et al.</w:t>
      </w:r>
      <w:r w:rsidR="00F8113B">
        <w:t xml:space="preserve"> (2016)</w:t>
      </w:r>
      <w:r w:rsidR="00F8113B">
        <w:fldChar w:fldCharType="begin" w:fldLock="1"/>
      </w:r>
      <w:r w:rsidR="00F8113B">
        <w:instrText>ADDIN CSL_CITATION {"citationItems":[{"id":"ITEM-1","itemData":{"DOI":"10.3791/54463","ISBN":"1750-2799 (Electronic)\\n1750-2799 (Linking)","ISSN":"1940-087X","PMID":"25122522","abstract":"We have recently established a procedure for serial femtosecond crystallography (SFX) in lipidic cubic phase (LCP) for protein structure determination at X-ray free-electron lasers (XFELs). LCP-SFX uses the gel-like LCP as a matrix for growth and delivery of membrane protein microcrystals for crystallographic data collection. LCP is a liquid-crystalline mesophase composed of lipids and water. It provides a membrane-mimicking environment that stabilizes membrane proteins and supports their crystallization. Here we describe detailed procedures for the preparation and characterization of microcrystals for LCP-SFX applications. The advantages of LCP-SFX over traditional crystallographic methods include the capability of collecting room-temperature high-resolution data with minimal effects of radiation damage from sub-10-μm crystals of membrane and soluble proteins that are difficult to crystallize, while eliminating the need for crystal harvesting and cryo-cooling. Compared with SFX methods for microcrystals in solution using liquid injectors, LCP-SFX reduces protein consumption by 2-3 orders of magnitude for data collection at currently available XFELs. The whole procedure typically takes 3-5 d, including the time required for the crystals to grow.","author":[{"dropping-particle":"","family":"Ishchenko","given":"Andrii","non-dropping-particle":"","parse-names":false,"suffix":""},{"dropping-particle":"","family":"Cherezov","given":"Vadim","non-dropping-particle":"","parse-names":false,"suffix":""},{"dropping-particle":"","family":"Liu","given":"Wei","non-dropping-particle":"","parse-names":false,"suffix":""}],"container-title":"Journal of Visualized Experiments","id":"ITEM-1","issue":"115","issued":{"date-parts":[["2016","9","20"]]},"page":"2123-34","title":"Preparation and Delivery of Protein Microcrystals in Lipidic Cubic Phase for Serial Femtosecond Crystallography","type":"article-journal","volume":"9"},"uris":["http://www.mendeley.com/documents/?uuid=0fdf3192-639f-43ca-b5bd-d5450ac36566"]}],"mendeley":{"formattedCitation":"&lt;sup&gt;37&lt;/sup&gt;","plainTextFormattedCitation":"37","previouslyFormattedCitation":"&lt;sup&gt;37&lt;/sup&gt;"},"properties":{"noteIndex":0},"schema":"https://github.com/citation-style-language/schema/raw/master/csl-citation.json"}</w:instrText>
      </w:r>
      <w:r w:rsidR="00F8113B">
        <w:fldChar w:fldCharType="separate"/>
      </w:r>
      <w:r w:rsidR="00F8113B" w:rsidRPr="004B6F9E">
        <w:rPr>
          <w:noProof/>
          <w:vertAlign w:val="superscript"/>
        </w:rPr>
        <w:t>37</w:t>
      </w:r>
      <w:r w:rsidR="00F8113B">
        <w:fldChar w:fldCharType="end"/>
      </w:r>
      <w:r w:rsidR="00F8113B">
        <w:t xml:space="preserve">. </w:t>
      </w:r>
      <w:r w:rsidR="009A1AC8">
        <w:t>With</w:t>
      </w:r>
      <w:r w:rsidR="00A77D23">
        <w:t xml:space="preserve"> </w:t>
      </w:r>
      <w:proofErr w:type="spellStart"/>
      <w:r w:rsidR="00A77D23">
        <w:t>bR</w:t>
      </w:r>
      <w:proofErr w:type="spellEnd"/>
      <w:r w:rsidR="00A62E7E">
        <w:t>,</w:t>
      </w:r>
      <w:r w:rsidR="00A77D23">
        <w:t xml:space="preserve"> the ideal diameter of the crystalline plates is </w:t>
      </w:r>
      <w:r>
        <w:t>around 20</w:t>
      </w:r>
      <w:r w:rsidR="002B791F">
        <w:t xml:space="preserve"> </w:t>
      </w:r>
      <w:r w:rsidR="002B791F">
        <w:sym w:font="Symbol" w:char="F06D"/>
      </w:r>
      <w:r>
        <w:t xml:space="preserve">m as a good compromise between diffraction power and homogenous activation by the pump laser. </w:t>
      </w:r>
      <w:r w:rsidR="00744C30">
        <w:t>Protein c</w:t>
      </w:r>
      <w:r w:rsidR="00ED0A3E">
        <w:t>rys</w:t>
      </w:r>
      <w:r w:rsidR="00744C30">
        <w:t>ta</w:t>
      </w:r>
      <w:r w:rsidR="00ED0A3E">
        <w:t>l</w:t>
      </w:r>
      <w:r w:rsidR="00744C30">
        <w:t>s,</w:t>
      </w:r>
      <w:r w:rsidR="00ED0A3E">
        <w:t xml:space="preserve"> prepared using the protocols as </w:t>
      </w:r>
      <w:r w:rsidR="00744C30">
        <w:t>e</w:t>
      </w:r>
      <w:r w:rsidR="00ED0A3E">
        <w:t>xplained above</w:t>
      </w:r>
      <w:r w:rsidR="00744C30">
        <w:t>,</w:t>
      </w:r>
      <w:r w:rsidR="00ED0A3E">
        <w:t xml:space="preserve"> were used to</w:t>
      </w:r>
      <w:r w:rsidR="00744C30">
        <w:t xml:space="preserve"> collect TR-SFX data on the proton pump </w:t>
      </w:r>
      <w:proofErr w:type="spellStart"/>
      <w:r w:rsidR="00744C30">
        <w:t>bR</w:t>
      </w:r>
      <w:proofErr w:type="spellEnd"/>
      <w:r w:rsidR="00744C30">
        <w:t xml:space="preserve"> which revealed the ul</w:t>
      </w:r>
      <w:r w:rsidR="00C812CF">
        <w:t>t</w:t>
      </w:r>
      <w:r w:rsidR="00744C30">
        <w:t xml:space="preserve">rafast changes that occur after photon </w:t>
      </w:r>
      <w:proofErr w:type="spellStart"/>
      <w:r w:rsidR="00744C30">
        <w:t>absorbtion</w:t>
      </w:r>
      <w:proofErr w:type="spellEnd"/>
      <w:r w:rsidR="00744C30">
        <w:t xml:space="preserve"> (</w:t>
      </w:r>
      <w:r w:rsidR="00744C30" w:rsidRPr="00A62E7E">
        <w:rPr>
          <w:b/>
        </w:rPr>
        <w:t>Figure 5</w:t>
      </w:r>
      <w:r w:rsidR="00744C30">
        <w:t>).</w:t>
      </w:r>
    </w:p>
    <w:p w14:paraId="018B9977" w14:textId="77777777" w:rsidR="00A77D23" w:rsidRDefault="00A77D23" w:rsidP="007966C6"/>
    <w:p w14:paraId="07A1EB88" w14:textId="160F6669" w:rsidR="00AA4B8E" w:rsidRDefault="00A77D23" w:rsidP="007966C6">
      <w:r>
        <w:t>After sample preparation using the three-way coupler (</w:t>
      </w:r>
      <w:r w:rsidRPr="00A62E7E">
        <w:rPr>
          <w:b/>
        </w:rPr>
        <w:t xml:space="preserve">Figure </w:t>
      </w:r>
      <w:r w:rsidR="00744C30" w:rsidRPr="00A62E7E">
        <w:rPr>
          <w:b/>
        </w:rPr>
        <w:t>6</w:t>
      </w:r>
      <w:r w:rsidR="00A400E1" w:rsidRPr="00A62E7E">
        <w:rPr>
          <w:b/>
        </w:rPr>
        <w:t>A,B</w:t>
      </w:r>
      <w:r>
        <w:t>), visual inspection of the sample material in the syringe shows sample homogeneity (</w:t>
      </w:r>
      <w:r w:rsidRPr="00A62E7E">
        <w:rPr>
          <w:b/>
        </w:rPr>
        <w:t xml:space="preserve">Figure </w:t>
      </w:r>
      <w:r w:rsidR="00744C30" w:rsidRPr="00A62E7E">
        <w:rPr>
          <w:b/>
        </w:rPr>
        <w:t>6</w:t>
      </w:r>
      <w:r w:rsidR="00A400E1" w:rsidRPr="00A62E7E">
        <w:rPr>
          <w:b/>
        </w:rPr>
        <w:t>C,D</w:t>
      </w:r>
      <w:r w:rsidRPr="003F63AE">
        <w:t>),</w:t>
      </w:r>
      <w:r>
        <w:t xml:space="preserve"> and microscope images of the mixed sample, both in the syringe and on a slide, can confirm the density of the crystals and allows for measurements of crystal sizes, crystal size distribution, and crystal density. </w:t>
      </w:r>
      <w:r w:rsidR="00AA4B8E">
        <w:t xml:space="preserve">The sample is </w:t>
      </w:r>
      <w:r w:rsidR="009A1AC8">
        <w:t xml:space="preserve">in the cubic phase </w:t>
      </w:r>
      <w:r w:rsidR="00AA4B8E">
        <w:t xml:space="preserve">when the delivery medium is </w:t>
      </w:r>
      <w:r w:rsidR="00AA4B8E" w:rsidRPr="00825349">
        <w:rPr>
          <w:noProof/>
        </w:rPr>
        <w:t>clear</w:t>
      </w:r>
      <w:r w:rsidR="005E7E77">
        <w:t xml:space="preserve"> (</w:t>
      </w:r>
      <w:r w:rsidR="005E7E77" w:rsidRPr="00A62E7E">
        <w:rPr>
          <w:b/>
        </w:rPr>
        <w:t xml:space="preserve">Figure </w:t>
      </w:r>
      <w:r w:rsidR="00744C30" w:rsidRPr="00A62E7E">
        <w:rPr>
          <w:b/>
        </w:rPr>
        <w:t>7</w:t>
      </w:r>
      <w:r w:rsidR="005E7E77">
        <w:t>)</w:t>
      </w:r>
      <w:r w:rsidR="007675C6">
        <w:t xml:space="preserve"> and viscous</w:t>
      </w:r>
      <w:r w:rsidR="00AA4B8E">
        <w:t>. Turbid mixtures are an indication that the sample is in a sponge phase</w:t>
      </w:r>
      <w:r w:rsidR="00867A2F">
        <w:t xml:space="preserve"> or lamellar </w:t>
      </w:r>
      <w:proofErr w:type="gramStart"/>
      <w:r w:rsidR="00867A2F">
        <w:t>phase</w:t>
      </w:r>
      <w:r w:rsidR="00AA4B8E" w:rsidRPr="00825349">
        <w:rPr>
          <w:noProof/>
        </w:rPr>
        <w:t>,</w:t>
      </w:r>
      <w:r w:rsidR="00AA4B8E">
        <w:t xml:space="preserve"> but</w:t>
      </w:r>
      <w:proofErr w:type="gramEnd"/>
      <w:r w:rsidR="00AA4B8E">
        <w:t xml:space="preserve"> are not conclusive</w:t>
      </w:r>
      <w:r w:rsidR="00EE50BD">
        <w:t xml:space="preserve"> as high crystal density may obscure the LCPs clarity</w:t>
      </w:r>
      <w:r w:rsidR="00AA4B8E">
        <w:t xml:space="preserve">. A brief low-pressure test </w:t>
      </w:r>
      <w:r w:rsidR="00867A2F">
        <w:t xml:space="preserve">to identify the liquid sponge phase </w:t>
      </w:r>
      <w:r w:rsidR="00AA4B8E">
        <w:t xml:space="preserve">can </w:t>
      </w:r>
      <w:r w:rsidR="00AA4B8E" w:rsidRPr="00825349">
        <w:rPr>
          <w:noProof/>
        </w:rPr>
        <w:t>be performed</w:t>
      </w:r>
      <w:r w:rsidR="00AA4B8E">
        <w:t xml:space="preserve"> by pulling the syringe plunger away from the sample in the back of the syringe.</w:t>
      </w:r>
      <w:r w:rsidR="00867A2F">
        <w:t xml:space="preserve"> Lamellar phase can </w:t>
      </w:r>
      <w:r w:rsidR="00867A2F" w:rsidRPr="00063E86">
        <w:rPr>
          <w:noProof/>
        </w:rPr>
        <w:t>be easily identified</w:t>
      </w:r>
      <w:r w:rsidR="00867A2F">
        <w:t xml:space="preserve"> through its birefringence </w:t>
      </w:r>
      <w:r w:rsidR="00E875D3">
        <w:t>with polarized light microscopy</w:t>
      </w:r>
      <w:r w:rsidR="00867A2F">
        <w:t>.</w:t>
      </w:r>
      <w:r w:rsidR="00AA4B8E">
        <w:t xml:space="preserve"> Th</w:t>
      </w:r>
      <w:r w:rsidR="00867A2F">
        <w:t>ese tests</w:t>
      </w:r>
      <w:r w:rsidR="00AA4B8E">
        <w:t xml:space="preserve"> coupled with a pre-extrusion test are usually </w:t>
      </w:r>
      <w:proofErr w:type="gramStart"/>
      <w:r w:rsidR="00AA4B8E">
        <w:t>sufficient</w:t>
      </w:r>
      <w:proofErr w:type="gramEnd"/>
      <w:r w:rsidR="00AA4B8E">
        <w:t xml:space="preserve"> to justify a test in the injector.</w:t>
      </w:r>
    </w:p>
    <w:p w14:paraId="69D5778D" w14:textId="77777777" w:rsidR="00AA4B8E" w:rsidRDefault="00AA4B8E" w:rsidP="007966C6"/>
    <w:p w14:paraId="2CB6304A" w14:textId="1F4A10D2" w:rsidR="00D72F8B" w:rsidRDefault="00D72F8B" w:rsidP="00D72F8B">
      <w:r>
        <w:t xml:space="preserve">The high repetition rate of XFELs </w:t>
      </w:r>
      <w:r w:rsidRPr="00413E7E">
        <w:rPr>
          <w:noProof/>
        </w:rPr>
        <w:t>require</w:t>
      </w:r>
      <w:r>
        <w:rPr>
          <w:noProof/>
        </w:rPr>
        <w:t>s</w:t>
      </w:r>
      <w:r>
        <w:t xml:space="preserve"> a flow speed that cannot </w:t>
      </w:r>
      <w:r w:rsidRPr="009C434F">
        <w:rPr>
          <w:noProof/>
        </w:rPr>
        <w:t>be adequately observed</w:t>
      </w:r>
      <w:r>
        <w:t xml:space="preserve"> with low frame rate cameras. Therefore, the extrusion characterization is done using a high-speed camera (coupled to a high magnification lens) that can record </w:t>
      </w:r>
      <w:r w:rsidRPr="00413E7E">
        <w:rPr>
          <w:noProof/>
        </w:rPr>
        <w:t>time</w:t>
      </w:r>
      <w:r>
        <w:rPr>
          <w:noProof/>
        </w:rPr>
        <w:t>-</w:t>
      </w:r>
      <w:r w:rsidRPr="00413E7E">
        <w:rPr>
          <w:noProof/>
        </w:rPr>
        <w:t>lapse</w:t>
      </w:r>
      <w:r>
        <w:t xml:space="preserve"> video. Video data is high-speed in that frames are recorded at 1000 fps, </w:t>
      </w:r>
      <w:proofErr w:type="gramStart"/>
      <w:r>
        <w:t>and also</w:t>
      </w:r>
      <w:proofErr w:type="gramEnd"/>
      <w:r>
        <w:t xml:space="preserve"> time-lapse in that video is recorded for 1 s every 30 s. This data collection scheme will allow for data collection during the entire sample test (about 10 min) without creating unmanageable video files. Even with this reduced data set size</w:t>
      </w:r>
      <w:r>
        <w:t>,</w:t>
      </w:r>
      <w:r>
        <w:t xml:space="preserve"> video files may still be </w:t>
      </w:r>
      <w:r w:rsidRPr="00BC159D">
        <w:rPr>
          <w:noProof/>
        </w:rPr>
        <w:t>in excess of</w:t>
      </w:r>
      <w:r>
        <w:t xml:space="preserve"> 50 GB. Care should be taken to ensure adequate storage is available to save video data before the test begins.</w:t>
      </w:r>
    </w:p>
    <w:p w14:paraId="101F4C64" w14:textId="77777777" w:rsidR="00EA00E2" w:rsidRDefault="00EA00E2" w:rsidP="007966C6"/>
    <w:p w14:paraId="10752514" w14:textId="4142C25F" w:rsidR="00A16785" w:rsidRDefault="00AA4B8E" w:rsidP="007966C6">
      <w:r>
        <w:t xml:space="preserve">During the jet </w:t>
      </w:r>
      <w:r w:rsidRPr="00825349">
        <w:rPr>
          <w:noProof/>
        </w:rPr>
        <w:t>test</w:t>
      </w:r>
      <w:r w:rsidR="009A1AC8">
        <w:rPr>
          <w:noProof/>
        </w:rPr>
        <w:t xml:space="preserve"> (</w:t>
      </w:r>
      <w:r w:rsidR="009A1AC8" w:rsidRPr="00D72F8B">
        <w:rPr>
          <w:b/>
          <w:noProof/>
        </w:rPr>
        <w:t xml:space="preserve">Figure </w:t>
      </w:r>
      <w:r w:rsidR="005A4788" w:rsidRPr="00D72F8B">
        <w:rPr>
          <w:b/>
          <w:noProof/>
        </w:rPr>
        <w:t>1</w:t>
      </w:r>
      <w:r w:rsidR="009A1AC8">
        <w:rPr>
          <w:noProof/>
        </w:rPr>
        <w:t>)</w:t>
      </w:r>
      <w:r w:rsidR="00825349">
        <w:rPr>
          <w:noProof/>
        </w:rPr>
        <w:t>,</w:t>
      </w:r>
      <w:r>
        <w:t xml:space="preserve"> the sample should extrude a long (more than 200 µm) continuous column of LCP that moves at a </w:t>
      </w:r>
      <w:r w:rsidRPr="00063E86">
        <w:rPr>
          <w:noProof/>
        </w:rPr>
        <w:t>near</w:t>
      </w:r>
      <w:r w:rsidR="00063E86">
        <w:rPr>
          <w:noProof/>
        </w:rPr>
        <w:t>ly</w:t>
      </w:r>
      <w:r>
        <w:t xml:space="preserve"> constant velocity</w:t>
      </w:r>
      <w:r w:rsidR="00651837">
        <w:t xml:space="preserve"> (</w:t>
      </w:r>
      <w:r w:rsidR="00651837" w:rsidRPr="00D72F8B">
        <w:rPr>
          <w:b/>
        </w:rPr>
        <w:t xml:space="preserve">Figure </w:t>
      </w:r>
      <w:r w:rsidR="005A4788" w:rsidRPr="00D72F8B">
        <w:rPr>
          <w:b/>
        </w:rPr>
        <w:t>2</w:t>
      </w:r>
      <w:r w:rsidR="00651837">
        <w:t>)</w:t>
      </w:r>
      <w:r>
        <w:t>. Samples that run in a dripping mode indicate that the sample viscosity is too low</w:t>
      </w:r>
      <w:r w:rsidR="00651837">
        <w:t xml:space="preserve"> (</w:t>
      </w:r>
      <w:r w:rsidR="00651837" w:rsidRPr="00D72F8B">
        <w:rPr>
          <w:b/>
        </w:rPr>
        <w:t xml:space="preserve">Figure </w:t>
      </w:r>
      <w:r w:rsidR="005A4788" w:rsidRPr="00D72F8B">
        <w:rPr>
          <w:b/>
        </w:rPr>
        <w:t>2</w:t>
      </w:r>
      <w:r w:rsidR="00651837">
        <w:t>)</w:t>
      </w:r>
      <w:r>
        <w:t xml:space="preserve">. Samples can often be recovered and mixed with </w:t>
      </w:r>
      <w:r w:rsidR="006B2D35">
        <w:t>more mono</w:t>
      </w:r>
      <w:r w:rsidR="00207BFC">
        <w:t>o</w:t>
      </w:r>
      <w:r w:rsidR="006B2D35">
        <w:t>lein</w:t>
      </w:r>
      <w:r>
        <w:t xml:space="preserve"> </w:t>
      </w:r>
      <w:r w:rsidR="006B2D35">
        <w:t xml:space="preserve">or paraffin </w:t>
      </w:r>
      <w:r>
        <w:t xml:space="preserve">to </w:t>
      </w:r>
      <w:r w:rsidR="00073F6D">
        <w:t xml:space="preserve">adapt </w:t>
      </w:r>
      <w:r>
        <w:t>vi</w:t>
      </w:r>
      <w:r w:rsidR="00A34DF8">
        <w:t>scosity. Samples that form a column</w:t>
      </w:r>
      <w:r>
        <w:t xml:space="preserve"> should </w:t>
      </w:r>
      <w:r w:rsidRPr="00063E86">
        <w:rPr>
          <w:noProof/>
        </w:rPr>
        <w:t>be tested</w:t>
      </w:r>
      <w:r>
        <w:t xml:space="preserve"> with the high-speed camera. Data from the recording should show that the extrusion stays above a minimum speed dictated by </w:t>
      </w:r>
      <w:r w:rsidRPr="00063E86">
        <w:rPr>
          <w:noProof/>
        </w:rPr>
        <w:t>your</w:t>
      </w:r>
      <w:r>
        <w:t xml:space="preserve"> experimental parameters. </w:t>
      </w:r>
      <w:r w:rsidR="004A5485">
        <w:t xml:space="preserve">Extrusion speed is determined by measuring the linear distance a feature in the LCP stream travels over </w:t>
      </w:r>
      <w:proofErr w:type="gramStart"/>
      <w:r w:rsidR="004A5485">
        <w:t>a number of</w:t>
      </w:r>
      <w:proofErr w:type="gramEnd"/>
      <w:r w:rsidR="004A5485">
        <w:t xml:space="preserve"> frames. </w:t>
      </w:r>
      <w:r>
        <w:t xml:space="preserve">Extrusion slow-downs that can </w:t>
      </w:r>
      <w:r w:rsidRPr="00063E86">
        <w:rPr>
          <w:noProof/>
        </w:rPr>
        <w:t>be attributed</w:t>
      </w:r>
      <w:r>
        <w:t xml:space="preserve"> to anomalous clogs warrant retesting</w:t>
      </w:r>
      <w:r w:rsidR="00A16785">
        <w:t>. If they persist jetting should be improv</w:t>
      </w:r>
      <w:r w:rsidR="00323330">
        <w:t>ed by additives like paraffin,</w:t>
      </w:r>
      <w:r w:rsidR="00A16785">
        <w:t xml:space="preserve"> by reducing the density of crystals</w:t>
      </w:r>
      <w:r w:rsidR="00323330">
        <w:t>, or by selecting a larger diameter nozzle</w:t>
      </w:r>
      <w:r w:rsidR="00A16785">
        <w:t>.</w:t>
      </w:r>
      <w:r w:rsidR="000412AB">
        <w:t xml:space="preserve"> Crystals not normally grown in a viscous medium (e.g.</w:t>
      </w:r>
      <w:r w:rsidR="00D72F8B">
        <w:t>,</w:t>
      </w:r>
      <w:r w:rsidR="000412AB">
        <w:t xml:space="preserve"> vapor diffusion) can be </w:t>
      </w:r>
      <w:proofErr w:type="spellStart"/>
      <w:r w:rsidR="000412AB">
        <w:t>peletted</w:t>
      </w:r>
      <w:proofErr w:type="spellEnd"/>
      <w:r w:rsidR="000412AB">
        <w:t xml:space="preserve"> by centrifugation and incorporated into LCP or other viscous carriers. For examples</w:t>
      </w:r>
      <w:r w:rsidR="00D72F8B">
        <w:t>,</w:t>
      </w:r>
      <w:r w:rsidR="000412AB">
        <w:t xml:space="preserve"> see</w:t>
      </w:r>
      <w:r w:rsidR="00D72F8B">
        <w:t xml:space="preserve"> previous publications</w:t>
      </w:r>
      <w:r w:rsidR="000412AB">
        <w:fldChar w:fldCharType="begin" w:fldLock="1"/>
      </w:r>
      <w:r w:rsidR="000412AB">
        <w:instrText>ADDIN CSL_CITATION {"citationItems":[{"id":"ITEM-1","itemData":{"DOI":"10.1107/S2052252515009811","ISSN":"2052-2525","abstract":"&lt;p&gt;Serial femtosecond crystallography (SFX) has opened a new era in crystallography by permitting nearly damage-free, room-temperature structure determination of challenging proteins such as membrane proteins. In SFX, femtosecond X-ray free-electron laser pulses produce diffraction snapshots from nanocrystals and microcrystals delivered in a liquid jet, which leads to high protein consumption. A slow-moving stream of agarose has been developed as a new crystal delivery medium for SFX. It has low background scattering, is compatible with both soluble and membrane proteins, and can deliver the protein crystals at a wide range of temperatures down to 4°C. Using this crystal-laden agarose stream, the structure of a multi-subunit complex, phycocyanin, was solved to 2.5 Å resolution using 300 µg of microcrystals embedded into the agarose medium post-crystallization. The agarose delivery method reduces protein consumption by at least 100-fold and has the potential to be used for a diverse population of proteins, including membrane protein complexes.&lt;/p&gt;","author":[{"dropping-particle":"","family":"Conrad","given":"Chelsie E.","non-dropping-particle":"","parse-names":false,"suffix":""},{"dropping-particle":"","family":"Basu","given":"Shibom","non-dropping-particle":"","parse-names":false,"suffix":""},{"dropping-particle":"","family":"James","given":"Daniel","non-dropping-particle":"","parse-names":false,"suffix":""},{"dropping-particle":"","family":"Wang","given":"Dingjie","non-dropping-particle":"","parse-names":false,"suffix":""},{"dropping-particle":"","family":"Schaffer","given":"Alexander","non-dropping-particle":"","parse-names":false,"suffix":""},{"dropping-particle":"","family":"Roy-Chowdhury","given":"Shatabdi","non-dropping-particle":"","parse-names":false,"suffix":""},{"dropping-particle":"","family":"Zatsepin","given":"Nadia a.","non-dropping-particle":"","parse-names":false,"suffix":""},{"dropping-particle":"","family":"Aquila","given":"Andrew","non-dropping-particle":"","parse-names":false,"suffix":""},{"dropping-particle":"","family":"Coe","given":"Jesse","non-dropping-particle":"","parse-names":false,"suffix":""},{"dropping-particle":"","family":"Gati","given":"Cornelius","non-dropping-particle":"","parse-names":false,"suffix":""},{"dropping-particle":"","family":"Hunter","given":"Mark S.","non-dropping-particle":"","parse-names":false,"suffix":""},{"dropping-particle":"","family":"Koglin","given":"Jason E.","non-dropping-particle":"","parse-names":false,"suffix":""},{"dropping-particle":"","family":"Kupitz","given":"Christopher","non-dropping-particle":"","parse-names":false,"suffix":""},{"dropping-particle":"","family":"Nelson","given":"Garrett","non-dropping-particle":"","parse-names":false,"suffix":""},{"dropping-particle":"","family":"Subramanian","given":"Ganesh","non-dropping-particle":"","parse-names":false,"suffix":""},{"dropping-particle":"","family":"White","given":"Thomas a.","non-dropping-particle":"","parse-names":false,"suffix":""},{"dropping-particle":"","family":"Zhao","given":"Yun","non-dropping-particle":"","parse-names":false,"suffix":""},{"dropping-particle":"","family":"Zook","given":"James","non-dropping-particle":"","parse-names":false,"suffix":""},{"dropping-particle":"","family":"Boutet","given":"Sébastien","non-dropping-particle":"","parse-names":false,"suffix":""},{"dropping-particle":"","family":"Cherezov","given":"Vadim","non-dropping-particle":"","parse-names":false,"suffix":""},{"dropping-particle":"","family":"Spence","given":"John C. H.","non-dropping-particle":"","parse-names":false,"suffix":""},{"dropping-particle":"","family":"Fromme","given":"Raimund","non-dropping-particle":"","parse-names":false,"suffix":""},{"dropping-particle":"","family":"Weierstall","given":"Uwe","non-dropping-particle":"","parse-names":false,"suffix":""},{"dropping-particle":"","family":"Fromme","given":"Petra","non-dropping-particle":"","parse-names":false,"suffix":""}],"container-title":"IUCrJ","id":"ITEM-1","issue":"4","issued":{"date-parts":[["2015"]]},"page":"421-430","publisher":"International Union of Crystallography","title":"A novel inert crystal delivery medium for serial femtosecond crystallography","type":"article-journal","volume":"2"},"uris":["http://www.mendeley.com/documents/?uuid=9e4e8abe-80ca-4dfc-95eb-f7e617967697"]},{"id":"ITEM-2","itemData":{"DOI":"10.1038/nmeth.3172","ISSN":"1548-7091","PMID":"25384243","abstract":"Serial femtosecond X-ray crystallography (SFX) has revolutionized atomic-resolution structural investigation by expanding applicability to micrometer-sized protein crystals, even at room temperature, and by enabling dynamics studies. However, reliable crystal-carrying media for SFX are lacking. Here we introduce a grease-matrix carrier for protein microcrystals and obtain the structures of lysozyme, glucose isomerase, thaumatin and fatty acid-binding protein type 3 under ambient conditions at a resolution of or finer than 2 Å.","author":[{"dropping-particle":"","family":"Sugahara","given":"Michihiro","non-dropping-particle":"","parse-names":false,"suffix":""},{"dropping-particle":"","family":"Mizohata","given":"Eiichi","non-dropping-particle":"","parse-names":false,"suffix":""},{"dropping-particle":"","family":"Nango","given":"Eriko","non-dropping-particle":"","parse-names":false,"suffix":""},{"dropping-particle":"","family":"Suzuki","given":"Mamoru","non-dropping-particle":"","parse-names":false,"suffix":""},{"dropping-particle":"","family":"Tanaka","given":"Tomoyuki","non-dropping-particle":"","parse-names":false,"suffix":""},{"dropping-particle":"","family":"Masuda","given":"Tetsuya","non-dropping-particle":"","parse-names":false,"suffix":""},{"dropping-particle":"","family":"Tanaka","given":"Rie","non-dropping-particle":"","parse-names":false,"suffix":""},{"dropping-particle":"","family":"Shimamura","given":"Tatsuro","non-dropping-particle":"","parse-names":false,"suffix":""},{"dropping-particle":"","family":"Tanaka","given":"Yoshiki","non-dropping-particle":"","parse-names":false,"suffix":""},{"dropping-particle":"","family":"Suno","given":"Chiyo","non-dropping-particle":"","parse-names":false,"suffix":""},{"dropping-particle":"","family":"Ihara","given":"Kentaro","non-dropping-particle":"","parse-names":false,"suffix":""},{"dropping-particle":"","family":"Pan","given":"Dongqing","non-dropping-particle":"","parse-names":false,"suffix":""},{"dropping-particle":"","family":"Kakinouchi","given":"Keisuke","non-dropping-particle":"","parse-names":false,"suffix":""},{"dropping-particle":"","family":"Sugiyama","given":"Shigeru","non-dropping-particle":"","parse-names":false,"suffix":""},{"dropping-particle":"","family":"Murata","given":"Michio","non-dropping-particle":"","parse-names":false,"suffix":""},{"dropping-particle":"","family":"Inoue","given":"Tsuyoshi","non-dropping-particle":"","parse-names":false,"suffix":""},{"dropping-particle":"","family":"Tono","given":"Kensuke","non-dropping-particle":"","parse-names":false,"suffix":""},{"dropping-particle":"","family":"Song","given":"Changyong","non-dropping-particle":"","parse-names":false,"suffix":""},{"dropping-particle":"","family":"Park","given":"Jaehyun","non-dropping-particle":"","parse-names":false,"suffix":""},{"dropping-particle":"","family":"Kameshima","given":"Takashi","non-dropping-particle":"","parse-names":false,"suffix":""},{"dropping-particle":"","family":"Hatsui","given":"Takaki","non-dropping-particle":"","parse-names":false,"suffix":""},{"dropping-particle":"","family":"Joti","given":"Yasumasa","non-dropping-particle":"","parse-names":false,"suffix":""},{"dropping-particle":"","family":"Yabashi","given":"Makina","non-dropping-particle":"","parse-names":false,"suffix":""},{"dropping-particle":"","family":"Iwata","given":"So","non-dropping-particle":"","parse-names":false,"suffix":""}],"container-title":"Nature Methods","id":"ITEM-2","issue":"1","issued":{"date-parts":[["2014","11","10"]]},"page":"61-63","title":"Grease matrix as a versatile carrier of proteins for serial crystallography","type":"article-journal","volume":"12"},"uris":["http://www.mendeley.com/documents/?uuid=ca2d9c94-a633-4ba4-9236-bd075fe377b7"]},{"id":"ITEM-3","itemData":{"DOI":"10.1038/srep24484","ISSN":"2045-2322","author":[{"dropping-particle":"","family":"Sugahara","given":"Michihiro","non-dropping-particle":"","parse-names":false,"suffix":""},{"dropping-particle":"","family":"Song","given":"Changyong","non-dropping-particle":"","parse-names":false,"suffix":""},{"dropping-particle":"","family":"Suzuki","given":"Mamoru","non-dropping-particle":"","parse-names":false,"suffix":""},{"dropping-particle":"","family":"Masuda","given":"Tetsuya","non-dropping-particle":"","parse-names":false,"suffix":""},{"dropping-particle":"","family":"Inoue","given":"Shigeyuki","non-dropping-particle":"","parse-names":false,"suffix":""},{"dropping-particle":"","family":"Nakane","given":"Takanori","non-dropping-particle":"","parse-names":false,"suffix":""},{"dropping-particle":"","family":"Yumoto","given":"Fumiaki","non-dropping-particle":"","parse-names":false,"suffix":""},{"dropping-particle":"","family":"Nango","given":"Eriko","non-dropping-particle":"","parse-names":false,"suffix":""},{"dropping-particle":"","family":"Tanaka","given":"Rie","non-dropping-particle":"","parse-names":false,"suffix":""},{"dropping-particle":"","family":"Tono","given":"Kensuke","non-dropping-particle":"","parse-names":false,"suffix":""},{"dropping-particle":"","family":"Joti","given":"Yasumasa","non-dropping-particle":"","parse-names":false,"suffix":""},{"dropping-particle":"","family":"Kameshima","given":"Takashi","non-dropping-particle":"","parse-names":false,"suffix":""},{"dropping-particle":"","family":"Hatsui","given":"Takaki","non-dropping-particle":"","parse-names":false,"suffix":""},{"dropping-particle":"","family":"Yabashi","given":"Makina","non-dropping-particle":"","parse-names":false,"suffix":""},{"dropping-particle":"","family":"Nureki","given":"Osamu","non-dropping-particle":"","parse-names":false,"suffix":""},{"dropping-particle":"","family":"Numata","given":"Keiji","non-dropping-particle":"","parse-names":false,"suffix":""},{"dropping-particle":"","family":"Iwata","given":"So","non-dropping-particle":"","parse-names":false,"suffix":""}],"container-title":"Scientific Reports","id":"ITEM-3","issue":"1","issued":{"date-parts":[["2016","7","18"]]},"page":"24484","publisher":"Nature Publishing Group","title":"Oil-free hyaluronic acid matrix for serial femtosecond crystallography","type":"article-journal","volume":"6"},"uris":["http://www.mendeley.com/documents/?uuid=b949e322-09bd-4030-82aa-730e6e29a84f"]},{"id":"ITEM-4","itemData":{"DOI":"10.1038/s41598-017-00761-0","ISSN":"2045-2322","author":[{"dropping-particle":"","family":"Sugahara","given":"Michihiro","non-dropping-particle":"","parse-names":false,"suffix":""},{"dropping-particle":"","family":"Nakane","given":"Takanori","non-dropping-particle":"","parse-names":false,"suffix":""},{"dropping-particle":"","family":"Masuda","given":"Tetsuya","non-dropping-particle":"","parse-names":false,"suffix":""},{"dropping-particle":"","family":"Suzuki","given":"Mamoru","non-dropping-particle":"","parse-names":false,"suffix":""},{"dropping-particle":"","family":"Inoue","given":"Shigeyuki","non-dropping-particle":"","parse-names":false,"suffix":""},{"dropping-particle":"","family":"Song","given":"Changyong","non-dropping-particle":"","parse-names":false,"suffix":""},{"dropping-particle":"","family":"Tanaka","given":"Rie","non-dropping-particle":"","parse-names":false,"suffix":""},{"dropping-particle":"","family":"Nakatsu","given":"Toru","non-dropping-particle":"","parse-names":false,"suffix":""},{"dropping-particle":"","family":"Mizohata","given":"Eiichi","non-dropping-particle":"","parse-names":false,"suffix":""},{"dropping-particle":"","family":"Yumoto","given":"Fumiaki","non-dropping-particle":"","parse-names":false,"suffix":""},{"dropping-particle":"","family":"Tono","given":"Kensuke","non-dropping-particle":"","parse-names":false,"suffix":""},{"dropping-particle":"","family":"Joti","given":"Yasumasa","non-dropping-particle":"","parse-names":false,"suffix":""},{"dropping-particle":"","family":"Kameshima","given":"Takashi","non-dropping-particle":"","parse-names":false,"suffix":""},{"dropping-particle":"","family":"Hatsui","given":"Takaki","non-dropping-particle":"","parse-names":false,"suffix":""},{"dropping-particle":"","family":"Yabashi","given":"Makina","non-dropping-particle":"","parse-names":false,"suffix":""},{"dropping-particle":"","family":"Nureki","given":"Osamu","non-dropping-particle":"","parse-names":false,"suffix":""},{"dropping-particle":"","family":"Numata","given":"Keiji","non-dropping-particle":"","parse-names":false,"suffix":""},{"dropping-particle":"","family":"Nango","given":"Eriko","non-dropping-particle":"","parse-names":false,"suffix":""},{"dropping-particle":"","family":"Iwata","given":"So","non-dropping-particle":"","parse-names":false,"suffix":""}],"container-title":"Scientific Reports","id":"ITEM-4","issue":"1","issued":{"date-parts":[["2017","12","6"]]},"page":"703","publisher":"Springer US","title":"Hydroxyethyl cellulose matrix applied to serial crystallography","type":"article-journal","volume":"7"},"uris":["http://www.mendeley.com/documents/?uuid=02470ba1-71af-42b4-91f2-a76ff80b3891"]},{"id":"ITEM-5","itemData":{"DOI":"10.1107/S2052252517005140","ISBN":"2052252517","ISSN":"2052-2525","abstract":"Serial (femtosecond) crystallography at synchrotron and X-ray free-electron laser (XFEL) sources distributes the absorbed radiation dose over all crystals used for data collection and therefore allows measurement of radiation damage prone systems, including the use of microcrystals for room-temperature measurements. Serial crystallography relies on fast and efficient exchange of crystals upon X-ray exposure, which can be achieved using a variety of methods, including various injection techniques. The latter vary significantly in their flow rates – gas dynamic virtual nozzle based injectors provide very thin fast-flowing jets, whereas high-viscosity extrusion injectors produce much thicker streams with flow rates two to three orders of magnitude lower. High-viscosity extrusion results in much lower sample consumption, as its sample delivery speed is commensurate both with typical XFEL repetition rates and with data acquisition rates at synchrotron sources. An obvious viscous injection medium is lipidic cubic phase (LCP) as it is used for in meso membrane protein crystallization. However, LCP has limited compatibility with many crystallization conditions. While a few other viscous media have been described in the literature, there is an ongoing need to identify additional injection media for crystal embedding. Critical attributes are reliable injection properties and a broad chemical compatibility to accommodate samples as heterogeneous and sensitive as protein crystals. Here, the use of two novel hydrogels as viscous injection matrices is described, namely sodium carboxymethyl cellulose and the thermo-reversible block polymer Pluronic F-127. Both are compatible with various crystallization conditions and yield acceptable X-ray background. The stability and velocity of the extruded stream were also analysed and the dependence of the stream velocity on the flow rate was measured. In contrast with previously characterized injection media, both new matrices afford very stable adjustable streams suitable for time-resolved measurements.","author":[{"dropping-particle":"","family":"Kovácsová","given":"Gabriela","non-dropping-particle":"","parse-names":false,"suffix":""},{"dropping-particle":"","family":"Grünbein","given":"Marie Luise","non-dropping-particle":"","parse-names":false,"suffix":""},{"dropping-particle":"","family":"Kloos","given":"Marco","non-dropping-particle":"","parse-names":false,"suffix":""},{"dropping-particle":"","family":"Barends","given":"Thomas R. M.","non-dropping-particle":"","parse-names":false,"suffix":""},{"dropping-particle":"","family":"Schlesinger","given":"Ramona","non-dropping-particle":"","parse-names":false,"suffix":""},{"dropping-particle":"","family":"Heberle","given":"Joachim","non-dropping-particle":"","parse-names":false,"suffix":""},{"dropping-particle":"","family":"Kabsch","given":"Wolfgang","non-dropping-particle":"","parse-names":false,"suffix":""},{"dropping-particle":"","family":"Shoeman","given":"Robert L.","non-dropping-particle":"","parse-names":false,"suffix":""},{"dropping-particle":"","family":"Doak","given":"R. Bruce","non-dropping-particle":"","parse-names":false,"suffix":""},{"dropping-particle":"","family":"Schlichting","given":"Ilme","non-dropping-particle":"","parse-names":false,"suffix":""}],"container-title":"IUCrJ","id":"ITEM-5","issue":"4","issued":{"date-parts":[["2017","7","1"]]},"page":"400-410","title":"Viscous hydrophilic injection matrices for serial crystallography","type":"article-journal","volume":"4"},"uris":["http://www.mendeley.com/documents/?uuid=9aff66fb-4b76-4b6b-8962-58c986554aee"]},{"id":"ITEM-6","itemData":{"DOI":"10.1107/S205225251700570X","ISBN":"2052252517","ISSN":"2052-2525","PMID":"28875031","abstract":"Crystal structure determination of biological macromolecules using the novel technique of serial femtosecond crystallography (SFX) is severely limited by the scarcity of X-ray free-electron laser (XFEL) sources. However, recent and future upgrades render microfocus beamlines at synchrotron-radiation sources suitable for room-temperature serial crystallography data collection also. Owing to the longer exposure times that are needed at synchrotrons, serial data collection is termed serial millisecond crystallography (SMX). As a result, the number of SMX experiments is growing rapidly, with a dozen experiments reported so far. Here, the first high-viscosity injector-based SMX experiments carried out at a US synchrotron source, the Advanced Photon Source (APS), are reported. Microcrystals (5–20 µm) of a wide variety of proteins, including lysozyme, thaumatin, phycocyanin, the human A 2A adenosine receptor (A 2A AR), the soluble fragment of the membrane lipoprotein Flpp3 and proteinase K, were screened. Crystals suspended in lipidic cubic phase (LCP) or a high-molecular-weight poly(ethylene oxide) (PEO; molecular weight 8 000 000) were delivered to the beam using a high-viscosity injector. In-house data-reduction (hit-finding) software developed at APS as well as the SFX data-reduction and analysis software suites Cheetah and CrystFEL enabled efficient on-site SMX data monitoring, reduction and processing. Complete data sets were collected for A 2A AR, phycocyanin, Flpp3, proteinase K and lysozyme, and the structures of A 2A AR, phycocyanin, proteinase K and lysozyme were determined at 3.2, 3.1, 2.65 and 2.05 Å resolution, respectively. The data demonstrate the feasibility of serial millisecond crystallography from 5–20 µm crystals using a high-viscosity injector at APS. The resolution of the crystal structures obtained in this study was dictated by the current flux density and crystal size, but upcoming developments in beamline optics and the planned APS-U upgrade will increase the intensity by two orders of magnitude. These developments will enable structure determination from smaller and/or weakly diffracting microcrystals.","author":[{"dropping-particle":"","family":"Martin-Garcia","given":"Jose M.","non-dropping-particle":"","parse-names":false,"suffix":""},{"dropping-particle":"","family":"Conrad","given":"Chelsie E.","non-dropping-particle":"","parse-names":false,"suffix":""},{"dropping-particle":"","family":"Nelson","given":"Garrett","non-dropping-particle":"","parse-names":false,"suffix":""},{"dropping-particle":"","family":"Stander","given":"Natasha","non-dropping-particle":"","parse-names":false,"suffix":""},{"dropping-particle":"","family":"Zatsepin","given":"Nadia A.","non-dropping-particle":"","parse-names":false,"suffix":""},{"dropping-particle":"","family":"Zook","given":"James","non-dropping-particle":"","parse-names":false,"suffix":""},{"dropping-particle":"","family":"Zhu","given":"Lan","non-dropping-particle":"","parse-names":false,"suffix":""},{"dropping-particle":"","family":"Geiger","given":"James","non-dropping-particle":"","parse-names":false,"suffix":""},{"dropping-particle":"","family":"Chun","given":"Eugene","non-dropping-particle":"","parse-names":false,"suffix":""},{"dropping-particle":"","family":"Kissick","given":"David","non-dropping-particle":"","parse-names":false,"suffix":""},{"dropping-particle":"","family":"Hilgart","given":"Mark C.","non-dropping-particle":"","parse-names":false,"suffix":""},{"dropping-particle":"","family":"Ogata","given":"Craig","non-dropping-particle":"","parse-names":false,"suffix":""},{"dropping-particle":"","family":"Ishchenko","given":"Andrii","non-dropping-particle":"","parse-names":false,"suffix":""},{"dropping-particle":"","family":"Nagaratnam","given":"Nirupa","non-dropping-particle":"","parse-names":false,"suffix":""},{"dropping-particle":"","family":"Roy-Chowdhury","given":"Shatabdi","non-dropping-particle":"","parse-names":false,"suffix":""},{"dropping-particle":"","family":"Coe","given":"Jesse","non-dropping-particle":"","parse-names":false,"suffix":""},{"dropping-particle":"","family":"Subramanian","given":"Ganesh","non-dropping-particle":"","parse-names":false,"suffix":""},{"dropping-particle":"","family":"Schaffer","given":"Alexander","non-dropping-particle":"","parse-names":false,"suffix":""},{"dropping-particle":"","family":"James","given":"Daniel","non-dropping-particle":"","parse-names":false,"suffix":""},{"dropping-particle":"","family":"Ketwala","given":"Gihan","non-dropping-particle":"","parse-names":false,"suffix":""},{"dropping-particle":"","family":"Venugopalan","given":"Nagarajan","non-dropping-particle":"","parse-names":false,"suffix":""},{"dropping-particle":"","family":"Xu","given":"Shenglan","non-dropping-particle":"","parse-names":false,"suffix":""},{"dropping-particle":"","family":"Corcoran","given":"Stephen","non-dropping-particle":"","parse-names":false,"suffix":""},{"dropping-particle":"","family":"Ferguson","given":"Dale","non-dropping-particle":"","parse-names":false,"suffix":""},{"dropping-particle":"","family":"Weierstall","given":"Uwe","non-dropping-particle":"","parse-names":false,"suffix":""},{"dropping-particle":"","family":"Spence","given":"John C. H.","non-dropping-particle":"","parse-names":false,"suffix":""},{"dropping-particle":"","family":"Cherezov","given":"Vadim","non-dropping-particle":"","parse-names":false,"suffix":""},{"dropping-particle":"","family":"Fromme","given":"Petra","non-dropping-particle":"","parse-names":false,"suffix":""},{"dropping-particle":"","family":"Fischetti","given":"Robert F.","non-dropping-particle":"","parse-names":false,"suffix":""},{"dropping-particle":"","family":"Liu","given":"Wei","non-dropping-particle":"","parse-names":false,"suffix":""}],"container-title":"IUCrJ","id":"ITEM-6","issue":"4","issued":{"date-parts":[["2017","7","1"]]},"page":"439-454","title":"Serial millisecond crystallography of membrane and soluble protein microcrystals using synchrotron radiation","type":"article-journal","volume":"4"},"uris":["http://www.mendeley.com/documents/?uuid=f87ebd66-2b03-4f57-8d07-46fc5b0ba93e"]}],"mendeley":{"formattedCitation":"&lt;sup&gt;24–27, 29, 30&lt;/sup&gt;","plainTextFormattedCitation":"24–27, 29, 30","previouslyFormattedCitation":"&lt;sup&gt;24–27, 29, 30&lt;/sup&gt;"},"properties":{"noteIndex":0},"schema":"https://github.com/citation-style-language/schema/raw/master/csl-citation.json"}</w:instrText>
      </w:r>
      <w:r w:rsidR="000412AB">
        <w:fldChar w:fldCharType="separate"/>
      </w:r>
      <w:r w:rsidR="000412AB" w:rsidRPr="005D278C">
        <w:rPr>
          <w:noProof/>
          <w:vertAlign w:val="superscript"/>
        </w:rPr>
        <w:t>24–27,29,30</w:t>
      </w:r>
      <w:r w:rsidR="000412AB">
        <w:fldChar w:fldCharType="end"/>
      </w:r>
      <w:r w:rsidR="000412AB">
        <w:t>.</w:t>
      </w:r>
    </w:p>
    <w:p w14:paraId="5B3ECE33" w14:textId="77777777" w:rsidR="00866F29" w:rsidRDefault="00866F29" w:rsidP="007966C6">
      <w:pPr>
        <w:rPr>
          <w:rFonts w:asciiTheme="minorHAnsi" w:hAnsiTheme="minorHAnsi" w:cstheme="minorHAnsi"/>
          <w:b/>
        </w:rPr>
      </w:pPr>
    </w:p>
    <w:p w14:paraId="3901D946" w14:textId="5D8F26EE" w:rsidR="00744C30" w:rsidRPr="00D72F8B" w:rsidRDefault="00B32616" w:rsidP="007966C6">
      <w:pPr>
        <w:rPr>
          <w:rFonts w:asciiTheme="minorHAnsi" w:hAnsiTheme="minorHAnsi" w:cstheme="minorHAnsi"/>
          <w:b/>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4086876B" w14:textId="2F5773B2" w:rsidR="00744C30" w:rsidRDefault="00744C30" w:rsidP="007966C6">
      <w:pPr>
        <w:rPr>
          <w:rFonts w:asciiTheme="minorHAnsi" w:hAnsiTheme="minorHAnsi" w:cstheme="minorHAnsi"/>
          <w:color w:val="auto"/>
        </w:rPr>
      </w:pPr>
      <w:r>
        <w:rPr>
          <w:rFonts w:asciiTheme="minorHAnsi" w:hAnsiTheme="minorHAnsi" w:cstheme="minorHAnsi"/>
          <w:b/>
          <w:color w:val="auto"/>
        </w:rPr>
        <w:t>Figure 1:</w:t>
      </w:r>
      <w:r w:rsidRPr="00207BFC">
        <w:rPr>
          <w:rFonts w:asciiTheme="minorHAnsi" w:hAnsiTheme="minorHAnsi" w:cstheme="minorHAnsi"/>
          <w:b/>
          <w:color w:val="auto"/>
        </w:rPr>
        <w:t xml:space="preserve"> High-speed camera bench setup</w:t>
      </w:r>
      <w:r>
        <w:rPr>
          <w:rFonts w:asciiTheme="minorHAnsi" w:hAnsiTheme="minorHAnsi" w:cstheme="minorHAnsi"/>
          <w:b/>
          <w:color w:val="auto"/>
        </w:rPr>
        <w:t>.</w:t>
      </w:r>
      <w:r w:rsidRPr="00207BFC">
        <w:rPr>
          <w:rFonts w:asciiTheme="minorHAnsi" w:hAnsiTheme="minorHAnsi" w:cstheme="minorHAnsi"/>
          <w:color w:val="auto"/>
        </w:rPr>
        <w:t xml:space="preserve"> A photograph of a typical benchtop setup with the essential parts labeled. The three-axis stage provides flexibility in framing and focusing the image. The injector (shown with the nozzle and reservoir attached) is mounted vertically, and directly in front of the objective lens. The illumination in this example </w:t>
      </w:r>
      <w:r w:rsidRPr="009E1E59">
        <w:rPr>
          <w:rFonts w:asciiTheme="minorHAnsi" w:hAnsiTheme="minorHAnsi" w:cstheme="minorHAnsi"/>
          <w:noProof/>
          <w:color w:val="auto"/>
        </w:rPr>
        <w:t>is provided</w:t>
      </w:r>
      <w:r w:rsidRPr="00207BFC">
        <w:rPr>
          <w:rFonts w:asciiTheme="minorHAnsi" w:hAnsiTheme="minorHAnsi" w:cstheme="minorHAnsi"/>
          <w:color w:val="auto"/>
        </w:rPr>
        <w:t xml:space="preserve"> by a single fiber light illuminating the sample off axis and providing a bright field on the screen. A sample mounted and illuminated in this way provides an image like the one in inset B.  </w:t>
      </w:r>
    </w:p>
    <w:p w14:paraId="13B07F65" w14:textId="77777777" w:rsidR="00744C30" w:rsidRPr="00207BFC" w:rsidRDefault="00744C30" w:rsidP="007966C6">
      <w:pPr>
        <w:rPr>
          <w:rFonts w:asciiTheme="minorHAnsi" w:hAnsiTheme="minorHAnsi" w:cstheme="minorHAnsi"/>
          <w:color w:val="auto"/>
        </w:rPr>
      </w:pPr>
    </w:p>
    <w:p w14:paraId="44B1FE05" w14:textId="03171867" w:rsidR="00744C30" w:rsidRDefault="00744C30" w:rsidP="007966C6">
      <w:pPr>
        <w:rPr>
          <w:rFonts w:asciiTheme="minorHAnsi" w:hAnsiTheme="minorHAnsi" w:cstheme="minorHAnsi"/>
          <w:color w:val="auto"/>
        </w:rPr>
      </w:pPr>
      <w:r>
        <w:rPr>
          <w:rFonts w:asciiTheme="minorHAnsi" w:hAnsiTheme="minorHAnsi" w:cstheme="minorHAnsi"/>
          <w:b/>
          <w:color w:val="auto"/>
        </w:rPr>
        <w:t>Figure 2:</w:t>
      </w:r>
      <w:r w:rsidRPr="00207BFC">
        <w:rPr>
          <w:rFonts w:asciiTheme="minorHAnsi" w:hAnsiTheme="minorHAnsi" w:cstheme="minorHAnsi"/>
          <w:b/>
          <w:color w:val="auto"/>
        </w:rPr>
        <w:t xml:space="preserve"> High-speed camera testing</w:t>
      </w:r>
      <w:r>
        <w:rPr>
          <w:rFonts w:asciiTheme="minorHAnsi" w:hAnsiTheme="minorHAnsi" w:cstheme="minorHAnsi"/>
          <w:b/>
          <w:color w:val="auto"/>
        </w:rPr>
        <w:t xml:space="preserve"> and data analysis.</w:t>
      </w:r>
      <w:r w:rsidRPr="00207BFC">
        <w:rPr>
          <w:rFonts w:asciiTheme="minorHAnsi" w:hAnsiTheme="minorHAnsi" w:cstheme="minorHAnsi"/>
          <w:color w:val="auto"/>
        </w:rPr>
        <w:t xml:space="preserve"> Pictured above are two LCP extrusion tests. Test A shows </w:t>
      </w:r>
      <w:r w:rsidRPr="009E1E59">
        <w:rPr>
          <w:rFonts w:asciiTheme="minorHAnsi" w:hAnsiTheme="minorHAnsi" w:cstheme="minorHAnsi"/>
          <w:noProof/>
          <w:color w:val="auto"/>
        </w:rPr>
        <w:t>bR</w:t>
      </w:r>
      <w:r w:rsidRPr="00207BFC">
        <w:rPr>
          <w:rFonts w:asciiTheme="minorHAnsi" w:hAnsiTheme="minorHAnsi" w:cstheme="minorHAnsi"/>
          <w:color w:val="auto"/>
        </w:rPr>
        <w:t xml:space="preserve"> crystals in LCP extruding in a dripping mode indicating that the sample is not optimized. Test B shows LCP extrusion forming a continuous column of LCP where crystals can </w:t>
      </w:r>
      <w:r w:rsidRPr="009E1E59">
        <w:rPr>
          <w:rFonts w:asciiTheme="minorHAnsi" w:hAnsiTheme="minorHAnsi" w:cstheme="minorHAnsi"/>
          <w:noProof/>
          <w:color w:val="auto"/>
        </w:rPr>
        <w:t>be tracked</w:t>
      </w:r>
      <w:r w:rsidRPr="00207BFC">
        <w:rPr>
          <w:rFonts w:asciiTheme="minorHAnsi" w:hAnsiTheme="minorHAnsi" w:cstheme="minorHAnsi"/>
          <w:color w:val="auto"/>
        </w:rPr>
        <w:t xml:space="preserve">, and extrusion speed </w:t>
      </w:r>
      <w:r>
        <w:rPr>
          <w:rFonts w:asciiTheme="minorHAnsi" w:hAnsiTheme="minorHAnsi" w:cstheme="minorHAnsi"/>
          <w:color w:val="auto"/>
        </w:rPr>
        <w:t>can</w:t>
      </w:r>
      <w:r w:rsidRPr="00207BFC">
        <w:rPr>
          <w:rFonts w:asciiTheme="minorHAnsi" w:hAnsiTheme="minorHAnsi" w:cstheme="minorHAnsi"/>
          <w:color w:val="auto"/>
        </w:rPr>
        <w:t xml:space="preserve"> be calculated. In this </w:t>
      </w:r>
      <w:r w:rsidRPr="00063E86">
        <w:rPr>
          <w:rFonts w:asciiTheme="minorHAnsi" w:hAnsiTheme="minorHAnsi" w:cstheme="minorHAnsi"/>
          <w:noProof/>
          <w:color w:val="auto"/>
        </w:rPr>
        <w:t>example</w:t>
      </w:r>
      <w:r>
        <w:rPr>
          <w:rFonts w:asciiTheme="minorHAnsi" w:hAnsiTheme="minorHAnsi" w:cstheme="minorHAnsi"/>
          <w:noProof/>
          <w:color w:val="auto"/>
        </w:rPr>
        <w:t>,</w:t>
      </w:r>
      <w:r w:rsidRPr="00207BFC">
        <w:rPr>
          <w:rFonts w:asciiTheme="minorHAnsi" w:hAnsiTheme="minorHAnsi" w:cstheme="minorHAnsi"/>
          <w:color w:val="auto"/>
        </w:rPr>
        <w:t xml:space="preserve"> a crystal embedded in the LCP column (50 µm diameter) moves 301 µm in 8 </w:t>
      </w:r>
      <w:proofErr w:type="spellStart"/>
      <w:r w:rsidRPr="00207BFC">
        <w:rPr>
          <w:rFonts w:asciiTheme="minorHAnsi" w:hAnsiTheme="minorHAnsi" w:cstheme="minorHAnsi"/>
          <w:color w:val="auto"/>
        </w:rPr>
        <w:t>ms</w:t>
      </w:r>
      <w:proofErr w:type="spellEnd"/>
      <w:r w:rsidRPr="00207BFC">
        <w:rPr>
          <w:rFonts w:asciiTheme="minorHAnsi" w:hAnsiTheme="minorHAnsi" w:cstheme="minorHAnsi"/>
          <w:color w:val="auto"/>
        </w:rPr>
        <w:t xml:space="preserve"> (37.6 mm/s). </w:t>
      </w:r>
      <w:r w:rsidRPr="00BD4B9E">
        <w:rPr>
          <w:rFonts w:asciiTheme="minorHAnsi" w:hAnsiTheme="minorHAnsi" w:cstheme="minorHAnsi"/>
          <w:noProof/>
          <w:color w:val="auto"/>
        </w:rPr>
        <w:t>Two data sets from different preparations of bacteriorhodopsin crystals in LCP</w:t>
      </w:r>
      <w:r w:rsidRPr="00E875D3">
        <w:rPr>
          <w:rFonts w:asciiTheme="minorHAnsi" w:hAnsiTheme="minorHAnsi" w:cstheme="minorHAnsi"/>
          <w:noProof/>
          <w:color w:val="auto"/>
        </w:rPr>
        <w:t xml:space="preserve"> are </w:t>
      </w:r>
      <w:r>
        <w:rPr>
          <w:rFonts w:asciiTheme="minorHAnsi" w:hAnsiTheme="minorHAnsi" w:cstheme="minorHAnsi"/>
          <w:noProof/>
          <w:color w:val="auto"/>
        </w:rPr>
        <w:t>shown</w:t>
      </w:r>
      <w:r w:rsidRPr="00BD4B9E">
        <w:rPr>
          <w:rFonts w:asciiTheme="minorHAnsi" w:hAnsiTheme="minorHAnsi" w:cstheme="minorHAnsi"/>
          <w:noProof/>
          <w:color w:val="auto"/>
        </w:rPr>
        <w:t>.</w:t>
      </w:r>
      <w:r w:rsidRPr="00207BFC">
        <w:rPr>
          <w:rFonts w:asciiTheme="minorHAnsi" w:hAnsiTheme="minorHAnsi" w:cstheme="minorHAnsi"/>
          <w:color w:val="auto"/>
        </w:rPr>
        <w:t xml:space="preserve"> Four (or more) data points from each second of </w:t>
      </w:r>
      <w:r w:rsidRPr="00E44EA2">
        <w:rPr>
          <w:rFonts w:asciiTheme="minorHAnsi" w:hAnsiTheme="minorHAnsi" w:cstheme="minorHAnsi"/>
          <w:noProof/>
          <w:color w:val="auto"/>
        </w:rPr>
        <w:t>time</w:t>
      </w:r>
      <w:r>
        <w:rPr>
          <w:rFonts w:asciiTheme="minorHAnsi" w:hAnsiTheme="minorHAnsi" w:cstheme="minorHAnsi"/>
          <w:noProof/>
          <w:color w:val="auto"/>
        </w:rPr>
        <w:t>-</w:t>
      </w:r>
      <w:r w:rsidRPr="00E44EA2">
        <w:rPr>
          <w:rFonts w:asciiTheme="minorHAnsi" w:hAnsiTheme="minorHAnsi" w:cstheme="minorHAnsi"/>
          <w:noProof/>
          <w:color w:val="auto"/>
        </w:rPr>
        <w:t>lapse</w:t>
      </w:r>
      <w:r w:rsidRPr="00207BFC">
        <w:rPr>
          <w:rFonts w:asciiTheme="minorHAnsi" w:hAnsiTheme="minorHAnsi" w:cstheme="minorHAnsi"/>
          <w:color w:val="auto"/>
        </w:rPr>
        <w:t xml:space="preserve"> high-speed camera video (</w:t>
      </w:r>
      <w:r w:rsidR="00D72F8B">
        <w:rPr>
          <w:rFonts w:asciiTheme="minorHAnsi" w:hAnsiTheme="minorHAnsi" w:cstheme="minorHAnsi"/>
          <w:color w:val="auto"/>
        </w:rPr>
        <w:t>1 s</w:t>
      </w:r>
      <w:r w:rsidRPr="00207BFC">
        <w:rPr>
          <w:rFonts w:asciiTheme="minorHAnsi" w:hAnsiTheme="minorHAnsi" w:cstheme="minorHAnsi"/>
          <w:color w:val="auto"/>
        </w:rPr>
        <w:t xml:space="preserve"> of recording every </w:t>
      </w:r>
      <w:r w:rsidR="00D72F8B">
        <w:rPr>
          <w:rFonts w:asciiTheme="minorHAnsi" w:hAnsiTheme="minorHAnsi" w:cstheme="minorHAnsi"/>
          <w:color w:val="auto"/>
        </w:rPr>
        <w:t>30 s</w:t>
      </w:r>
      <w:r w:rsidRPr="00207BFC">
        <w:rPr>
          <w:rFonts w:asciiTheme="minorHAnsi" w:hAnsiTheme="minorHAnsi" w:cstheme="minorHAnsi"/>
          <w:color w:val="auto"/>
        </w:rPr>
        <w:t xml:space="preserve">) </w:t>
      </w:r>
      <w:r w:rsidRPr="009E1E59">
        <w:rPr>
          <w:rFonts w:asciiTheme="minorHAnsi" w:hAnsiTheme="minorHAnsi" w:cstheme="minorHAnsi"/>
          <w:noProof/>
          <w:color w:val="auto"/>
        </w:rPr>
        <w:t>were plotted</w:t>
      </w:r>
      <w:r w:rsidRPr="00207BFC">
        <w:rPr>
          <w:rFonts w:asciiTheme="minorHAnsi" w:hAnsiTheme="minorHAnsi" w:cstheme="minorHAnsi"/>
          <w:color w:val="auto"/>
        </w:rPr>
        <w:t xml:space="preserve">. A large spread between data points taken from a single second data collection period indicate </w:t>
      </w:r>
      <w:r w:rsidRPr="00E44EA2">
        <w:rPr>
          <w:rFonts w:asciiTheme="minorHAnsi" w:hAnsiTheme="minorHAnsi" w:cstheme="minorHAnsi"/>
          <w:noProof/>
          <w:color w:val="auto"/>
        </w:rPr>
        <w:t>short</w:t>
      </w:r>
      <w:r>
        <w:rPr>
          <w:rFonts w:asciiTheme="minorHAnsi" w:hAnsiTheme="minorHAnsi" w:cstheme="minorHAnsi"/>
          <w:noProof/>
          <w:color w:val="auto"/>
        </w:rPr>
        <w:t>-</w:t>
      </w:r>
      <w:r w:rsidRPr="00E44EA2">
        <w:rPr>
          <w:rFonts w:asciiTheme="minorHAnsi" w:hAnsiTheme="minorHAnsi" w:cstheme="minorHAnsi"/>
          <w:noProof/>
          <w:color w:val="auto"/>
        </w:rPr>
        <w:t>term</w:t>
      </w:r>
      <w:r w:rsidRPr="00207BFC">
        <w:rPr>
          <w:rFonts w:asciiTheme="minorHAnsi" w:hAnsiTheme="minorHAnsi" w:cstheme="minorHAnsi"/>
          <w:color w:val="auto"/>
        </w:rPr>
        <w:t xml:space="preserve"> speed variation. </w:t>
      </w:r>
      <w:r w:rsidRPr="009E1E59">
        <w:rPr>
          <w:rFonts w:asciiTheme="minorHAnsi" w:hAnsiTheme="minorHAnsi" w:cstheme="minorHAnsi"/>
          <w:noProof/>
          <w:color w:val="auto"/>
        </w:rPr>
        <w:t>While a moving average over the whole data series show</w:t>
      </w:r>
      <w:r w:rsidRPr="009963F4">
        <w:rPr>
          <w:rFonts w:asciiTheme="minorHAnsi" w:hAnsiTheme="minorHAnsi" w:cstheme="minorHAnsi"/>
          <w:noProof/>
          <w:color w:val="auto"/>
        </w:rPr>
        <w:t>s</w:t>
      </w:r>
      <w:r w:rsidRPr="009E1E59">
        <w:rPr>
          <w:rFonts w:asciiTheme="minorHAnsi" w:hAnsiTheme="minorHAnsi" w:cstheme="minorHAnsi"/>
          <w:noProof/>
          <w:color w:val="auto"/>
        </w:rPr>
        <w:t xml:space="preserve"> the longer fluctuations in the flow.</w:t>
      </w:r>
      <w:r w:rsidRPr="00207BFC">
        <w:rPr>
          <w:rFonts w:asciiTheme="minorHAnsi" w:hAnsiTheme="minorHAnsi" w:cstheme="minorHAnsi"/>
          <w:color w:val="auto"/>
        </w:rPr>
        <w:t xml:space="preserve"> The top series is from a poorly extruding sample</w:t>
      </w:r>
      <w:r>
        <w:rPr>
          <w:rFonts w:asciiTheme="minorHAnsi" w:hAnsiTheme="minorHAnsi" w:cstheme="minorHAnsi"/>
          <w:color w:val="auto"/>
        </w:rPr>
        <w:t xml:space="preserve"> (high chance for light contamination with two consecutive pump laser pulses)</w:t>
      </w:r>
      <w:r w:rsidRPr="00207BFC">
        <w:rPr>
          <w:rFonts w:asciiTheme="minorHAnsi" w:hAnsiTheme="minorHAnsi" w:cstheme="minorHAnsi"/>
          <w:color w:val="auto"/>
        </w:rPr>
        <w:t>, and the bottom series is from a sample that performed optimally.</w:t>
      </w:r>
      <w:r>
        <w:rPr>
          <w:rFonts w:asciiTheme="minorHAnsi" w:hAnsiTheme="minorHAnsi" w:cstheme="minorHAnsi"/>
          <w:color w:val="auto"/>
        </w:rPr>
        <w:t xml:space="preserve"> The horizontal dotted line indicates the target extrusion speed set via the HPLC pump.</w:t>
      </w:r>
    </w:p>
    <w:p w14:paraId="6EB43A5A" w14:textId="7D9371D5" w:rsidR="000F0BF0" w:rsidRDefault="000F0BF0" w:rsidP="007966C6">
      <w:pPr>
        <w:rPr>
          <w:rFonts w:asciiTheme="minorHAnsi" w:hAnsiTheme="minorHAnsi" w:cstheme="minorHAnsi"/>
          <w:color w:val="auto"/>
        </w:rPr>
      </w:pPr>
    </w:p>
    <w:p w14:paraId="6CC39B19" w14:textId="6C2695A5" w:rsidR="000F0BF0" w:rsidRPr="00207BFC" w:rsidRDefault="000F0BF0" w:rsidP="007966C6">
      <w:pPr>
        <w:rPr>
          <w:rFonts w:asciiTheme="minorHAnsi" w:hAnsiTheme="minorHAnsi" w:cstheme="minorHAnsi"/>
          <w:b/>
          <w:color w:val="auto"/>
        </w:rPr>
      </w:pPr>
      <w:r w:rsidRPr="00207BFC">
        <w:rPr>
          <w:rFonts w:asciiTheme="minorHAnsi" w:hAnsiTheme="minorHAnsi" w:cstheme="minorHAnsi"/>
          <w:b/>
          <w:color w:val="auto"/>
        </w:rPr>
        <w:t xml:space="preserve">Figure </w:t>
      </w:r>
      <w:r>
        <w:rPr>
          <w:rFonts w:asciiTheme="minorHAnsi" w:hAnsiTheme="minorHAnsi" w:cstheme="minorHAnsi"/>
          <w:b/>
          <w:color w:val="auto"/>
        </w:rPr>
        <w:t>3: Sample preparation flowchart.</w:t>
      </w:r>
      <w:r w:rsidRPr="00616814">
        <w:rPr>
          <w:rFonts w:asciiTheme="minorHAnsi" w:hAnsiTheme="minorHAnsi" w:cstheme="minorHAnsi"/>
          <w:b/>
          <w:color w:val="auto"/>
        </w:rPr>
        <w:t xml:space="preserve"> </w:t>
      </w:r>
      <w:r>
        <w:rPr>
          <w:rFonts w:asciiTheme="minorHAnsi" w:hAnsiTheme="minorHAnsi" w:cstheme="minorHAnsi"/>
          <w:color w:val="auto"/>
        </w:rPr>
        <w:t xml:space="preserve">Sample preparation starts with a high density of protein crystals embedded in LCP. </w:t>
      </w:r>
      <w:r>
        <w:rPr>
          <w:rFonts w:asciiTheme="minorHAnsi" w:hAnsiTheme="minorHAnsi" w:cstheme="minorHAnsi"/>
          <w:noProof/>
          <w:color w:val="auto"/>
        </w:rPr>
        <w:t>The s</w:t>
      </w:r>
      <w:r w:rsidRPr="001E661F">
        <w:rPr>
          <w:rFonts w:asciiTheme="minorHAnsi" w:hAnsiTheme="minorHAnsi" w:cstheme="minorHAnsi"/>
          <w:noProof/>
          <w:color w:val="auto"/>
        </w:rPr>
        <w:t>ample</w:t>
      </w:r>
      <w:r>
        <w:rPr>
          <w:rFonts w:asciiTheme="minorHAnsi" w:hAnsiTheme="minorHAnsi" w:cstheme="minorHAnsi"/>
          <w:color w:val="auto"/>
        </w:rPr>
        <w:t xml:space="preserve"> is then mixed with low transition temperature lipid, paraffin, and prepared LCP until the sample comes into the cubic </w:t>
      </w:r>
      <w:proofErr w:type="gramStart"/>
      <w:r>
        <w:rPr>
          <w:rFonts w:asciiTheme="minorHAnsi" w:hAnsiTheme="minorHAnsi" w:cstheme="minorHAnsi"/>
          <w:color w:val="auto"/>
        </w:rPr>
        <w:t>phase, and</w:t>
      </w:r>
      <w:proofErr w:type="gramEnd"/>
      <w:r>
        <w:rPr>
          <w:rFonts w:asciiTheme="minorHAnsi" w:hAnsiTheme="minorHAnsi" w:cstheme="minorHAnsi"/>
          <w:color w:val="auto"/>
        </w:rPr>
        <w:t xml:space="preserve"> passes a series of small tests to indicate that the sample will extrude in the injector.</w:t>
      </w:r>
    </w:p>
    <w:p w14:paraId="1B936BDE" w14:textId="77777777" w:rsidR="00866F29" w:rsidRDefault="00866F29" w:rsidP="007966C6">
      <w:pPr>
        <w:rPr>
          <w:rFonts w:asciiTheme="minorHAnsi" w:hAnsiTheme="minorHAnsi" w:cstheme="minorHAnsi"/>
          <w:b/>
          <w:color w:val="auto"/>
        </w:rPr>
      </w:pPr>
    </w:p>
    <w:p w14:paraId="22626BAC" w14:textId="643D5F6E" w:rsidR="00C276CC" w:rsidRDefault="00B4030E" w:rsidP="007966C6">
      <w:pPr>
        <w:rPr>
          <w:rFonts w:asciiTheme="minorHAnsi" w:hAnsiTheme="minorHAnsi" w:cstheme="minorHAnsi"/>
          <w:color w:val="auto"/>
        </w:rPr>
      </w:pPr>
      <w:r>
        <w:rPr>
          <w:rFonts w:asciiTheme="minorHAnsi" w:hAnsiTheme="minorHAnsi" w:cstheme="minorHAnsi"/>
          <w:b/>
          <w:color w:val="auto"/>
        </w:rPr>
        <w:t xml:space="preserve">Figure </w:t>
      </w:r>
      <w:r w:rsidR="000F0BF0">
        <w:rPr>
          <w:rFonts w:asciiTheme="minorHAnsi" w:hAnsiTheme="minorHAnsi" w:cstheme="minorHAnsi"/>
          <w:b/>
          <w:color w:val="auto"/>
        </w:rPr>
        <w:t>4</w:t>
      </w:r>
      <w:r>
        <w:rPr>
          <w:rFonts w:asciiTheme="minorHAnsi" w:hAnsiTheme="minorHAnsi" w:cstheme="minorHAnsi"/>
          <w:b/>
          <w:color w:val="auto"/>
        </w:rPr>
        <w:t>:</w:t>
      </w:r>
      <w:r w:rsidR="00651837" w:rsidRPr="00207BFC">
        <w:rPr>
          <w:rFonts w:asciiTheme="minorHAnsi" w:hAnsiTheme="minorHAnsi" w:cstheme="minorHAnsi"/>
          <w:b/>
          <w:color w:val="auto"/>
        </w:rPr>
        <w:t xml:space="preserve"> Bacteriorhodopsin crystals</w:t>
      </w:r>
      <w:r w:rsidR="00493995">
        <w:rPr>
          <w:rFonts w:asciiTheme="minorHAnsi" w:hAnsiTheme="minorHAnsi" w:cstheme="minorHAnsi"/>
          <w:b/>
          <w:color w:val="auto"/>
        </w:rPr>
        <w:t xml:space="preserve"> as starting material. </w:t>
      </w:r>
      <w:r w:rsidR="00651837" w:rsidRPr="00207BFC">
        <w:rPr>
          <w:rFonts w:asciiTheme="minorHAnsi" w:hAnsiTheme="minorHAnsi" w:cstheme="minorHAnsi"/>
          <w:color w:val="auto"/>
        </w:rPr>
        <w:t xml:space="preserve"> </w:t>
      </w:r>
      <w:r w:rsidR="005A6C0F" w:rsidRPr="00207BFC">
        <w:rPr>
          <w:rFonts w:asciiTheme="minorHAnsi" w:hAnsiTheme="minorHAnsi" w:cstheme="minorHAnsi"/>
          <w:color w:val="auto"/>
        </w:rPr>
        <w:t xml:space="preserve">Crystals </w:t>
      </w:r>
      <w:r w:rsidR="005A6C0F" w:rsidRPr="00063E86">
        <w:rPr>
          <w:rFonts w:asciiTheme="minorHAnsi" w:hAnsiTheme="minorHAnsi" w:cstheme="minorHAnsi"/>
          <w:noProof/>
          <w:color w:val="auto"/>
        </w:rPr>
        <w:t>are grown</w:t>
      </w:r>
      <w:r w:rsidR="005A6C0F" w:rsidRPr="00207BFC">
        <w:rPr>
          <w:rFonts w:asciiTheme="minorHAnsi" w:hAnsiTheme="minorHAnsi" w:cstheme="minorHAnsi"/>
          <w:color w:val="auto"/>
        </w:rPr>
        <w:t xml:space="preserve"> in </w:t>
      </w:r>
      <w:r w:rsidR="00463C46" w:rsidRPr="00063E86">
        <w:rPr>
          <w:rFonts w:asciiTheme="minorHAnsi" w:hAnsiTheme="minorHAnsi" w:cstheme="minorHAnsi"/>
          <w:noProof/>
          <w:color w:val="auto"/>
        </w:rPr>
        <w:t>gas</w:t>
      </w:r>
      <w:r w:rsidR="00063E86">
        <w:rPr>
          <w:rFonts w:asciiTheme="minorHAnsi" w:hAnsiTheme="minorHAnsi" w:cstheme="minorHAnsi"/>
          <w:noProof/>
          <w:color w:val="auto"/>
        </w:rPr>
        <w:t>-</w:t>
      </w:r>
      <w:r w:rsidR="00463C46" w:rsidRPr="00063E86">
        <w:rPr>
          <w:rFonts w:asciiTheme="minorHAnsi" w:hAnsiTheme="minorHAnsi" w:cstheme="minorHAnsi"/>
          <w:noProof/>
          <w:color w:val="auto"/>
        </w:rPr>
        <w:t>tight</w:t>
      </w:r>
      <w:r w:rsidR="00463C46" w:rsidRPr="00207BFC">
        <w:rPr>
          <w:rFonts w:asciiTheme="minorHAnsi" w:hAnsiTheme="minorHAnsi" w:cstheme="minorHAnsi"/>
          <w:color w:val="auto"/>
        </w:rPr>
        <w:t xml:space="preserve"> </w:t>
      </w:r>
      <w:r w:rsidR="005A6C0F" w:rsidRPr="00207BFC">
        <w:rPr>
          <w:rFonts w:asciiTheme="minorHAnsi" w:hAnsiTheme="minorHAnsi" w:cstheme="minorHAnsi"/>
          <w:color w:val="auto"/>
        </w:rPr>
        <w:t>syringe</w:t>
      </w:r>
      <w:r w:rsidR="00463C46" w:rsidRPr="00207BFC">
        <w:rPr>
          <w:rFonts w:asciiTheme="minorHAnsi" w:hAnsiTheme="minorHAnsi" w:cstheme="minorHAnsi"/>
          <w:color w:val="auto"/>
        </w:rPr>
        <w:t>s (A</w:t>
      </w:r>
      <w:r w:rsidR="00493995">
        <w:rPr>
          <w:rFonts w:asciiTheme="minorHAnsi" w:hAnsiTheme="minorHAnsi" w:cstheme="minorHAnsi"/>
          <w:color w:val="auto"/>
        </w:rPr>
        <w:t>,</w:t>
      </w:r>
      <w:r w:rsidR="00463C46" w:rsidRPr="00207BFC">
        <w:rPr>
          <w:rFonts w:asciiTheme="minorHAnsi" w:hAnsiTheme="minorHAnsi" w:cstheme="minorHAnsi"/>
          <w:color w:val="auto"/>
        </w:rPr>
        <w:t>)</w:t>
      </w:r>
      <w:r w:rsidR="00542BF0">
        <w:rPr>
          <w:rFonts w:asciiTheme="minorHAnsi" w:hAnsiTheme="minorHAnsi" w:cstheme="minorHAnsi"/>
          <w:color w:val="auto"/>
        </w:rPr>
        <w:t xml:space="preserve"> with LCP immersed in </w:t>
      </w:r>
      <w:r w:rsidR="00063E86">
        <w:rPr>
          <w:rFonts w:asciiTheme="minorHAnsi" w:hAnsiTheme="minorHAnsi" w:cstheme="minorHAnsi"/>
          <w:color w:val="auto"/>
        </w:rPr>
        <w:t xml:space="preserve">the </w:t>
      </w:r>
      <w:r w:rsidR="00542BF0" w:rsidRPr="00063E86">
        <w:rPr>
          <w:rFonts w:asciiTheme="minorHAnsi" w:hAnsiTheme="minorHAnsi" w:cstheme="minorHAnsi"/>
          <w:noProof/>
          <w:color w:val="auto"/>
        </w:rPr>
        <w:t>precipitant</w:t>
      </w:r>
      <w:r w:rsidR="00542BF0">
        <w:rPr>
          <w:rFonts w:asciiTheme="minorHAnsi" w:hAnsiTheme="minorHAnsi" w:cstheme="minorHAnsi"/>
          <w:color w:val="auto"/>
        </w:rPr>
        <w:t xml:space="preserve"> solution</w:t>
      </w:r>
      <w:r w:rsidR="00463C46" w:rsidRPr="00207BFC">
        <w:rPr>
          <w:rFonts w:asciiTheme="minorHAnsi" w:hAnsiTheme="minorHAnsi" w:cstheme="minorHAnsi"/>
          <w:color w:val="auto"/>
        </w:rPr>
        <w:t xml:space="preserve">. Crystallization </w:t>
      </w:r>
      <w:r w:rsidR="00463C46" w:rsidRPr="00BD4B9E">
        <w:rPr>
          <w:rFonts w:asciiTheme="minorHAnsi" w:hAnsiTheme="minorHAnsi" w:cstheme="minorHAnsi"/>
          <w:noProof/>
          <w:color w:val="auto"/>
        </w:rPr>
        <w:t>is optimized</w:t>
      </w:r>
      <w:r w:rsidR="00463C46" w:rsidRPr="00207BFC">
        <w:rPr>
          <w:rFonts w:asciiTheme="minorHAnsi" w:hAnsiTheme="minorHAnsi" w:cstheme="minorHAnsi"/>
          <w:color w:val="auto"/>
        </w:rPr>
        <w:t xml:space="preserve"> for a high density of crystals with a </w:t>
      </w:r>
      <w:r w:rsidR="00272BE6">
        <w:rPr>
          <w:rFonts w:asciiTheme="minorHAnsi" w:hAnsiTheme="minorHAnsi" w:cstheme="minorHAnsi"/>
          <w:color w:val="auto"/>
        </w:rPr>
        <w:t xml:space="preserve">possibly </w:t>
      </w:r>
      <w:r w:rsidR="00463C46" w:rsidRPr="00207BFC">
        <w:rPr>
          <w:rFonts w:asciiTheme="minorHAnsi" w:hAnsiTheme="minorHAnsi" w:cstheme="minorHAnsi"/>
          <w:color w:val="auto"/>
        </w:rPr>
        <w:t>narrow size distribution (</w:t>
      </w:r>
      <w:r w:rsidR="00054D6D">
        <w:rPr>
          <w:rFonts w:asciiTheme="minorHAnsi" w:hAnsiTheme="minorHAnsi" w:cstheme="minorHAnsi"/>
          <w:color w:val="auto"/>
        </w:rPr>
        <w:t>B)</w:t>
      </w:r>
      <w:r w:rsidR="00463C46" w:rsidRPr="00207BFC">
        <w:rPr>
          <w:rFonts w:asciiTheme="minorHAnsi" w:hAnsiTheme="minorHAnsi" w:cstheme="minorHAnsi"/>
          <w:color w:val="auto"/>
        </w:rPr>
        <w:t xml:space="preserve">. </w:t>
      </w:r>
    </w:p>
    <w:p w14:paraId="7D8F676F" w14:textId="77777777" w:rsidR="000F0BF0" w:rsidRDefault="000F0BF0" w:rsidP="007966C6">
      <w:pPr>
        <w:rPr>
          <w:rFonts w:asciiTheme="minorHAnsi" w:hAnsiTheme="minorHAnsi" w:cstheme="minorHAnsi"/>
          <w:color w:val="auto"/>
        </w:rPr>
      </w:pPr>
    </w:p>
    <w:p w14:paraId="260E5982" w14:textId="60E96D49" w:rsidR="000F0BF0" w:rsidRDefault="000F0BF0" w:rsidP="007966C6">
      <w:pPr>
        <w:rPr>
          <w:rFonts w:asciiTheme="minorHAnsi" w:hAnsiTheme="minorHAnsi" w:cstheme="minorHAnsi"/>
          <w:color w:val="auto"/>
        </w:rPr>
      </w:pPr>
      <w:r>
        <w:rPr>
          <w:rFonts w:asciiTheme="minorHAnsi" w:hAnsiTheme="minorHAnsi" w:cstheme="minorHAnsi"/>
          <w:b/>
          <w:color w:val="auto"/>
        </w:rPr>
        <w:t xml:space="preserve">Figure 5: Structural changes in bacteriorhodopsin. </w:t>
      </w:r>
      <w:r>
        <w:rPr>
          <w:rFonts w:asciiTheme="minorHAnsi" w:hAnsiTheme="minorHAnsi" w:cstheme="minorHAnsi"/>
          <w:color w:val="auto"/>
        </w:rPr>
        <w:t>TR-SFX reveals ultra-fast changes in the structure of the proton pump bacteriorhodopsin. H</w:t>
      </w:r>
      <w:r w:rsidRPr="00616814">
        <w:rPr>
          <w:rFonts w:asciiTheme="minorHAnsi" w:hAnsiTheme="minorHAnsi" w:cstheme="minorHAnsi"/>
          <w:color w:val="auto"/>
        </w:rPr>
        <w:t>ere</w:t>
      </w:r>
      <w:r>
        <w:rPr>
          <w:rFonts w:asciiTheme="minorHAnsi" w:hAnsiTheme="minorHAnsi" w:cstheme="minorHAnsi"/>
          <w:color w:val="auto"/>
        </w:rPr>
        <w:t xml:space="preserve"> is pictured a model of </w:t>
      </w:r>
      <w:r w:rsidRPr="001E661F">
        <w:rPr>
          <w:rFonts w:asciiTheme="minorHAnsi" w:hAnsiTheme="minorHAnsi" w:cstheme="minorHAnsi"/>
          <w:noProof/>
          <w:color w:val="auto"/>
        </w:rPr>
        <w:t>bR</w:t>
      </w:r>
      <w:r>
        <w:rPr>
          <w:rFonts w:asciiTheme="minorHAnsi" w:hAnsiTheme="minorHAnsi" w:cstheme="minorHAnsi"/>
          <w:color w:val="auto"/>
        </w:rPr>
        <w:t xml:space="preserve"> derived from TR-SFX data obtained from crystals prepared using the protocols outlined in this work. The left panel shows the model with highlighted features in the retinal binding pocket. The right panel shows the changes in the retinal from femtoseconds to milliseconds. This figure </w:t>
      </w:r>
      <w:r w:rsidRPr="001E661F">
        <w:rPr>
          <w:rFonts w:asciiTheme="minorHAnsi" w:hAnsiTheme="minorHAnsi" w:cstheme="minorHAnsi"/>
          <w:noProof/>
          <w:color w:val="auto"/>
        </w:rPr>
        <w:t>was reproduced</w:t>
      </w:r>
      <w:r>
        <w:rPr>
          <w:rFonts w:asciiTheme="minorHAnsi" w:hAnsiTheme="minorHAnsi" w:cstheme="minorHAnsi"/>
          <w:color w:val="auto"/>
        </w:rPr>
        <w:t xml:space="preserve"> from </w:t>
      </w:r>
      <w:proofErr w:type="spellStart"/>
      <w:r>
        <w:rPr>
          <w:rFonts w:asciiTheme="minorHAnsi" w:hAnsiTheme="minorHAnsi" w:cstheme="minorHAnsi"/>
          <w:color w:val="auto"/>
        </w:rPr>
        <w:t>Nogly</w:t>
      </w:r>
      <w:proofErr w:type="spellEnd"/>
      <w:r>
        <w:rPr>
          <w:rFonts w:asciiTheme="minorHAnsi" w:hAnsiTheme="minorHAnsi" w:cstheme="minorHAnsi"/>
          <w:color w:val="auto"/>
        </w:rPr>
        <w:t xml:space="preserve"> </w:t>
      </w:r>
      <w:r w:rsidR="00B608B7" w:rsidRPr="00B608B7">
        <w:rPr>
          <w:rFonts w:asciiTheme="minorHAnsi" w:hAnsiTheme="minorHAnsi" w:cstheme="minorHAnsi"/>
          <w:color w:val="auto"/>
        </w:rPr>
        <w:t>et al.</w:t>
      </w:r>
      <w:r>
        <w:rPr>
          <w:rFonts w:asciiTheme="minorHAnsi" w:hAnsiTheme="minorHAnsi" w:cstheme="minorHAnsi"/>
          <w:color w:val="auto"/>
        </w:rPr>
        <w:t xml:space="preserve"> (2018)</w:t>
      </w:r>
      <w:r>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DOI":"10.1126/science.aat0094","ISSN":"0036-8075","PMID":"29903883","author":[{"dropping-particle":"","family":"Nogly","given":"Przemyslaw","non-dropping-particle":"","parse-names":false,"suffix":""},{"dropping-particle":"","family":"Weinert","given":"Tobias","non-dropping-particle":"","parse-names":false,"suffix":""},{"dropping-particle":"","family":"James","given":"Daniel","non-dropping-particle":"","parse-names":false,"suffix":""},{"dropping-particle":"","family":"Carbajo","given":"Sergio","non-dropping-particle":"","parse-names":false,"suffix":""},{"dropping-particle":"","family":"Ozerov","given":"Dmitry","non-dropping-particle":"","parse-names":false,"suffix":""},{"dropping-particle":"","family":"Furrer","given":"Antonia","non-dropping-particle":"","parse-names":false,"suffix":""},{"dropping-particle":"","family":"Gashi","given":"Dardan","non-dropping-particle":"","parse-names":false,"suffix":""},{"dropping-particle":"","family":"Borin","given":"Veniamin","non-dropping-particle":"","parse-names":false,"suffix":""},{"dropping-particle":"","family":"Skopintsev","given":"Petr","non-dropping-particle":"","parse-names":false,"suffix":""},{"dropping-particle":"","family":"Jaeger","given":"Kathrin","non-dropping-particle":"","parse-names":false,"suffix":""},{"dropping-particle":"","family":"Nass","given":"Karol","non-dropping-particle":"","parse-names":false,"suffix":""},{"dropping-particle":"","family":"Båth","given":"Petra","non-dropping-particle":"","parse-names":false,"suffix":""},{"dropping-particle":"","family":"Bosman","given":"Robert","non-dropping-particle":"","parse-names":false,"suffix":""},{"dropping-particle":"","family":"Koglin","given":"Jason","non-dropping-particle":"","parse-names":false,"suffix":""},{"dropping-particle":"","family":"Seaberg","given":"Matthew","non-dropping-particle":"","parse-names":false,"suffix":""},{"dropping-particle":"","family":"Lane","given":"Thomas","non-dropping-particle":"","parse-names":false,"suffix":""},{"dropping-particle":"","family":"Kekilli","given":"Demet","non-dropping-particle":"","parse-names":false,"suffix":""},{"dropping-particle":"","family":"Brünle","given":"Steffen","non-dropping-particle":"","parse-names":false,"suffix":""},{"dropping-particle":"","family":"Tanaka","given":"Tomoyuki","non-dropping-particle":"","parse-names":false,"suffix":""},{"dropping-particle":"","family":"Wu","given":"Wenting","non-dropping-particle":"","parse-names":false,"suffix":""},{"dropping-particle":"","family":"Milne","given":"Christopher","non-dropping-particle":"","parse-names":false,"suffix":""},{"dropping-particle":"","family":"White","given":"Thomas","non-dropping-particle":"","parse-names":false,"suffix":""},{"dropping-particle":"","family":"Barty","given":"Anton","non-dropping-particle":"","parse-names":false,"suffix":""},{"dropping-particle":"","family":"Weierstall","given":"Uwe","non-dropping-particle":"","parse-names":false,"suffix":""},{"dropping-particle":"","family":"Panneels","given":"Valerie","non-dropping-particle":"","parse-names":false,"suffix":""},{"dropping-particle":"","family":"Nango","given":"Eriko","non-dropping-particle":"","parse-names":false,"suffix":""},{"dropping-particle":"","family":"Iwata","given":"So","non-dropping-particle":"","parse-names":false,"suffix":""},{"dropping-particle":"","family":"Hunter","given":"Mark","non-dropping-particle":"","parse-names":false,"suffix":""},{"dropping-particle":"","family":"Schapiro","given":"Igor","non-dropping-particle":"","parse-names":false,"suffix":""},{"dropping-particle":"","family":"Schertler","given":"Gebhard","non-dropping-particle":"","parse-names":false,"suffix":""},{"dropping-particle":"","family":"Neutze","given":"Richard","non-dropping-particle":"","parse-names":false,"suffix":""},{"dropping-particle":"","family":"Standfuss","given":"Jörg","non-dropping-particle":"","parse-names":false,"suffix":""}],"container-title":"Science","id":"ITEM-1","issue":"June","issued":{"date-parts":[["2018","6","14"]]},"page":"eaat0094","title":"Retinal isomerization in bacteriorhodopsin captured by a femtosecond x-ray laser","type":"article-journal","volume":"0094"},"uris":["http://www.mendeley.com/documents/?uuid=07d60c6e-578e-4a5c-bc53-dfcf63d01d0a"]}],"mendeley":{"formattedCitation":"&lt;sup&gt;10&lt;/sup&gt;","plainTextFormattedCitation":"10","previouslyFormattedCitation":"&lt;sup&gt;10&lt;/sup&gt;"},"properties":{"noteIndex":0},"schema":"https://github.com/citation-style-language/schema/raw/master/csl-citation.json"}</w:instrText>
      </w:r>
      <w:r>
        <w:rPr>
          <w:rFonts w:asciiTheme="minorHAnsi" w:hAnsiTheme="minorHAnsi" w:cstheme="minorHAnsi"/>
          <w:color w:val="auto"/>
        </w:rPr>
        <w:fldChar w:fldCharType="separate"/>
      </w:r>
      <w:r w:rsidRPr="00EB3832">
        <w:rPr>
          <w:rFonts w:asciiTheme="minorHAnsi" w:hAnsiTheme="minorHAnsi" w:cstheme="minorHAnsi"/>
          <w:noProof/>
          <w:color w:val="auto"/>
          <w:vertAlign w:val="superscript"/>
        </w:rPr>
        <w:t>10</w:t>
      </w:r>
      <w:r>
        <w:rPr>
          <w:rFonts w:asciiTheme="minorHAnsi" w:hAnsiTheme="minorHAnsi" w:cstheme="minorHAnsi"/>
          <w:color w:val="auto"/>
        </w:rPr>
        <w:fldChar w:fldCharType="end"/>
      </w:r>
      <w:r>
        <w:rPr>
          <w:rFonts w:asciiTheme="minorHAnsi" w:hAnsiTheme="minorHAnsi" w:cstheme="minorHAnsi"/>
          <w:color w:val="auto"/>
        </w:rPr>
        <w:t xml:space="preserve"> with permission.</w:t>
      </w:r>
    </w:p>
    <w:p w14:paraId="7945A9A5" w14:textId="77777777" w:rsidR="000F0BF0" w:rsidRPr="00616814" w:rsidRDefault="000F0BF0" w:rsidP="007966C6">
      <w:pPr>
        <w:rPr>
          <w:rFonts w:asciiTheme="minorHAnsi" w:hAnsiTheme="minorHAnsi" w:cstheme="minorHAnsi"/>
          <w:color w:val="auto"/>
        </w:rPr>
      </w:pPr>
    </w:p>
    <w:p w14:paraId="4896C4AF" w14:textId="3FBA09D6" w:rsidR="000F0BF0" w:rsidRPr="00207BFC" w:rsidRDefault="000F0BF0" w:rsidP="007966C6">
      <w:pPr>
        <w:rPr>
          <w:rFonts w:asciiTheme="minorHAnsi" w:hAnsiTheme="minorHAnsi" w:cstheme="minorHAnsi"/>
          <w:color w:val="auto"/>
        </w:rPr>
      </w:pPr>
      <w:r>
        <w:rPr>
          <w:rFonts w:asciiTheme="minorHAnsi" w:hAnsiTheme="minorHAnsi" w:cstheme="minorHAnsi"/>
          <w:b/>
          <w:color w:val="auto"/>
        </w:rPr>
        <w:t>Figure 6:</w:t>
      </w:r>
      <w:r w:rsidRPr="00207BFC">
        <w:rPr>
          <w:rFonts w:asciiTheme="minorHAnsi" w:hAnsiTheme="minorHAnsi" w:cstheme="minorHAnsi"/>
          <w:b/>
          <w:color w:val="auto"/>
        </w:rPr>
        <w:t xml:space="preserve"> The three-</w:t>
      </w:r>
      <w:r>
        <w:rPr>
          <w:rFonts w:asciiTheme="minorHAnsi" w:hAnsiTheme="minorHAnsi" w:cstheme="minorHAnsi"/>
          <w:b/>
          <w:color w:val="auto"/>
        </w:rPr>
        <w:t>way</w:t>
      </w:r>
      <w:r w:rsidRPr="00207BFC">
        <w:rPr>
          <w:rFonts w:asciiTheme="minorHAnsi" w:hAnsiTheme="minorHAnsi" w:cstheme="minorHAnsi"/>
          <w:b/>
          <w:color w:val="auto"/>
        </w:rPr>
        <w:t xml:space="preserve"> coupler</w:t>
      </w:r>
      <w:r>
        <w:rPr>
          <w:rFonts w:asciiTheme="minorHAnsi" w:hAnsiTheme="minorHAnsi" w:cstheme="minorHAnsi"/>
          <w:color w:val="auto"/>
        </w:rPr>
        <w:t>.</w:t>
      </w:r>
      <w:r w:rsidRPr="00207BFC">
        <w:rPr>
          <w:rFonts w:asciiTheme="minorHAnsi" w:hAnsiTheme="minorHAnsi" w:cstheme="minorHAnsi"/>
          <w:color w:val="auto"/>
        </w:rPr>
        <w:t xml:space="preserve"> The three-</w:t>
      </w:r>
      <w:r>
        <w:rPr>
          <w:rFonts w:asciiTheme="minorHAnsi" w:hAnsiTheme="minorHAnsi" w:cstheme="minorHAnsi"/>
          <w:color w:val="auto"/>
        </w:rPr>
        <w:t>way</w:t>
      </w:r>
      <w:r w:rsidRPr="00207BFC">
        <w:rPr>
          <w:rFonts w:asciiTheme="minorHAnsi" w:hAnsiTheme="minorHAnsi" w:cstheme="minorHAnsi"/>
          <w:color w:val="auto"/>
        </w:rPr>
        <w:t xml:space="preserve"> coupler is a </w:t>
      </w:r>
      <w:r>
        <w:rPr>
          <w:rFonts w:asciiTheme="minorHAnsi" w:hAnsiTheme="minorHAnsi" w:cstheme="minorHAnsi"/>
          <w:color w:val="auto"/>
        </w:rPr>
        <w:t>reduced</w:t>
      </w:r>
      <w:r w:rsidRPr="00207BFC">
        <w:rPr>
          <w:rFonts w:asciiTheme="minorHAnsi" w:hAnsiTheme="minorHAnsi" w:cstheme="minorHAnsi"/>
          <w:color w:val="auto"/>
        </w:rPr>
        <w:t xml:space="preserve"> dead-volume Y mixer designed</w:t>
      </w:r>
      <w:r>
        <w:rPr>
          <w:rFonts w:asciiTheme="minorHAnsi" w:hAnsiTheme="minorHAnsi" w:cstheme="minorHAnsi"/>
          <w:color w:val="auto"/>
        </w:rPr>
        <w:t xml:space="preserve"> for compatibility with</w:t>
      </w:r>
      <w:r w:rsidRPr="00207BFC">
        <w:rPr>
          <w:rFonts w:asciiTheme="minorHAnsi" w:hAnsiTheme="minorHAnsi" w:cstheme="minorHAnsi"/>
          <w:color w:val="auto"/>
        </w:rPr>
        <w:t xml:space="preserve"> gastight syringes. 3D renderings of the coupler, show an exploded view of the assembly (A), and a transparent view showing the mixing channel (B). The </w:t>
      </w:r>
      <w:r>
        <w:rPr>
          <w:rFonts w:asciiTheme="minorHAnsi" w:hAnsiTheme="minorHAnsi" w:cstheme="minorHAnsi"/>
          <w:color w:val="auto"/>
        </w:rPr>
        <w:t xml:space="preserve">figure shows an </w:t>
      </w:r>
      <w:r w:rsidRPr="00207BFC">
        <w:rPr>
          <w:rFonts w:asciiTheme="minorHAnsi" w:hAnsiTheme="minorHAnsi" w:cstheme="minorHAnsi"/>
          <w:color w:val="auto"/>
        </w:rPr>
        <w:t xml:space="preserve">inhomogeneous crystal </w:t>
      </w:r>
      <w:r>
        <w:rPr>
          <w:rFonts w:asciiTheme="minorHAnsi" w:hAnsiTheme="minorHAnsi" w:cstheme="minorHAnsi"/>
          <w:color w:val="auto"/>
        </w:rPr>
        <w:t>distribution</w:t>
      </w:r>
      <w:r w:rsidRPr="00207BFC">
        <w:rPr>
          <w:rFonts w:asciiTheme="minorHAnsi" w:hAnsiTheme="minorHAnsi" w:cstheme="minorHAnsi"/>
          <w:color w:val="auto"/>
        </w:rPr>
        <w:t xml:space="preserve"> after mixing with the standard coupler (C), and the resultant suspension after mixing in the three-</w:t>
      </w:r>
      <w:r>
        <w:rPr>
          <w:rFonts w:asciiTheme="minorHAnsi" w:hAnsiTheme="minorHAnsi" w:cstheme="minorHAnsi"/>
          <w:color w:val="auto"/>
        </w:rPr>
        <w:t>way</w:t>
      </w:r>
      <w:r w:rsidRPr="00207BFC">
        <w:rPr>
          <w:rFonts w:asciiTheme="minorHAnsi" w:hAnsiTheme="minorHAnsi" w:cstheme="minorHAnsi"/>
          <w:color w:val="auto"/>
        </w:rPr>
        <w:t xml:space="preserve"> coupler (D). Mixing is accomplished by pushing roughly half of the sample into another syringe (E), and then pushing both halves into the remaining syringe together </w:t>
      </w:r>
      <w:r>
        <w:rPr>
          <w:rFonts w:asciiTheme="minorHAnsi" w:hAnsiTheme="minorHAnsi" w:cstheme="minorHAnsi"/>
          <w:color w:val="auto"/>
        </w:rPr>
        <w:t>as illustrated by the blue arrows</w:t>
      </w:r>
      <w:r w:rsidRPr="00207BFC">
        <w:rPr>
          <w:rFonts w:asciiTheme="minorHAnsi" w:hAnsiTheme="minorHAnsi" w:cstheme="minorHAnsi"/>
          <w:color w:val="auto"/>
        </w:rPr>
        <w:t>(F).</w:t>
      </w:r>
    </w:p>
    <w:p w14:paraId="4D039E05" w14:textId="77777777" w:rsidR="008D200A" w:rsidRDefault="008D200A" w:rsidP="007966C6">
      <w:pPr>
        <w:rPr>
          <w:rFonts w:asciiTheme="minorHAnsi" w:hAnsiTheme="minorHAnsi" w:cstheme="minorHAnsi"/>
          <w:color w:val="auto"/>
        </w:rPr>
      </w:pPr>
    </w:p>
    <w:p w14:paraId="434CE45F" w14:textId="46BA5818" w:rsidR="008D200A" w:rsidRDefault="008D200A" w:rsidP="007966C6">
      <w:pPr>
        <w:rPr>
          <w:rFonts w:asciiTheme="minorHAnsi" w:hAnsiTheme="minorHAnsi" w:cstheme="minorHAnsi"/>
          <w:color w:val="auto"/>
        </w:rPr>
      </w:pPr>
      <w:r w:rsidRPr="00207BFC">
        <w:rPr>
          <w:rFonts w:asciiTheme="minorHAnsi" w:hAnsiTheme="minorHAnsi" w:cstheme="minorHAnsi"/>
          <w:b/>
          <w:color w:val="auto"/>
        </w:rPr>
        <w:t xml:space="preserve">Figure </w:t>
      </w:r>
      <w:r w:rsidR="000F0BF0">
        <w:rPr>
          <w:rFonts w:asciiTheme="minorHAnsi" w:hAnsiTheme="minorHAnsi" w:cstheme="minorHAnsi"/>
          <w:b/>
          <w:color w:val="auto"/>
        </w:rPr>
        <w:t>7</w:t>
      </w:r>
      <w:r>
        <w:rPr>
          <w:rFonts w:asciiTheme="minorHAnsi" w:hAnsiTheme="minorHAnsi" w:cstheme="minorHAnsi"/>
          <w:b/>
          <w:color w:val="auto"/>
        </w:rPr>
        <w:t xml:space="preserve">: Pre-injection testing indicators. </w:t>
      </w:r>
      <w:r>
        <w:rPr>
          <w:rFonts w:asciiTheme="minorHAnsi" w:hAnsiTheme="minorHAnsi" w:cstheme="minorHAnsi"/>
          <w:color w:val="auto"/>
        </w:rPr>
        <w:t xml:space="preserve">During sample </w:t>
      </w:r>
      <w:r w:rsidRPr="009E1E59">
        <w:rPr>
          <w:rFonts w:asciiTheme="minorHAnsi" w:hAnsiTheme="minorHAnsi" w:cstheme="minorHAnsi"/>
          <w:noProof/>
          <w:color w:val="auto"/>
        </w:rPr>
        <w:t>preparation</w:t>
      </w:r>
      <w:r>
        <w:rPr>
          <w:rFonts w:asciiTheme="minorHAnsi" w:hAnsiTheme="minorHAnsi" w:cstheme="minorHAnsi"/>
          <w:noProof/>
          <w:color w:val="auto"/>
        </w:rPr>
        <w:t>,</w:t>
      </w:r>
      <w:r>
        <w:rPr>
          <w:rFonts w:asciiTheme="minorHAnsi" w:hAnsiTheme="minorHAnsi" w:cstheme="minorHAnsi"/>
          <w:color w:val="auto"/>
        </w:rPr>
        <w:t xml:space="preserve"> several small tests are used to indicate that the sample is in phase, and adequately viscous. Optical clarity is one indicator that the sample is likely in the cubic phase. (A) </w:t>
      </w:r>
      <w:r w:rsidR="00D72F8B">
        <w:rPr>
          <w:rFonts w:asciiTheme="minorHAnsi" w:hAnsiTheme="minorHAnsi" w:cstheme="minorHAnsi"/>
          <w:noProof/>
          <w:color w:val="auto"/>
        </w:rPr>
        <w:t>A</w:t>
      </w:r>
      <w:r w:rsidRPr="001E661F">
        <w:rPr>
          <w:rFonts w:asciiTheme="minorHAnsi" w:hAnsiTheme="minorHAnsi" w:cstheme="minorHAnsi"/>
          <w:noProof/>
          <w:color w:val="auto"/>
        </w:rPr>
        <w:t xml:space="preserve"> turbid</w:t>
      </w:r>
      <w:r>
        <w:rPr>
          <w:rFonts w:asciiTheme="minorHAnsi" w:hAnsiTheme="minorHAnsi" w:cstheme="minorHAnsi"/>
          <w:color w:val="auto"/>
        </w:rPr>
        <w:t xml:space="preserve"> sample is shown in the </w:t>
      </w:r>
      <w:r w:rsidRPr="009E1E59">
        <w:rPr>
          <w:rFonts w:asciiTheme="minorHAnsi" w:hAnsiTheme="minorHAnsi" w:cstheme="minorHAnsi"/>
          <w:noProof/>
          <w:color w:val="auto"/>
        </w:rPr>
        <w:t>syringe</w:t>
      </w:r>
      <w:r>
        <w:rPr>
          <w:rFonts w:asciiTheme="minorHAnsi" w:hAnsiTheme="minorHAnsi" w:cstheme="minorHAnsi"/>
          <w:color w:val="auto"/>
        </w:rPr>
        <w:t xml:space="preserve">. (B) </w:t>
      </w:r>
      <w:r w:rsidR="00D72F8B">
        <w:rPr>
          <w:rFonts w:asciiTheme="minorHAnsi" w:hAnsiTheme="minorHAnsi" w:cstheme="minorHAnsi"/>
          <w:color w:val="auto"/>
        </w:rPr>
        <w:t>A</w:t>
      </w:r>
      <w:r>
        <w:rPr>
          <w:rFonts w:asciiTheme="minorHAnsi" w:hAnsiTheme="minorHAnsi" w:cstheme="minorHAnsi"/>
          <w:color w:val="auto"/>
        </w:rPr>
        <w:t xml:space="preserve"> clear sample is shown, note the graduation lines visible through the sample despite the high density of micro-crystals. When the lipid matrix is in the cubic </w:t>
      </w:r>
      <w:r w:rsidRPr="009E1E59">
        <w:rPr>
          <w:rFonts w:asciiTheme="minorHAnsi" w:hAnsiTheme="minorHAnsi" w:cstheme="minorHAnsi"/>
          <w:noProof/>
          <w:color w:val="auto"/>
        </w:rPr>
        <w:t>phase</w:t>
      </w:r>
      <w:r>
        <w:rPr>
          <w:rFonts w:asciiTheme="minorHAnsi" w:hAnsiTheme="minorHAnsi" w:cstheme="minorHAnsi"/>
          <w:noProof/>
          <w:color w:val="auto"/>
        </w:rPr>
        <w:t>,</w:t>
      </w:r>
      <w:r>
        <w:rPr>
          <w:rFonts w:asciiTheme="minorHAnsi" w:hAnsiTheme="minorHAnsi" w:cstheme="minorHAnsi"/>
          <w:color w:val="auto"/>
        </w:rPr>
        <w:t xml:space="preserve"> it remains solid-like when under no stress. A low-pressure test </w:t>
      </w:r>
      <w:r w:rsidRPr="001E661F">
        <w:rPr>
          <w:rFonts w:asciiTheme="minorHAnsi" w:hAnsiTheme="minorHAnsi" w:cstheme="minorHAnsi"/>
          <w:noProof/>
          <w:color w:val="auto"/>
        </w:rPr>
        <w:t>is performed</w:t>
      </w:r>
      <w:r>
        <w:rPr>
          <w:rFonts w:asciiTheme="minorHAnsi" w:hAnsiTheme="minorHAnsi" w:cstheme="minorHAnsi"/>
          <w:color w:val="auto"/>
        </w:rPr>
        <w:t xml:space="preserve"> by pulling the syringe away from the back of the sample. When the sample is too liquid</w:t>
      </w:r>
      <w:r w:rsidR="004A5485">
        <w:rPr>
          <w:rFonts w:asciiTheme="minorHAnsi" w:hAnsiTheme="minorHAnsi" w:cstheme="minorHAnsi"/>
          <w:color w:val="auto"/>
        </w:rPr>
        <w:t>-like</w:t>
      </w:r>
      <w:r>
        <w:rPr>
          <w:rFonts w:asciiTheme="minorHAnsi" w:hAnsiTheme="minorHAnsi" w:cstheme="minorHAnsi"/>
          <w:color w:val="auto"/>
        </w:rPr>
        <w:t xml:space="preserve"> (indicative of the </w:t>
      </w:r>
      <w:r w:rsidRPr="009E1E59">
        <w:rPr>
          <w:rFonts w:asciiTheme="minorHAnsi" w:hAnsiTheme="minorHAnsi" w:cstheme="minorHAnsi"/>
          <w:noProof/>
          <w:color w:val="auto"/>
        </w:rPr>
        <w:t>sponge</w:t>
      </w:r>
      <w:r>
        <w:rPr>
          <w:rFonts w:asciiTheme="minorHAnsi" w:hAnsiTheme="minorHAnsi" w:cstheme="minorHAnsi"/>
          <w:color w:val="auto"/>
        </w:rPr>
        <w:t xml:space="preserve"> phase) the sample expands to fill the volume (C). In a positive result of the same test (</w:t>
      </w:r>
      <w:r w:rsidRPr="009E1E59">
        <w:rPr>
          <w:rFonts w:asciiTheme="minorHAnsi" w:hAnsiTheme="minorHAnsi" w:cstheme="minorHAnsi"/>
          <w:noProof/>
          <w:color w:val="auto"/>
        </w:rPr>
        <w:t>D)</w:t>
      </w:r>
      <w:r>
        <w:rPr>
          <w:rFonts w:asciiTheme="minorHAnsi" w:hAnsiTheme="minorHAnsi" w:cstheme="minorHAnsi"/>
          <w:noProof/>
          <w:color w:val="auto"/>
        </w:rPr>
        <w:t>,</w:t>
      </w:r>
      <w:r>
        <w:rPr>
          <w:rFonts w:asciiTheme="minorHAnsi" w:hAnsiTheme="minorHAnsi" w:cstheme="minorHAnsi"/>
          <w:color w:val="auto"/>
        </w:rPr>
        <w:t xml:space="preserve"> the sample remains static despite the withdr</w:t>
      </w:r>
      <w:r w:rsidR="00323330">
        <w:rPr>
          <w:rFonts w:asciiTheme="minorHAnsi" w:hAnsiTheme="minorHAnsi" w:cstheme="minorHAnsi"/>
          <w:color w:val="auto"/>
        </w:rPr>
        <w:t>awn</w:t>
      </w:r>
      <w:r>
        <w:rPr>
          <w:rFonts w:asciiTheme="minorHAnsi" w:hAnsiTheme="minorHAnsi" w:cstheme="minorHAnsi"/>
          <w:color w:val="auto"/>
        </w:rPr>
        <w:t xml:space="preserve"> plunger. Finally, a macro-scale extrusion test </w:t>
      </w:r>
      <w:r w:rsidRPr="001E661F">
        <w:rPr>
          <w:rFonts w:asciiTheme="minorHAnsi" w:hAnsiTheme="minorHAnsi" w:cstheme="minorHAnsi"/>
          <w:noProof/>
          <w:color w:val="auto"/>
        </w:rPr>
        <w:t>is performed</w:t>
      </w:r>
      <w:r>
        <w:rPr>
          <w:rFonts w:asciiTheme="minorHAnsi" w:hAnsiTheme="minorHAnsi" w:cstheme="minorHAnsi"/>
          <w:color w:val="auto"/>
        </w:rPr>
        <w:t xml:space="preserve"> by pressing a small amount of sample through the syringe coupler. A droplet forming at the nozzle tip (E) </w:t>
      </w:r>
      <w:r w:rsidR="00743B2F">
        <w:rPr>
          <w:rFonts w:asciiTheme="minorHAnsi" w:hAnsiTheme="minorHAnsi" w:cstheme="minorHAnsi"/>
          <w:color w:val="auto"/>
        </w:rPr>
        <w:t xml:space="preserve">or a quickly bending cylinder of LCP </w:t>
      </w:r>
      <w:r>
        <w:rPr>
          <w:rFonts w:asciiTheme="minorHAnsi" w:hAnsiTheme="minorHAnsi" w:cstheme="minorHAnsi"/>
          <w:color w:val="auto"/>
        </w:rPr>
        <w:t xml:space="preserve">indicates a sample that is not viscous enough. If the sample extrudes, forms a cylinder, </w:t>
      </w:r>
      <w:r w:rsidR="00743B2F">
        <w:rPr>
          <w:rFonts w:asciiTheme="minorHAnsi" w:hAnsiTheme="minorHAnsi" w:cstheme="minorHAnsi"/>
          <w:color w:val="auto"/>
        </w:rPr>
        <w:t>which</w:t>
      </w:r>
      <w:r>
        <w:rPr>
          <w:rFonts w:asciiTheme="minorHAnsi" w:hAnsiTheme="minorHAnsi" w:cstheme="minorHAnsi"/>
          <w:color w:val="auto"/>
        </w:rPr>
        <w:t xml:space="preserve"> remains </w:t>
      </w:r>
      <w:r w:rsidRPr="001E661F">
        <w:rPr>
          <w:rFonts w:asciiTheme="minorHAnsi" w:hAnsiTheme="minorHAnsi" w:cstheme="minorHAnsi"/>
          <w:noProof/>
          <w:color w:val="auto"/>
        </w:rPr>
        <w:t>upright</w:t>
      </w:r>
      <w:r w:rsidR="004A5485">
        <w:rPr>
          <w:rFonts w:asciiTheme="minorHAnsi" w:hAnsiTheme="minorHAnsi" w:cstheme="minorHAnsi"/>
          <w:noProof/>
          <w:color w:val="auto"/>
        </w:rPr>
        <w:t xml:space="preserve"> over time (F)</w:t>
      </w:r>
      <w:r>
        <w:rPr>
          <w:rFonts w:asciiTheme="minorHAnsi" w:hAnsiTheme="minorHAnsi" w:cstheme="minorHAnsi"/>
          <w:noProof/>
          <w:color w:val="auto"/>
        </w:rPr>
        <w:t>,</w:t>
      </w:r>
      <w:r>
        <w:rPr>
          <w:rFonts w:asciiTheme="minorHAnsi" w:hAnsiTheme="minorHAnsi" w:cstheme="minorHAnsi"/>
          <w:color w:val="auto"/>
        </w:rPr>
        <w:t xml:space="preserve"> then the sample may advance to </w:t>
      </w:r>
      <w:r w:rsidRPr="001E661F">
        <w:rPr>
          <w:rFonts w:asciiTheme="minorHAnsi" w:hAnsiTheme="minorHAnsi" w:cstheme="minorHAnsi"/>
          <w:noProof/>
          <w:color w:val="auto"/>
        </w:rPr>
        <w:t>high-speed</w:t>
      </w:r>
      <w:r>
        <w:rPr>
          <w:rFonts w:asciiTheme="minorHAnsi" w:hAnsiTheme="minorHAnsi" w:cstheme="minorHAnsi"/>
          <w:color w:val="auto"/>
        </w:rPr>
        <w:t xml:space="preserve"> camera testing. </w:t>
      </w:r>
    </w:p>
    <w:p w14:paraId="75182EC3" w14:textId="77777777" w:rsidR="00B32616" w:rsidRPr="001B1519" w:rsidRDefault="00B32616" w:rsidP="007966C6">
      <w:pPr>
        <w:rPr>
          <w:rFonts w:asciiTheme="minorHAnsi" w:hAnsiTheme="minorHAnsi" w:cstheme="minorHAnsi"/>
          <w:color w:val="808080" w:themeColor="background1" w:themeShade="80"/>
        </w:rPr>
      </w:pPr>
    </w:p>
    <w:p w14:paraId="64B8CF78" w14:textId="05EEA672" w:rsidR="006305D7" w:rsidRPr="001B1519" w:rsidRDefault="006305D7" w:rsidP="007966C6">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181ED165" w14:textId="01DD9E51" w:rsidR="00AA4B8E" w:rsidRDefault="00AA4B8E" w:rsidP="007966C6">
      <w:pPr>
        <w:rPr>
          <w:rFonts w:cstheme="minorHAnsi"/>
        </w:rPr>
      </w:pPr>
      <w:r>
        <w:rPr>
          <w:rFonts w:cstheme="minorHAnsi"/>
        </w:rPr>
        <w:t xml:space="preserve">The TR-SFX method with the viscous extrusion injector has proven to </w:t>
      </w:r>
      <w:r w:rsidR="00E15FDB">
        <w:rPr>
          <w:rFonts w:cstheme="minorHAnsi"/>
        </w:rPr>
        <w:t>b</w:t>
      </w:r>
      <w:r>
        <w:rPr>
          <w:rFonts w:cstheme="minorHAnsi"/>
        </w:rPr>
        <w:t xml:space="preserve">e a viable technique for structural dynamics studies of </w:t>
      </w:r>
      <w:r w:rsidR="00323330">
        <w:rPr>
          <w:rFonts w:cstheme="minorHAnsi"/>
        </w:rPr>
        <w:t>bacteriorhodopsin</w:t>
      </w:r>
      <w:r w:rsidR="00323330">
        <w:rPr>
          <w:rFonts w:cstheme="minorHAnsi"/>
        </w:rPr>
        <w:fldChar w:fldCharType="begin" w:fldLock="1"/>
      </w:r>
      <w:r w:rsidR="00323330">
        <w:rPr>
          <w:rFonts w:cstheme="minorHAnsi"/>
        </w:rPr>
        <w:instrText>ADDIN CSL_CITATION {"citationItems":[{"id":"ITEM-1","itemData":{"DOI":"10.1126/science.aah3497","ISBN":"1095-9203 (Electronic) 0036-8075 (Linking)","ISSN":"0036-8075","PMID":"28008064","abstract":"Bacteriorhodopsin is a membrane protein that harvests the energy content from light to transport protons out of the cell against a transmembrane potential. Nango et al. used timeresolved serial femtosecond crystallography at an x-ray free electron laser to provide 13 structural snapshots of the conformational changes that occur in the nanoseconds to milliseconds after photoactivation. These changes begin at the active site, propagate toward the extracellular side of the protein, and mediate internal protonation exchanges that achieve proton transport.Science, this issue p. 1552Bacteriorhodopsin (bR) is a light-driven proton pump and a model membrane transport protein. We used time-resolved serial femtosecond crystallography at an x-ray free electron laser to visualize conformational changes in bR from nanoseconds to milliseconds following photoactivation. An initially twisted retinal chromophore displaces a conserved tryptophan residue of transmembrane helix F on the cytoplasmic side of the protein while dislodging a key water molecule on the extracellular side. The resulting cascade of structural changes throughout the protein shows how motions are choreographed as bR transports protons uphill against a transmembrane concentration gradient.","author":[{"dropping-particle":"","family":"Nango","given":"Eriko","non-dropping-particle":"","parse-names":false,"suffix":""},{"dropping-particle":"","family":"Royant","given":"Antoine","non-dropping-particle":"","parse-names":false,"suffix":""},{"dropping-particle":"","family":"Kubo","given":"Minoru","non-dropping-particle":"","parse-names":false,"suffix":""},{"dropping-particle":"","family":"Nakane","given":"Takanori","non-dropping-particle":"","parse-names":false,"suffix":""},{"dropping-particle":"","family":"Wickstrand","given":"Cecilia","non-dropping-particle":"","parse-names":false,"suffix":""},{"dropping-particle":"","family":"Kimura","given":"Tetsunari","non-dropping-particle":"","parse-names":false,"suffix":""},{"dropping-particle":"","family":"Tanaka","given":"Tomoyuki","non-dropping-particle":"","parse-names":false,"suffix":""},{"dropping-particle":"","family":"Tono","given":"Kensuke","non-dropping-particle":"","parse-names":false,"suffix":""},{"dropping-particle":"","family":"Song","given":"Changyong","non-dropping-particle":"","parse-names":false,"suffix":""},{"dropping-particle":"","family":"Tanaka","given":"Rie","non-dropping-particle":"","parse-names":false,"suffix":""},{"dropping-particle":"","family":"Arima","given":"Toshi","non-dropping-particle":"","parse-names":false,"suffix":""},{"dropping-particle":"","family":"Yamashita","given":"Ayumi","non-dropping-particle":"","parse-names":false,"suffix":""},{"dropping-particle":"","family":"Kobayashi","given":"Jun","non-dropping-particle":"","parse-names":false,"suffix":""},{"dropping-particle":"","family":"Hosaka","given":"Toshiaki","non-dropping-particle":"","parse-names":false,"suffix":""},{"dropping-particle":"","family":"Mizohata","given":"Eiichi","non-dropping-particle":"","parse-names":false,"suffix":""},{"dropping-particle":"","family":"Nogly","given":"Przemyslaw","non-dropping-particle":"","parse-names":false,"suffix":""},{"dropping-particle":"","family":"Sugahara","given":"Michihiro","non-dropping-particle":"","parse-names":false,"suffix":""},{"dropping-particle":"","family":"Nam","given":"Daewoong","non-dropping-particle":"","parse-names":false,"suffix":""},{"dropping-particle":"","family":"Nomura","given":"Takashi","non-dropping-particle":"","parse-names":false,"suffix":""},{"dropping-particle":"","family":"Shimamura","given":"Tatsuro","non-dropping-particle":"","parse-names":false,"suffix":""},{"dropping-particle":"","family":"Im","given":"Dohyun","non-dropping-particle":"","parse-names":false,"suffix":""},{"dropping-particle":"","family":"Fujiwara","given":"Takaaki","non-dropping-particle":"","parse-names":false,"suffix":""},{"dropping-particle":"","family":"Yamanaka","given":"Yasuaki","non-dropping-particle":"","parse-names":false,"suffix":""},{"dropping-particle":"","family":"Jeon","given":"Byeonghyun","non-dropping-particle":"","parse-names":false,"suffix":""},{"dropping-particle":"","family":"Nishizawa","given":"Tomohiro","non-dropping-particle":"","parse-names":false,"suffix":""},{"dropping-particle":"","family":"Oda","given":"Kazumasa","non-dropping-particle":"","parse-names":false,"suffix":""},{"dropping-particle":"","family":"Fukuda","given":"Masahiro","non-dropping-particle":"","parse-names":false,"suffix":""},{"dropping-particle":"","family":"Andersson","given":"Rebecka","non-dropping-particle":"","parse-names":false,"suffix":""},{"dropping-particle":"","family":"Båth","given":"Petra","non-dropping-particle":"","parse-names":false,"suffix":""},{"dropping-particle":"","family":"Dods","given":"Robert","non-dropping-particle":"","parse-names":false,"suffix":""},{"dropping-particle":"","family":"Davidsson","given":"Jan","non-dropping-particle":"","parse-names":false,"suffix":""},{"dropping-particle":"","family":"Matsuoka","given":"Shigeru","non-dropping-particle":"","parse-names":false,"suffix":""},{"dropping-particle":"","family":"Kawatake","given":"Satoshi","non-dropping-particle":"","parse-names":false,"suffix":""},{"dropping-particle":"","family":"Murata","given":"Michio","non-dropping-particle":"","parse-names":false,"suffix":""},{"dropping-particle":"","family":"Nureki","given":"Osamu","non-dropping-particle":"","parse-names":false,"suffix":""},{"dropping-particle":"","family":"Owada","given":"Shigeki","non-dropping-particle":"","parse-names":false,"suffix":""},{"dropping-particle":"","family":"Kameshima","given":"Takashi","non-dropping-particle":"","parse-names":false,"suffix":""},{"dropping-particle":"","family":"Hatsui","given":"Takaki","non-dropping-particle":"","parse-names":false,"suffix":""},{"dropping-particle":"","family":"Joti","given":"Yasumasa","non-dropping-particle":"","parse-names":false,"suffix":""},{"dropping-particle":"","family":"Schertler","given":"Gebhard","non-dropping-particle":"","parse-names":false,"suffix":""},{"dropping-particle":"","family":"Yabashi","given":"Makina","non-dropping-particle":"","parse-names":false,"suffix":""},{"dropping-particle":"","family":"Bondar","given":"Ana-Nicoleta","non-dropping-particle":"","parse-names":false,"suffix":""},{"dropping-particle":"","family":"Standfuss","given":"Jörg","non-dropping-particle":"","parse-names":false,"suffix":""},{"dropping-particle":"","family":"Neutze","given":"Richard","non-dropping-particle":"","parse-names":false,"suffix":""},{"dropping-particle":"","family":"Iwata","given":"So","non-dropping-particle":"","parse-names":false,"suffix":""}],"container-title":"Science","id":"ITEM-1","issue":"6319","issued":{"date-parts":[["2016","12","23"]]},"page":"1552-1557","title":"A three-dimensional movie of structural changes in bacteriorhodopsin","type":"article-journal","volume":"354"},"uris":["http://www.mendeley.com/documents/?uuid=e6de5cf3-b8eb-424c-aff0-c3ad0912c88f"]},{"id":"ITEM-2","itemData":{"DOI":"10.1126/science.aat0094","ISSN":"0036-8075","PMID":"29903883","author":[{"dropping-particle":"","family":"Nogly","given":"Przemyslaw","non-dropping-particle":"","parse-names":false,"suffix":""},{"dropping-particle":"","family":"Weinert","given":"Tobias","non-dropping-particle":"","parse-names":false,"suffix":""},{"dropping-particle":"","family":"James","given":"Daniel","non-dropping-particle":"","parse-names":false,"suffix":""},{"dropping-particle":"","family":"Carbajo","given":"Sergio","non-dropping-particle":"","parse-names":false,"suffix":""},{"dropping-particle":"","family":"Ozerov","given":"Dmitry","non-dropping-particle":"","parse-names":false,"suffix":""},{"dropping-particle":"","family":"Furrer","given":"Antonia","non-dropping-particle":"","parse-names":false,"suffix":""},{"dropping-particle":"","family":"Gashi","given":"Dardan","non-dropping-particle":"","parse-names":false,"suffix":""},{"dropping-particle":"","family":"Borin","given":"Veniamin","non-dropping-particle":"","parse-names":false,"suffix":""},{"dropping-particle":"","family":"Skopintsev","given":"Petr","non-dropping-particle":"","parse-names":false,"suffix":""},{"dropping-particle":"","family":"Jaeger","given":"Kathrin","non-dropping-particle":"","parse-names":false,"suffix":""},{"dropping-particle":"","family":"Nass","given":"Karol","non-dropping-particle":"","parse-names":false,"suffix":""},{"dropping-particle":"","family":"Båth","given":"Petra","non-dropping-particle":"","parse-names":false,"suffix":""},{"dropping-particle":"","family":"Bosman","given":"Robert","non-dropping-particle":"","parse-names":false,"suffix":""},{"dropping-particle":"","family":"Koglin","given":"Jason","non-dropping-particle":"","parse-names":false,"suffix":""},{"dropping-particle":"","family":"Seaberg","given":"Matthew","non-dropping-particle":"","parse-names":false,"suffix":""},{"dropping-particle":"","family":"Lane","given":"Thomas","non-dropping-particle":"","parse-names":false,"suffix":""},{"dropping-particle":"","family":"Kekilli","given":"Demet","non-dropping-particle":"","parse-names":false,"suffix":""},{"dropping-particle":"","family":"Brünle","given":"Steffen","non-dropping-particle":"","parse-names":false,"suffix":""},{"dropping-particle":"","family":"Tanaka","given":"Tomoyuki","non-dropping-particle":"","parse-names":false,"suffix":""},{"dropping-particle":"","family":"Wu","given":"Wenting","non-dropping-particle":"","parse-names":false,"suffix":""},{"dropping-particle":"","family":"Milne","given":"Christopher","non-dropping-particle":"","parse-names":false,"suffix":""},{"dropping-particle":"","family":"White","given":"Thomas","non-dropping-particle":"","parse-names":false,"suffix":""},{"dropping-particle":"","family":"Barty","given":"Anton","non-dropping-particle":"","parse-names":false,"suffix":""},{"dropping-particle":"","family":"Weierstall","given":"Uwe","non-dropping-particle":"","parse-names":false,"suffix":""},{"dropping-particle":"","family":"Panneels","given":"Valerie","non-dropping-particle":"","parse-names":false,"suffix":""},{"dropping-particle":"","family":"Nango","given":"Eriko","non-dropping-particle":"","parse-names":false,"suffix":""},{"dropping-particle":"","family":"Iwata","given":"So","non-dropping-particle":"","parse-names":false,"suffix":""},{"dropping-particle":"","family":"Hunter","given":"Mark","non-dropping-particle":"","parse-names":false,"suffix":""},{"dropping-particle":"","family":"Schapiro","given":"Igor","non-dropping-particle":"","parse-names":false,"suffix":""},{"dropping-particle":"","family":"Schertler","given":"Gebhard","non-dropping-particle":"","parse-names":false,"suffix":""},{"dropping-particle":"","family":"Neutze","given":"Richard","non-dropping-particle":"","parse-names":false,"suffix":""},{"dropping-particle":"","family":"Standfuss","given":"Jörg","non-dropping-particle":"","parse-names":false,"suffix":""}],"container-title":"Science","id":"ITEM-2","issue":"June","issued":{"date-parts":[["2018","6","14"]]},"page":"eaat0094","title":"Retinal isomerization in bacteriorhodopsin captured by a femtosecond x-ray laser","type":"article-journal","volume":"0094"},"uris":["http://www.mendeley.com/documents/?uuid=07d60c6e-578e-4a5c-bc53-dfcf63d01d0a"]}],"mendeley":{"formattedCitation":"&lt;sup&gt;9, 10&lt;/sup&gt;","plainTextFormattedCitation":"9, 10","previouslyFormattedCitation":"&lt;sup&gt;9, 10&lt;/sup&gt;"},"properties":{"noteIndex":0},"schema":"https://github.com/citation-style-language/schema/raw/master/csl-citation.json"}</w:instrText>
      </w:r>
      <w:r w:rsidR="00323330">
        <w:rPr>
          <w:rFonts w:cstheme="minorHAnsi"/>
        </w:rPr>
        <w:fldChar w:fldCharType="separate"/>
      </w:r>
      <w:r w:rsidR="00323330" w:rsidRPr="00323330">
        <w:rPr>
          <w:rFonts w:cstheme="minorHAnsi"/>
          <w:noProof/>
          <w:vertAlign w:val="superscript"/>
        </w:rPr>
        <w:t>9,10</w:t>
      </w:r>
      <w:r w:rsidR="00323330">
        <w:rPr>
          <w:rFonts w:cstheme="minorHAnsi"/>
        </w:rPr>
        <w:fldChar w:fldCharType="end"/>
      </w:r>
      <w:r w:rsidR="00323330">
        <w:rPr>
          <w:rFonts w:cstheme="minorHAnsi"/>
        </w:rPr>
        <w:t xml:space="preserve"> and photosystem II</w:t>
      </w:r>
      <w:r w:rsidR="00323330">
        <w:rPr>
          <w:rFonts w:cstheme="minorHAnsi"/>
        </w:rPr>
        <w:fldChar w:fldCharType="begin" w:fldLock="1"/>
      </w:r>
      <w:r w:rsidR="00726B2D">
        <w:rPr>
          <w:rFonts w:cstheme="minorHAnsi"/>
        </w:rPr>
        <w:instrText>ADDIN CSL_CITATION {"citationItems":[{"id":"ITEM-1","itemData":{"DOI":"10.1038/nature21400","ISBN":"1112001603","ISSN":"0028-0836","PMID":"28219079","abstract":"A new approach, time-resolved serial femtosecond crystallography, is used to view the intermediate states of a photosystem complex following illumination, shedding light on proton transfer and O=O bond formation.","author":[{"dropping-particle":"","family":"Suga","given":"Michihiro","non-dropping-particle":"","parse-names":false,"suffix":""},{"dropping-particle":"","family":"Akita","given":"Fusamichi","non-dropping-particle":"","parse-names":false,"suffix":""},{"dropping-particle":"","family":"Sugahara","given":"Michihiro","non-dropping-particle":"","parse-names":false,"suffix":""},{"dropping-particle":"","family":"Kubo","given":"Minoru","non-dropping-particle":"","parse-names":false,"suffix":""},{"dropping-particle":"","family":"Nakajima","given":"Yoshiki","non-dropping-particle":"","parse-names":false,"suffix":""},{"dropping-particle":"","family":"Nakane","given":"Takanori","non-dropping-particle":"","parse-names":false,"suffix":""},{"dropping-particle":"","family":"Yamashita","given":"Keitaro","non-dropping-particle":"","parse-names":false,"suffix":""},{"dropping-particle":"","family":"Umena","given":"Yasufumi","non-dropping-particle":"","parse-names":false,"suffix":""},{"dropping-particle":"","family":"Nakabayashi","given":"Makoto","non-dropping-particle":"","parse-names":false,"suffix":""},{"dropping-particle":"","family":"Yamane","given":"Takahiro","non-dropping-particle":"","parse-names":false,"suffix":""},{"dropping-particle":"","family":"Nakano","given":"Takamitsu","non-dropping-particle":"","parse-names":false,"suffix":""},{"dropping-particle":"","family":"Suzuki","given":"Mamoru","non-dropping-particle":"","parse-names":false,"suffix":""},{"dropping-particle":"","family":"Masuda","given":"Tetsuya","non-dropping-particle":"","parse-names":false,"suffix":""},{"dropping-particle":"","family":"Inoue","given":"Shigeyuki","non-dropping-particle":"","parse-names":false,"suffix":""},{"dropping-particle":"","family":"Kimura","given":"Tetsunari","non-dropping-particle":"","parse-names":false,"suffix":""},{"dropping-particle":"","family":"Nomura","given":"Takashi","non-dropping-particle":"","parse-names":false,"suffix":""},{"dropping-particle":"","family":"Yonekura","given":"Shinichiro","non-dropping-particle":"","parse-names":false,"suffix":""},{"dropping-particle":"","family":"Yu","given":"Long-Jiang","non-dropping-particle":"","parse-names":false,"suffix":""},{"dropping-particle":"","family":"Sakamoto","given":"Tomohiro","non-dropping-particle":"","parse-names":false,"suffix":""},{"dropping-particle":"","family":"Motomura","given":"Taiki","non-dropping-particle":"","parse-names":false,"suffix":""},{"dropping-particle":"","family":"Chen","given":"Jing-Hua","non-dropping-particle":"","parse-names":false,"suffix":""},{"dropping-particle":"","family":"Kato","given":"Yuki","non-dropping-particle":"","parse-names":false,"suffix":""},{"dropping-particle":"","family":"Noguchi","given":"Takumi","non-dropping-particle":"","parse-names":false,"suffix":""},{"dropping-particle":"","family":"Tono","given":"Kensuke","non-dropping-particle":"","parse-names":false,"suffix":""},{"dropping-particle":"","family":"Joti","given":"Yasumasa","non-dropping-particle":"","parse-names":false,"suffix":""},{"dropping-particle":"","family":"Kameshima","given":"Takashi","non-dropping-particle":"","parse-names":false,"suffix":""},{"dropping-particle":"","family":"Hatsui","given":"Takaki","non-dropping-particle":"","parse-names":false,"suffix":""},{"dropping-particle":"","family":"Nango","given":"Eriko","non-dropping-particle":"","parse-names":false,"suffix":""},{"dropping-particle":"","family":"Tanaka","given":"Rie","non-dropping-particle":"","parse-names":false,"suffix":""},{"dropping-particle":"","family":"Naitow","given":"Hisashi","non-dropping-particle":"","parse-names":false,"suffix":""},{"dropping-particle":"","family":"Matsuura","given":"Yoshinori","non-dropping-particle":"","parse-names":false,"suffix":""},{"dropping-particle":"","family":"Yamashita","given":"Ayumi","non-dropping-particle":"","parse-names":false,"suffix":""},{"dropping-particle":"","family":"Yamamoto","given":"Masaki","non-dropping-particle":"","parse-names":false,"suffix":""},{"dropping-particle":"","family":"Nureki","given":"Osamu","non-dropping-particle":"","parse-names":false,"suffix":""},{"dropping-particle":"","family":"Yabashi","given":"Makina","non-dropping-particle":"","parse-names":false,"suffix":""},{"dropping-particle":"","family":"Ishikawa","given":"Tetsuya","non-dropping-particle":"","parse-names":false,"suffix":""},{"dropping-particle":"","family":"Iwata","given":"So","non-dropping-particle":"","parse-names":false,"suffix":""},{"dropping-particle":"","family":"Shen","given":"Jian-Ren","non-dropping-particle":"","parse-names":false,"suffix":""}],"container-title":"Nature","id":"ITEM-1","issue":"7643","issued":{"date-parts":[["2017","3","20"]]},"page":"131-135","publisher":"Nature Publishing Group","title":"Light-induced structural changes and the site of O=O bond formation in PSII caught by XFEL","type":"article-journal","volume":"543"},"uris":["http://www.mendeley.com/documents/?uuid=e7df32f0-7ff0-41bc-b71f-af57a6937db8"]}],"mendeley":{"formattedCitation":"&lt;sup&gt;13&lt;/sup&gt;","plainTextFormattedCitation":"13","previouslyFormattedCitation":"&lt;sup&gt;13&lt;/sup&gt;"},"properties":{"noteIndex":0},"schema":"https://github.com/citation-style-language/schema/raw/master/csl-citation.json"}</w:instrText>
      </w:r>
      <w:r w:rsidR="00323330">
        <w:rPr>
          <w:rFonts w:cstheme="minorHAnsi"/>
        </w:rPr>
        <w:fldChar w:fldCharType="separate"/>
      </w:r>
      <w:r w:rsidR="00323330" w:rsidRPr="00323330">
        <w:rPr>
          <w:rFonts w:cstheme="minorHAnsi"/>
          <w:noProof/>
          <w:vertAlign w:val="superscript"/>
        </w:rPr>
        <w:t>13</w:t>
      </w:r>
      <w:r w:rsidR="00323330">
        <w:rPr>
          <w:rFonts w:cstheme="minorHAnsi"/>
        </w:rPr>
        <w:fldChar w:fldCharType="end"/>
      </w:r>
      <w:r w:rsidR="00B42E12">
        <w:rPr>
          <w:rFonts w:cstheme="minorHAnsi"/>
        </w:rPr>
        <w:t xml:space="preserve"> and </w:t>
      </w:r>
      <w:r w:rsidR="0067099E">
        <w:rPr>
          <w:rFonts w:cstheme="minorHAnsi"/>
        </w:rPr>
        <w:t xml:space="preserve">now seems ready to study proteins driving other </w:t>
      </w:r>
      <w:r w:rsidR="0067099E" w:rsidRPr="00170664">
        <w:rPr>
          <w:rFonts w:cstheme="minorHAnsi"/>
          <w:noProof/>
        </w:rPr>
        <w:t>photo biological</w:t>
      </w:r>
      <w:r w:rsidR="0067099E" w:rsidRPr="0067099E">
        <w:rPr>
          <w:rFonts w:cstheme="minorHAnsi"/>
        </w:rPr>
        <w:t xml:space="preserve"> processes such as </w:t>
      </w:r>
      <w:r w:rsidR="00A16785">
        <w:rPr>
          <w:rFonts w:cstheme="minorHAnsi"/>
        </w:rPr>
        <w:t xml:space="preserve">light-driven ion transport or </w:t>
      </w:r>
      <w:r w:rsidR="0067099E" w:rsidRPr="0067099E">
        <w:rPr>
          <w:rFonts w:cstheme="minorHAnsi"/>
        </w:rPr>
        <w:t>sensory perception</w:t>
      </w:r>
      <w:r w:rsidR="008D200A">
        <w:rPr>
          <w:rFonts w:cstheme="minorHAnsi"/>
        </w:rPr>
        <w:fldChar w:fldCharType="begin" w:fldLock="1"/>
      </w:r>
      <w:r w:rsidR="003270AC">
        <w:rPr>
          <w:rFonts w:cstheme="minorHAnsi"/>
        </w:rPr>
        <w:instrText>ADDIN CSL_CITATION {"citationItems":[{"id":"ITEM-1","itemData":{"DOI":"10.1126/science.aau3200","ISSN":"1095-9203","PMID":"30002239","author":[{"dropping-particle":"","family":"Moffat","given":"Keith","non-dropping-particle":"","parse-names":false,"suffix":""}],"container-title":"Science (New York, N.Y.)","id":"ITEM-1","issue":"6398","issued":{"date-parts":[["2018","7","13"]]},"page":"127-128","title":"Femtosecond structural photobiology.","type":"article-journal","volume":"361"},"uris":["http://www.mendeley.com/documents/?uuid=80e8bd9c-fa6f-48f5-bc7e-e40d2880b1ec"]},{"id":"ITEM-2","itemData":{"DOI":"10.1063/1.4922774","ISSN":"2329-7778","abstract":"Structural\\r\\ninformation of the different conformational states of the two prototypical light-sensitive membrane proteins, bacteriorhodopsin and rhodopsin, has been obtained in the past by X-ray cryo-crystallography and cryo-electron microscopy. However, these methods do not allow for the structure determination of most intermediate conformations. Recently, the potential of X-Ray Free Electron Lasers (X-FELs) for tracking the dynamics of light-triggered processes by pump-probe serial femtosecond crystallography has been demonstrated using 3D-micron-sized crystals. In addition, X-FELs provide new opportunities for protein 2D-crystal diffraction, which would allow to observe the course of conformational changes of membrane proteins in a close-to-physiological lipid bilayer environment. Here, we describe the strategies towards structural\\r\\ndynamic studies of retinal proteins at room temperature, using injector or fixed-target based serial femtosecond crystallography at X-FELs. Thanks to recent progress especially in sample delivery methods, serial crystallography is now also feasible at synchrotron X-ray sources, thus expanding the possibilities for time-resolved structure determination.","author":[{"dropping-particle":"","family":"Panneels","given":"Valérie","non-dropping-particle":"","parse-names":false,"suffix":""},{"dropping-particle":"","family":"Wu","given":"Wenting","non-dropping-particle":"","parse-names":false,"suffix":""},{"dropping-particle":"","family":"Tsai","given":"Ching-Ju","non-dropping-particle":"","parse-names":false,"suffix":""},{"dropping-particle":"","family":"Nogly","given":"Przemek","non-dropping-particle":"","parse-names":false,"suffix":""},{"dropping-particle":"","family":"Rheinberger","given":"Jan","non-dropping-particle":"","parse-names":false,"suffix":""},{"dropping-particle":"","family":"Jaeger","given":"Kathrin","non-dropping-particle":"","parse-names":false,"suffix":""},{"dropping-particle":"","family":"Cicchetti","given":"Gregor","non-dropping-particle":"","parse-names":false,"suffix":""},{"dropping-particle":"","family":"Gati","given":"Cornelius","non-dropping-particle":"","parse-names":false,"suffix":""},{"dropping-particle":"","family":"Kick","given":"Leonhard M.","non-dropping-particle":"","parse-names":false,"suffix":""},{"dropping-particle":"","family":"Sala","given":"Leonardo","non-dropping-particle":"","parse-names":false,"suffix":""},{"dropping-particle":"","family":"Capitani","given":"Guido","non-dropping-particle":"","parse-names":false,"suffix":""},{"dropping-particle":"","family":"Milne","given":"Chris","non-dropping-particle":"","parse-names":false,"suffix":""},{"dropping-particle":"","family":"Padeste","given":"Celestino","non-dropping-particle":"","parse-names":false,"suffix":""},{"dropping-particle":"","family":"Pedrini","given":"Bill","non-dropping-particle":"","parse-names":false,"suffix":""},{"dropping-particle":"","family":"Li","given":"Xiao-Dan","non-dropping-particle":"","parse-names":false,"suffix":""},{"dropping-particle":"","family":"Standfuss","given":"Jörg","non-dropping-particle":"","parse-names":false,"suffix":""},{"dropping-particle":"","family":"Abela","given":"Rafael","non-dropping-particle":"","parse-names":false,"suffix":""},{"dropping-particle":"","family":"Schertler","given":"Gebhard","non-dropping-particle":"","parse-names":false,"suffix":""}],"container-title":"Structural Dynamics","id":"ITEM-2","issue":"4","issued":{"date-parts":[["2015","7"]]},"page":"041718","title":"Time-resolved structural studies with serial crystallography: A new light on retinal proteins","type":"article-journal","volume":"2"},"uris":["http://www.mendeley.com/documents/?uuid=452b2766-b4ba-41f9-9762-90d7aba24d26"]}],"mendeley":{"formattedCitation":"&lt;sup&gt;5, 50&lt;/sup&gt;","plainTextFormattedCitation":"5, 50","previouslyFormattedCitation":"&lt;sup&gt;5, 50&lt;/sup&gt;"},"properties":{"noteIndex":0},"schema":"https://github.com/citation-style-language/schema/raw/master/csl-citation.json"}</w:instrText>
      </w:r>
      <w:r w:rsidR="008D200A">
        <w:rPr>
          <w:rFonts w:cstheme="minorHAnsi"/>
        </w:rPr>
        <w:fldChar w:fldCharType="separate"/>
      </w:r>
      <w:r w:rsidR="00D611A0" w:rsidRPr="00D611A0">
        <w:rPr>
          <w:rFonts w:cstheme="minorHAnsi"/>
          <w:noProof/>
          <w:vertAlign w:val="superscript"/>
        </w:rPr>
        <w:t>5,50</w:t>
      </w:r>
      <w:r w:rsidR="008D200A">
        <w:rPr>
          <w:rFonts w:cstheme="minorHAnsi"/>
        </w:rPr>
        <w:fldChar w:fldCharType="end"/>
      </w:r>
      <w:r w:rsidR="004F0CA1">
        <w:rPr>
          <w:rFonts w:cstheme="minorHAnsi"/>
        </w:rPr>
        <w:t xml:space="preserve">. </w:t>
      </w:r>
      <w:r w:rsidR="0067099E">
        <w:rPr>
          <w:rFonts w:cstheme="minorHAnsi"/>
        </w:rPr>
        <w:t>T</w:t>
      </w:r>
      <w:r>
        <w:rPr>
          <w:rFonts w:cstheme="minorHAnsi"/>
        </w:rPr>
        <w:t xml:space="preserve">he protocols </w:t>
      </w:r>
      <w:r w:rsidR="004364C0">
        <w:rPr>
          <w:rFonts w:cstheme="minorHAnsi"/>
        </w:rPr>
        <w:t xml:space="preserve">described </w:t>
      </w:r>
      <w:r>
        <w:rPr>
          <w:rFonts w:cstheme="minorHAnsi"/>
        </w:rPr>
        <w:t xml:space="preserve">above </w:t>
      </w:r>
      <w:r w:rsidR="0067099E">
        <w:rPr>
          <w:rFonts w:cstheme="minorHAnsi"/>
        </w:rPr>
        <w:t xml:space="preserve">were designed to maximize </w:t>
      </w:r>
      <w:r w:rsidR="00170664">
        <w:rPr>
          <w:rFonts w:cstheme="minorHAnsi"/>
        </w:rPr>
        <w:t xml:space="preserve">the </w:t>
      </w:r>
      <w:r w:rsidR="0067099E" w:rsidRPr="001E661F">
        <w:rPr>
          <w:rFonts w:cstheme="minorHAnsi"/>
          <w:noProof/>
        </w:rPr>
        <w:t>success</w:t>
      </w:r>
      <w:r w:rsidR="0067099E">
        <w:rPr>
          <w:rFonts w:cstheme="minorHAnsi"/>
        </w:rPr>
        <w:t xml:space="preserve"> of TR-SFX data collection on bacteriorhodopsin, yet we believe can act as a template to optimize </w:t>
      </w:r>
      <w:r w:rsidR="00B3048F">
        <w:rPr>
          <w:rFonts w:cstheme="minorHAnsi"/>
        </w:rPr>
        <w:t>data collection on other samples.</w:t>
      </w:r>
      <w:r w:rsidR="00073F6D">
        <w:rPr>
          <w:rFonts w:cstheme="minorHAnsi"/>
        </w:rPr>
        <w:t xml:space="preserve"> In this way</w:t>
      </w:r>
      <w:r w:rsidR="00B608B7">
        <w:rPr>
          <w:rFonts w:cstheme="minorHAnsi"/>
        </w:rPr>
        <w:t>,</w:t>
      </w:r>
      <w:r w:rsidR="00073F6D">
        <w:rPr>
          <w:rFonts w:cstheme="minorHAnsi"/>
        </w:rPr>
        <w:t xml:space="preserve"> much of the precious beamtime currently lost because of clogging or poor sample extrusion could </w:t>
      </w:r>
      <w:r w:rsidR="00DE04B4">
        <w:rPr>
          <w:rFonts w:cstheme="minorHAnsi"/>
        </w:rPr>
        <w:t xml:space="preserve">instead </w:t>
      </w:r>
      <w:r w:rsidR="00073F6D">
        <w:rPr>
          <w:rFonts w:cstheme="minorHAnsi"/>
        </w:rPr>
        <w:t>be used to collect better data at more time delays.</w:t>
      </w:r>
    </w:p>
    <w:p w14:paraId="509BAEA3" w14:textId="431A50D3" w:rsidR="00C53E81" w:rsidRDefault="00C53E81" w:rsidP="007966C6">
      <w:pPr>
        <w:rPr>
          <w:rFonts w:cstheme="minorHAnsi"/>
        </w:rPr>
      </w:pPr>
    </w:p>
    <w:p w14:paraId="639B8D36" w14:textId="30E1A163" w:rsidR="00C53E81" w:rsidRDefault="00B504E2" w:rsidP="007966C6">
      <w:pPr>
        <w:rPr>
          <w:rFonts w:cstheme="minorHAnsi"/>
        </w:rPr>
      </w:pPr>
      <w:r>
        <w:rPr>
          <w:rFonts w:cstheme="minorHAnsi"/>
        </w:rPr>
        <w:t>The most difficult, and critical step in the protocol is the addition of small amounts of monoolein that bring</w:t>
      </w:r>
      <w:r w:rsidR="00DE04B4">
        <w:rPr>
          <w:rFonts w:cstheme="minorHAnsi"/>
        </w:rPr>
        <w:t>s</w:t>
      </w:r>
      <w:r>
        <w:rPr>
          <w:rFonts w:cstheme="minorHAnsi"/>
        </w:rPr>
        <w:t xml:space="preserve"> the lipid matrix into the cubic phase (step 1.8). The difficulty lies in the subtlety of the phase transition and the negative effect on the sample when monoolein is added in excess.</w:t>
      </w:r>
    </w:p>
    <w:p w14:paraId="76CAAF26" w14:textId="77777777" w:rsidR="00B57243" w:rsidRDefault="00B57243" w:rsidP="007966C6">
      <w:pPr>
        <w:rPr>
          <w:rFonts w:cstheme="minorHAnsi"/>
        </w:rPr>
      </w:pPr>
    </w:p>
    <w:p w14:paraId="40351196" w14:textId="4076FE98" w:rsidR="00B57243" w:rsidRDefault="00B57243" w:rsidP="007966C6">
      <w:pPr>
        <w:rPr>
          <w:rFonts w:cstheme="minorHAnsi"/>
        </w:rPr>
      </w:pPr>
      <w:r>
        <w:rPr>
          <w:rFonts w:cstheme="minorHAnsi"/>
        </w:rPr>
        <w:t xml:space="preserve">Modifications to the methodology should be implemented to accommodate different protein crystals. </w:t>
      </w:r>
      <w:r w:rsidR="008945C7">
        <w:rPr>
          <w:rFonts w:cstheme="minorHAnsi"/>
        </w:rPr>
        <w:t>These may not be compatible with the same additives or the amount or required mixing. On the other hand, breaking crystals into smaller pieces during the mixing process may not compromise diffraction quality and can even improve jetting for example when long needles break into shorter fragments. D</w:t>
      </w:r>
      <w:r>
        <w:rPr>
          <w:rFonts w:cstheme="minorHAnsi"/>
        </w:rPr>
        <w:t xml:space="preserve">ifferent additives could </w:t>
      </w:r>
      <w:r w:rsidRPr="00BD0DDE">
        <w:rPr>
          <w:rFonts w:cstheme="minorHAnsi"/>
          <w:noProof/>
        </w:rPr>
        <w:t>be substituted</w:t>
      </w:r>
      <w:r>
        <w:rPr>
          <w:rFonts w:cstheme="minorHAnsi"/>
        </w:rPr>
        <w:t xml:space="preserve"> in place of paraffin</w:t>
      </w:r>
      <w:r w:rsidRPr="00BD0DDE">
        <w:rPr>
          <w:rFonts w:cstheme="minorHAnsi"/>
          <w:noProof/>
        </w:rPr>
        <w:t xml:space="preserve">, </w:t>
      </w:r>
      <w:r w:rsidR="00A15576">
        <w:rPr>
          <w:rFonts w:cstheme="minorHAnsi"/>
          <w:noProof/>
        </w:rPr>
        <w:t>which is added to improve flow speed stability</w:t>
      </w:r>
      <w:r w:rsidR="000412AB">
        <w:rPr>
          <w:rFonts w:cstheme="minorHAnsi"/>
          <w:noProof/>
        </w:rPr>
        <w:fldChar w:fldCharType="begin" w:fldLock="1"/>
      </w:r>
      <w:r w:rsidR="000412AB">
        <w:rPr>
          <w:rFonts w:cstheme="minorHAnsi"/>
          <w:noProof/>
        </w:rPr>
        <w:instrText>ADDIN CSL_CITATION {"citationItems":[{"id":"ITEM-1","itemData":{"DOI":"10.1126/science.aah3497","ISBN":"1095-9203 (Electronic) 0036-8075 (Linking)","ISSN":"0036-8075","PMID":"28008064","abstract":"Bacteriorhodopsin is a membrane protein that harvests the energy content from light to transport protons out of the cell against a transmembrane potential. Nango et al. used timeresolved serial femtosecond crystallography at an x-ray free electron laser to provide 13 structural snapshots of the conformational changes that occur in the nanoseconds to milliseconds after photoactivation. These changes begin at the active site, propagate toward the extracellular side of the protein, and mediate internal protonation exchanges that achieve proton transport.Science, this issue p. 1552Bacteriorhodopsin (bR) is a light-driven proton pump and a model membrane transport protein. We used time-resolved serial femtosecond crystallography at an x-ray free electron laser to visualize conformational changes in bR from nanoseconds to milliseconds following photoactivation. An initially twisted retinal chromophore displaces a conserved tryptophan residue of transmembrane helix F on the cytoplasmic side of the protein while dislodging a key water molecule on the extracellular side. The resulting cascade of structural changes throughout the protein shows how motions are choreographed as bR transports protons uphill against a transmembrane concentration gradient.","author":[{"dropping-particle":"","family":"Nango","given":"Eriko","non-dropping-particle":"","parse-names":false,"suffix":""},{"dropping-particle":"","family":"Royant","given":"Antoine","non-dropping-particle":"","parse-names":false,"suffix":""},{"dropping-particle":"","family":"Kubo","given":"Minoru","non-dropping-particle":"","parse-names":false,"suffix":""},{"dropping-particle":"","family":"Nakane","given":"Takanori","non-dropping-particle":"","parse-names":false,"suffix":""},{"dropping-particle":"","family":"Wickstrand","given":"Cecilia","non-dropping-particle":"","parse-names":false,"suffix":""},{"dropping-particle":"","family":"Kimura","given":"Tetsunari","non-dropping-particle":"","parse-names":false,"suffix":""},{"dropping-particle":"","family":"Tanaka","given":"Tomoyuki","non-dropping-particle":"","parse-names":false,"suffix":""},{"dropping-particle":"","family":"Tono","given":"Kensuke","non-dropping-particle":"","parse-names":false,"suffix":""},{"dropping-particle":"","family":"Song","given":"Changyong","non-dropping-particle":"","parse-names":false,"suffix":""},{"dropping-particle":"","family":"Tanaka","given":"Rie","non-dropping-particle":"","parse-names":false,"suffix":""},{"dropping-particle":"","family":"Arima","given":"Toshi","non-dropping-particle":"","parse-names":false,"suffix":""},{"dropping-particle":"","family":"Yamashita","given":"Ayumi","non-dropping-particle":"","parse-names":false,"suffix":""},{"dropping-particle":"","family":"Kobayashi","given":"Jun","non-dropping-particle":"","parse-names":false,"suffix":""},{"dropping-particle":"","family":"Hosaka","given":"Toshiaki","non-dropping-particle":"","parse-names":false,"suffix":""},{"dropping-particle":"","family":"Mizohata","given":"Eiichi","non-dropping-particle":"","parse-names":false,"suffix":""},{"dropping-particle":"","family":"Nogly","given":"Przemyslaw","non-dropping-particle":"","parse-names":false,"suffix":""},{"dropping-particle":"","family":"Sugahara","given":"Michihiro","non-dropping-particle":"","parse-names":false,"suffix":""},{"dropping-particle":"","family":"Nam","given":"Daewoong","non-dropping-particle":"","parse-names":false,"suffix":""},{"dropping-particle":"","family":"Nomura","given":"Takashi","non-dropping-particle":"","parse-names":false,"suffix":""},{"dropping-particle":"","family":"Shimamura","given":"Tatsuro","non-dropping-particle":"","parse-names":false,"suffix":""},{"dropping-particle":"","family":"Im","given":"Dohyun","non-dropping-particle":"","parse-names":false,"suffix":""},{"dropping-particle":"","family":"Fujiwara","given":"Takaaki","non-dropping-particle":"","parse-names":false,"suffix":""},{"dropping-particle":"","family":"Yamanaka","given":"Yasuaki","non-dropping-particle":"","parse-names":false,"suffix":""},{"dropping-particle":"","family":"Jeon","given":"Byeonghyun","non-dropping-particle":"","parse-names":false,"suffix":""},{"dropping-particle":"","family":"Nishizawa","given":"Tomohiro","non-dropping-particle":"","parse-names":false,"suffix":""},{"dropping-particle":"","family":"Oda","given":"Kazumasa","non-dropping-particle":"","parse-names":false,"suffix":""},{"dropping-particle":"","family":"Fukuda","given":"Masahiro","non-dropping-particle":"","parse-names":false,"suffix":""},{"dropping-particle":"","family":"Andersson","given":"Rebecka","non-dropping-particle":"","parse-names":false,"suffix":""},{"dropping-particle":"","family":"Båth","given":"Petra","non-dropping-particle":"","parse-names":false,"suffix":""},{"dropping-particle":"","family":"Dods","given":"Robert","non-dropping-particle":"","parse-names":false,"suffix":""},{"dropping-particle":"","family":"Davidsson","given":"Jan","non-dropping-particle":"","parse-names":false,"suffix":""},{"dropping-particle":"","family":"Matsuoka","given":"Shigeru","non-dropping-particle":"","parse-names":false,"suffix":""},{"dropping-particle":"","family":"Kawatake","given":"Satoshi","non-dropping-particle":"","parse-names":false,"suffix":""},{"dropping-particle":"","family":"Murata","given":"Michio","non-dropping-particle":"","parse-names":false,"suffix":""},{"dropping-particle":"","family":"Nureki","given":"Osamu","non-dropping-particle":"","parse-names":false,"suffix":""},{"dropping-particle":"","family":"Owada","given":"Shigeki","non-dropping-particle":"","parse-names":false,"suffix":""},{"dropping-particle":"","family":"Kameshima","given":"Takashi","non-dropping-particle":"","parse-names":false,"suffix":""},{"dropping-particle":"","family":"Hatsui","given":"Takaki","non-dropping-particle":"","parse-names":false,"suffix":""},{"dropping-particle":"","family":"Joti","given":"Yasumasa","non-dropping-particle":"","parse-names":false,"suffix":""},{"dropping-particle":"","family":"Schertler","given":"Gebhard","non-dropping-particle":"","parse-names":false,"suffix":""},{"dropping-particle":"","family":"Yabashi","given":"Makina","non-dropping-particle":"","parse-names":false,"suffix":""},{"dropping-particle":"","family":"Bondar","given":"Ana-Nicoleta","non-dropping-particle":"","parse-names":false,"suffix":""},{"dropping-particle":"","family":"Standfuss","given":"Jörg","non-dropping-particle":"","parse-names":false,"suffix":""},{"dropping-particle":"","family":"Neutze","given":"Richard","non-dropping-particle":"","parse-names":false,"suffix":""},{"dropping-particle":"","family":"Iwata","given":"So","non-dropping-particle":"","parse-names":false,"suffix":""}],"container-title":"Science","id":"ITEM-1","issue":"6319","issued":{"date-parts":[["2016","12","23"]]},"page":"1552-1557","title":"A three-dimensional movie of structural changes in bacteriorhodopsin","type":"article-journal","volume":"354"},"uris":["http://www.mendeley.com/documents/?uuid=e6de5cf3-b8eb-424c-aff0-c3ad0912c88f"]}],"mendeley":{"formattedCitation":"&lt;sup&gt;9&lt;/sup&gt;","plainTextFormattedCitation":"9","previouslyFormattedCitation":"&lt;sup&gt;9&lt;/sup&gt;"},"properties":{"noteIndex":0},"schema":"https://github.com/citation-style-language/schema/raw/master/csl-citation.json"}</w:instrText>
      </w:r>
      <w:r w:rsidR="000412AB">
        <w:rPr>
          <w:rFonts w:cstheme="minorHAnsi"/>
          <w:noProof/>
        </w:rPr>
        <w:fldChar w:fldCharType="separate"/>
      </w:r>
      <w:r w:rsidR="000412AB" w:rsidRPr="000412AB">
        <w:rPr>
          <w:rFonts w:cstheme="minorHAnsi"/>
          <w:noProof/>
          <w:vertAlign w:val="superscript"/>
        </w:rPr>
        <w:t>9</w:t>
      </w:r>
      <w:r w:rsidR="000412AB">
        <w:rPr>
          <w:rFonts w:cstheme="minorHAnsi"/>
          <w:noProof/>
        </w:rPr>
        <w:fldChar w:fldCharType="end"/>
      </w:r>
      <w:r w:rsidR="00A15576">
        <w:rPr>
          <w:rFonts w:cstheme="minorHAnsi"/>
          <w:noProof/>
        </w:rPr>
        <w:t xml:space="preserve">. </w:t>
      </w:r>
      <w:r w:rsidRPr="00BD0DDE">
        <w:rPr>
          <w:rFonts w:cstheme="minorHAnsi"/>
          <w:noProof/>
        </w:rPr>
        <w:t>MAG</w:t>
      </w:r>
      <w:r>
        <w:rPr>
          <w:rFonts w:cstheme="minorHAnsi"/>
        </w:rPr>
        <w:t xml:space="preserve"> 7.9/9.7 </w:t>
      </w:r>
      <w:r w:rsidR="00A15576">
        <w:rPr>
          <w:rFonts w:cstheme="minorHAnsi"/>
        </w:rPr>
        <w:t xml:space="preserve">is added to prevent the </w:t>
      </w:r>
      <w:proofErr w:type="spellStart"/>
      <w:r w:rsidR="00A15576">
        <w:rPr>
          <w:rFonts w:cstheme="minorHAnsi"/>
        </w:rPr>
        <w:t>trasnistion</w:t>
      </w:r>
      <w:proofErr w:type="spellEnd"/>
      <w:r w:rsidR="00A15576">
        <w:rPr>
          <w:rFonts w:cstheme="minorHAnsi"/>
        </w:rPr>
        <w:t xml:space="preserve"> to lamellar phase that may occur when injecting into vacuum environments</w:t>
      </w:r>
      <w:r w:rsidR="000412AB">
        <w:rPr>
          <w:rFonts w:cstheme="minorHAnsi"/>
        </w:rPr>
        <w:fldChar w:fldCharType="begin" w:fldLock="1"/>
      </w:r>
      <w:r w:rsidR="000412AB">
        <w:rPr>
          <w:rFonts w:cstheme="minorHAnsi"/>
        </w:rPr>
        <w:instrText>ADDIN CSL_CITATION {"citationItems":[{"id":"ITEM-1","itemData":{"DOI":"10.1038/ncomms4309","ISSN":"2041-1723","PMID":"24525480","abstract":"Lipidic cubic phase (LCP) crystallization has proven successful for high-resolution structure determination of challenging membrane proteins. Here we present a technique for extruding gel-like LCP with embedded membrane protein microcrystals, providing a continuously renewed source of material for serial femtosecond crystallography. Data collected from sub-10-μm-sized crystals produced with less than 0.5 mg of purified protein yield structural insights regarding cyclopamine binding to the Smoothened receptor.","author":[{"dropping-particle":"","family":"Weierstall","given":"Uwe","non-dropping-particle":"","parse-names":false,"suffix":""},{"dropping-particle":"","family":"James","given":"Daniel","non-dropping-particle":"","parse-names":false,"suffix":""},{"dropping-particle":"","family":"Wang","given":"Chong","non-dropping-particle":"","parse-names":false,"suffix":""},{"dropping-particle":"","family":"White","given":"Thomas a","non-dropping-particle":"","parse-names":false,"suffix":""},{"dropping-particle":"","family":"Wang","given":"Dingjie","non-dropping-particle":"","parse-names":false,"suffix":""},{"dropping-particle":"","family":"Liu","given":"Wei","non-dropping-particle":"","parse-names":false,"suffix":""},{"dropping-particle":"","family":"Spence","given":"John C H","non-dropping-particle":"","parse-names":false,"suffix":""},{"dropping-particle":"","family":"Bruce Doak","given":"R","non-dropping-particle":"","parse-names":false,"suffix":""},{"dropping-particle":"","family":"Nelson","given":"Garrett","non-dropping-particle":"","parse-names":false,"suffix":""},{"dropping-particle":"","family":"Fromme","given":"Petra","non-dropping-particle":"","parse-names":false,"suffix":""},{"dropping-particle":"","family":"Fromme","given":"Raimund","non-dropping-particle":"","parse-names":false,"suffix":""},{"dropping-particle":"","family":"Grotjohann","given":"Ingo","non-dropping-particle":"","parse-names":false,"suffix":""},{"dropping-particle":"","family":"Kupitz","given":"Christopher","non-dropping-particle":"","parse-names":false,"suffix":""},{"dropping-particle":"","family":"Zatsepin","given":"Nadia a","non-dropping-particle":"","parse-names":false,"suffix":""},{"dropping-particle":"","family":"Liu","given":"Haiguang","non-dropping-particle":"","parse-names":false,"suffix":""},{"dropping-particle":"","family":"Basu","given":"Shibom","non-dropping-particle":"","parse-names":false,"suffix":""},{"dropping-particle":"","family":"Wacker","given":"Daniel","non-dropping-particle":"","parse-names":false,"suffix":""},{"dropping-particle":"","family":"Han","given":"Gye Won","non-dropping-particle":"","parse-names":false,"suffix":""},{"dropping-particle":"","family":"Katritch","given":"Vsevolod","non-dropping-particle":"","parse-names":false,"suffix":""},{"dropping-particle":"","family":"Boutet","given":"Sébastien","non-dropping-particle":"","parse-names":false,"suffix":""},{"dropping-particle":"","family":"Messerschmidt","given":"Marc","non-dropping-particle":"","parse-names":false,"suffix":""},{"dropping-particle":"","family":"Williams","given":"Garth J","non-dropping-particle":"","parse-names":false,"suffix":""},{"dropping-particle":"","family":"Koglin","given":"Jason E","non-dropping-particle":"","parse-names":false,"suffix":""},{"dropping-particle":"","family":"Marvin Seibert","given":"M","non-dropping-particle":"","parse-names":false,"suffix":""},{"dropping-particle":"","family":"Klinker","given":"Markus","non-dropping-particle":"","parse-names":false,"suffix":""},{"dropping-particle":"","family":"Gati","given":"Cornelius","non-dropping-particle":"","parse-names":false,"suffix":""},{"dropping-particle":"","family":"Shoeman","given":"Robert L","non-dropping-particle":"","parse-names":false,"suffix":""},{"dropping-particle":"","family":"Barty","given":"Anton","non-dropping-particle":"","parse-names":false,"suffix":""},{"dropping-particle":"","family":"Chapman","given":"Henry N","non-dropping-particle":"","parse-names":false,"suffix":""},{"dropping-particle":"","family":"Kirian","given":"Richard a","non-dropping-particle":"","parse-names":false,"suffix":""},{"dropping-particle":"","family":"Beyerlein","given":"Kenneth R","non-dropping-particle":"","parse-names":false,"suffix":""},{"dropping-particle":"","family":"Stevens","given":"Raymond C","non-dropping-particle":"","parse-names":false,"suffix":""},{"dropping-particle":"","family":"Li","given":"Dianfan","non-dropping-particle":"","parse-names":false,"suffix":""},{"dropping-particle":"","family":"Shah","given":"Syed T a","non-dropping-particle":"","parse-names":false,"suffix":""},{"dropping-particle":"","family":"Howe","given":"Nicole","non-dropping-particle":"","parse-names":false,"suffix":""},{"dropping-particle":"","family":"Caffrey","given":"Martin","non-dropping-particle":"","parse-names":false,"suffix":""},{"dropping-particle":"","family":"Cherezov","given":"Vadim","non-dropping-particle":"","parse-names":false,"suffix":""}],"container-title":"Nature communications","id":"ITEM-1","issued":{"date-parts":[["2014","1"]]},"page":"3309","title":"Lipidic cubic phase injector facilitates membrane protein serial femtosecond crystallography.","type":"article-journal","volume":"5"},"uris":["http://www.mendeley.com/documents/?uuid=99b6e75e-b947-4631-a8ea-d10bdd3b8bf1"]}],"mendeley":{"formattedCitation":"&lt;sup&gt;20&lt;/sup&gt;","plainTextFormattedCitation":"20","previouslyFormattedCitation":"&lt;sup&gt;20&lt;/sup&gt;"},"properties":{"noteIndex":0},"schema":"https://github.com/citation-style-language/schema/raw/master/csl-citation.json"}</w:instrText>
      </w:r>
      <w:r w:rsidR="000412AB">
        <w:rPr>
          <w:rFonts w:cstheme="minorHAnsi"/>
        </w:rPr>
        <w:fldChar w:fldCharType="separate"/>
      </w:r>
      <w:r w:rsidR="000412AB" w:rsidRPr="000412AB">
        <w:rPr>
          <w:rFonts w:cstheme="minorHAnsi"/>
          <w:noProof/>
          <w:vertAlign w:val="superscript"/>
        </w:rPr>
        <w:t>20</w:t>
      </w:r>
      <w:r w:rsidR="000412AB">
        <w:rPr>
          <w:rFonts w:cstheme="minorHAnsi"/>
        </w:rPr>
        <w:fldChar w:fldCharType="end"/>
      </w:r>
      <w:r w:rsidR="00A15576">
        <w:rPr>
          <w:rFonts w:cstheme="minorHAnsi"/>
        </w:rPr>
        <w:t xml:space="preserve"> </w:t>
      </w:r>
      <w:r w:rsidR="000412AB">
        <w:rPr>
          <w:rFonts w:cstheme="minorHAnsi"/>
        </w:rPr>
        <w:t>(</w:t>
      </w:r>
      <w:r w:rsidR="00A15576">
        <w:rPr>
          <w:rFonts w:cstheme="minorHAnsi"/>
        </w:rPr>
        <w:t xml:space="preserve">like the CXI </w:t>
      </w:r>
      <w:proofErr w:type="spellStart"/>
      <w:r w:rsidR="00A15576">
        <w:rPr>
          <w:rFonts w:cstheme="minorHAnsi"/>
        </w:rPr>
        <w:t>endstation</w:t>
      </w:r>
      <w:proofErr w:type="spellEnd"/>
      <w:r w:rsidR="00A15576">
        <w:rPr>
          <w:rFonts w:cstheme="minorHAnsi"/>
        </w:rPr>
        <w:t xml:space="preserve"> at LCLS</w:t>
      </w:r>
      <w:r w:rsidR="000412AB">
        <w:rPr>
          <w:rFonts w:cstheme="minorHAnsi"/>
        </w:rPr>
        <w:t>)</w:t>
      </w:r>
      <w:r w:rsidR="00A15576">
        <w:rPr>
          <w:rFonts w:cstheme="minorHAnsi"/>
        </w:rPr>
        <w:t>, bu</w:t>
      </w:r>
      <w:r w:rsidR="000412AB">
        <w:rPr>
          <w:rFonts w:cstheme="minorHAnsi"/>
        </w:rPr>
        <w:t>t</w:t>
      </w:r>
      <w:r w:rsidR="00A15576">
        <w:rPr>
          <w:rFonts w:cstheme="minorHAnsi"/>
        </w:rPr>
        <w:t xml:space="preserve"> </w:t>
      </w:r>
      <w:r>
        <w:rPr>
          <w:rFonts w:cstheme="minorHAnsi"/>
        </w:rPr>
        <w:t xml:space="preserve">may </w:t>
      </w:r>
      <w:r w:rsidRPr="00BD0DDE">
        <w:rPr>
          <w:rFonts w:cstheme="minorHAnsi"/>
          <w:noProof/>
        </w:rPr>
        <w:t>be omitted</w:t>
      </w:r>
      <w:r>
        <w:rPr>
          <w:rFonts w:cstheme="minorHAnsi"/>
        </w:rPr>
        <w:t xml:space="preserve"> if the experiment </w:t>
      </w:r>
      <w:r w:rsidRPr="00BD0DDE">
        <w:rPr>
          <w:rFonts w:cstheme="minorHAnsi"/>
          <w:noProof/>
        </w:rPr>
        <w:t>is done</w:t>
      </w:r>
      <w:r>
        <w:rPr>
          <w:rFonts w:cstheme="minorHAnsi"/>
        </w:rPr>
        <w:t xml:space="preserve"> at atmospheric pressure. In our experience, many crystals from soluble proteins can </w:t>
      </w:r>
      <w:r w:rsidRPr="00BD0DDE">
        <w:rPr>
          <w:rFonts w:cstheme="minorHAnsi"/>
          <w:noProof/>
        </w:rPr>
        <w:t>be stably incorporated</w:t>
      </w:r>
      <w:r>
        <w:rPr>
          <w:rFonts w:cstheme="minorHAnsi"/>
        </w:rPr>
        <w:t xml:space="preserve"> into LCP, yet </w:t>
      </w:r>
      <w:r w:rsidR="00A16785">
        <w:rPr>
          <w:rFonts w:cstheme="minorHAnsi"/>
        </w:rPr>
        <w:t xml:space="preserve">somewhat </w:t>
      </w:r>
      <w:r>
        <w:rPr>
          <w:rFonts w:cstheme="minorHAnsi"/>
        </w:rPr>
        <w:t xml:space="preserve">ironically membrane protein crystals not directly grown in lipidic mesophases often dissolve </w:t>
      </w:r>
      <w:r w:rsidRPr="00BD0DDE">
        <w:rPr>
          <w:rFonts w:cstheme="minorHAnsi"/>
          <w:noProof/>
        </w:rPr>
        <w:t>presumably</w:t>
      </w:r>
      <w:r>
        <w:rPr>
          <w:rFonts w:cstheme="minorHAnsi"/>
        </w:rPr>
        <w:t xml:space="preserve"> because detergents </w:t>
      </w:r>
      <w:r w:rsidRPr="00BD0DDE">
        <w:rPr>
          <w:rFonts w:cstheme="minorHAnsi"/>
          <w:noProof/>
        </w:rPr>
        <w:t>are extracted</w:t>
      </w:r>
      <w:r>
        <w:rPr>
          <w:rFonts w:cstheme="minorHAnsi"/>
        </w:rPr>
        <w:t xml:space="preserve"> from the crystal into the lipid-like environment surrounding them. In such </w:t>
      </w:r>
      <w:r w:rsidRPr="00BD0DDE">
        <w:rPr>
          <w:rFonts w:cstheme="minorHAnsi"/>
          <w:noProof/>
        </w:rPr>
        <w:t>cases</w:t>
      </w:r>
      <w:r w:rsidR="003C0546" w:rsidRPr="00E50C66">
        <w:rPr>
          <w:rFonts w:cstheme="minorHAnsi"/>
          <w:noProof/>
        </w:rPr>
        <w:t>,</w:t>
      </w:r>
      <w:r>
        <w:rPr>
          <w:rFonts w:cstheme="minorHAnsi"/>
        </w:rPr>
        <w:t xml:space="preserve"> </w:t>
      </w:r>
      <w:r w:rsidR="00A400E1">
        <w:rPr>
          <w:rFonts w:cstheme="minorHAnsi"/>
        </w:rPr>
        <w:t xml:space="preserve">it should be tried to entirely replace LCP with </w:t>
      </w:r>
      <w:r>
        <w:rPr>
          <w:rFonts w:cstheme="minorHAnsi"/>
        </w:rPr>
        <w:t>an alternate viscous carrier</w:t>
      </w:r>
      <w:r>
        <w:rPr>
          <w:rFonts w:cstheme="minorHAnsi"/>
        </w:rPr>
        <w:fldChar w:fldCharType="begin" w:fldLock="1"/>
      </w:r>
      <w:r w:rsidR="003270AC">
        <w:rPr>
          <w:rFonts w:cstheme="minorHAnsi"/>
        </w:rPr>
        <w:instrText>ADDIN CSL_CITATION {"citationItems":[{"id":"ITEM-1","itemData":{"DOI":"10.1107/S2052252515009811","ISSN":"2052-2525","abstract":"&lt;p&gt;Serial femtosecond crystallography (SFX) has opened a new era in crystallography by permitting nearly damage-free, room-temperature structure determination of challenging proteins such as membrane proteins. In SFX, femtosecond X-ray free-electron laser pulses produce diffraction snapshots from nanocrystals and microcrystals delivered in a liquid jet, which leads to high protein consumption. A slow-moving stream of agarose has been developed as a new crystal delivery medium for SFX. It has low background scattering, is compatible with both soluble and membrane proteins, and can deliver the protein crystals at a wide range of temperatures down to 4°C. Using this crystal-laden agarose stream, the structure of a multi-subunit complex, phycocyanin, was solved to 2.5 Å resolution using 300 µg of microcrystals embedded into the agarose medium post-crystallization. The agarose delivery method reduces protein consumption by at least 100-fold and has the potential to be used for a diverse population of proteins, including membrane protein complexes.&lt;/p&gt;","author":[{"dropping-particle":"","family":"Conrad","given":"Chelsie E.","non-dropping-particle":"","parse-names":false,"suffix":""},{"dropping-particle":"","family":"Basu","given":"Shibom","non-dropping-particle":"","parse-names":false,"suffix":""},{"dropping-particle":"","family":"James","given":"Daniel","non-dropping-particle":"","parse-names":false,"suffix":""},{"dropping-particle":"","family":"Wang","given":"Dingjie","non-dropping-particle":"","parse-names":false,"suffix":""},{"dropping-particle":"","family":"Schaffer","given":"Alexander","non-dropping-particle":"","parse-names":false,"suffix":""},{"dropping-particle":"","family":"Roy-Chowdhury","given":"Shatabdi","non-dropping-particle":"","parse-names":false,"suffix":""},{"dropping-particle":"","family":"Zatsepin","given":"Nadia a.","non-dropping-particle":"","parse-names":false,"suffix":""},{"dropping-particle":"","family":"Aquila","given":"Andrew","non-dropping-particle":"","parse-names":false,"suffix":""},{"dropping-particle":"","family":"Coe","given":"Jesse","non-dropping-particle":"","parse-names":false,"suffix":""},{"dropping-particle":"","family":"Gati","given":"Cornelius","non-dropping-particle":"","parse-names":false,"suffix":""},{"dropping-particle":"","family":"Hunter","given":"Mark S.","non-dropping-particle":"","parse-names":false,"suffix":""},{"dropping-particle":"","family":"Koglin","given":"Jason E.","non-dropping-particle":"","parse-names":false,"suffix":""},{"dropping-particle":"","family":"Kupitz","given":"Christopher","non-dropping-particle":"","parse-names":false,"suffix":""},{"dropping-particle":"","family":"Nelson","given":"Garrett","non-dropping-particle":"","parse-names":false,"suffix":""},{"dropping-particle":"","family":"Subramanian","given":"Ganesh","non-dropping-particle":"","parse-names":false,"suffix":""},{"dropping-particle":"","family":"White","given":"Thomas a.","non-dropping-particle":"","parse-names":false,"suffix":""},{"dropping-particle":"","family":"Zhao","given":"Yun","non-dropping-particle":"","parse-names":false,"suffix":""},{"dropping-particle":"","family":"Zook","given":"James","non-dropping-particle":"","parse-names":false,"suffix":""},{"dropping-particle":"","family":"Boutet","given":"Sébastien","non-dropping-particle":"","parse-names":false,"suffix":""},{"dropping-particle":"","family":"Cherezov","given":"Vadim","non-dropping-particle":"","parse-names":false,"suffix":""},{"dropping-particle":"","family":"Spence","given":"John C. H.","non-dropping-particle":"","parse-names":false,"suffix":""},{"dropping-particle":"","family":"Fromme","given":"Raimund","non-dropping-particle":"","parse-names":false,"suffix":""},{"dropping-particle":"","family":"Weierstall","given":"Uwe","non-dropping-particle":"","parse-names":false,"suffix":""},{"dropping-particle":"","family":"Fromme","given":"Petra","non-dropping-particle":"","parse-names":false,"suffix":""}],"container-title":"IUCrJ","id":"ITEM-1","issue":"4","issued":{"date-parts":[["2015"]]},"page":"421-430","publisher":"International Union of Crystallography","title":"A novel inert crystal delivery medium for serial femtosecond crystallography","type":"article-journal","volume":"2"},"uris":["http://www.mendeley.com/documents/?uuid=9e4e8abe-80ca-4dfc-95eb-f7e617967697"]},{"id":"ITEM-2","itemData":{"DOI":"10.1038/nmeth.3172","ISSN":"1548-7091","PMID":"25384243","abstract":"Serial femtosecond X-ray crystallography (SFX) has revolutionized atomic-resolution structural investigation by expanding applicability to micrometer-sized protein crystals, even at room temperature, and by enabling dynamics studies. However, reliable crystal-carrying media for SFX are lacking. Here we introduce a grease-matrix carrier for protein microcrystals and obtain the structures of lysozyme, glucose isomerase, thaumatin and fatty acid-binding protein type 3 under ambient conditions at a resolution of or finer than 2 Å.","author":[{"dropping-particle":"","family":"Sugahara","given":"Michihiro","non-dropping-particle":"","parse-names":false,"suffix":""},{"dropping-particle":"","family":"Mizohata","given":"Eiichi","non-dropping-particle":"","parse-names":false,"suffix":""},{"dropping-particle":"","family":"Nango","given":"Eriko","non-dropping-particle":"","parse-names":false,"suffix":""},{"dropping-particle":"","family":"Suzuki","given":"Mamoru","non-dropping-particle":"","parse-names":false,"suffix":""},{"dropping-particle":"","family":"Tanaka","given":"Tomoyuki","non-dropping-particle":"","parse-names":false,"suffix":""},{"dropping-particle":"","family":"Masuda","given":"Tetsuya","non-dropping-particle":"","parse-names":false,"suffix":""},{"dropping-particle":"","family":"Tanaka","given":"Rie","non-dropping-particle":"","parse-names":false,"suffix":""},{"dropping-particle":"","family":"Shimamura","given":"Tatsuro","non-dropping-particle":"","parse-names":false,"suffix":""},{"dropping-particle":"","family":"Tanaka","given":"Yoshiki","non-dropping-particle":"","parse-names":false,"suffix":""},{"dropping-particle":"","family":"Suno","given":"Chiyo","non-dropping-particle":"","parse-names":false,"suffix":""},{"dropping-particle":"","family":"Ihara","given":"Kentaro","non-dropping-particle":"","parse-names":false,"suffix":""},{"dropping-particle":"","family":"Pan","given":"Dongqing","non-dropping-particle":"","parse-names":false,"suffix":""},{"dropping-particle":"","family":"Kakinouchi","given":"Keisuke","non-dropping-particle":"","parse-names":false,"suffix":""},{"dropping-particle":"","family":"Sugiyama","given":"Shigeru","non-dropping-particle":"","parse-names":false,"suffix":""},{"dropping-particle":"","family":"Murata","given":"Michio","non-dropping-particle":"","parse-names":false,"suffix":""},{"dropping-particle":"","family":"Inoue","given":"Tsuyoshi","non-dropping-particle":"","parse-names":false,"suffix":""},{"dropping-particle":"","family":"Tono","given":"Kensuke","non-dropping-particle":"","parse-names":false,"suffix":""},{"dropping-particle":"","family":"Song","given":"Changyong","non-dropping-particle":"","parse-names":false,"suffix":""},{"dropping-particle":"","family":"Park","given":"Jaehyun","non-dropping-particle":"","parse-names":false,"suffix":""},{"dropping-particle":"","family":"Kameshima","given":"Takashi","non-dropping-particle":"","parse-names":false,"suffix":""},{"dropping-particle":"","family":"Hatsui","given":"Takaki","non-dropping-particle":"","parse-names":false,"suffix":""},{"dropping-particle":"","family":"Joti","given":"Yasumasa","non-dropping-particle":"","parse-names":false,"suffix":""},{"dropping-particle":"","family":"Yabashi","given":"Makina","non-dropping-particle":"","parse-names":false,"suffix":""},{"dropping-particle":"","family":"Iwata","given":"So","non-dropping-particle":"","parse-names":false,"suffix":""}],"container-title":"Nature Methods","id":"ITEM-2","issue":"1","issued":{"date-parts":[["2014","11","10"]]},"page":"61-63","title":"Grease matrix as a versatile carrier of proteins for serial crystallography","type":"article-journal","volume":"12"},"uris":["http://www.mendeley.com/documents/?uuid=ca2d9c94-a633-4ba4-9236-bd075fe377b7"]},{"id":"ITEM-3","itemData":{"DOI":"10.1038/srep24484","ISSN":"2045-2322","author":[{"dropping-particle":"","family":"Sugahara","given":"Michihiro","non-dropping-particle":"","parse-names":false,"suffix":""},{"dropping-particle":"","family":"Song","given":"Changyong","non-dropping-particle":"","parse-names":false,"suffix":""},{"dropping-particle":"","family":"Suzuki","given":"Mamoru","non-dropping-particle":"","parse-names":false,"suffix":""},{"dropping-particle":"","family":"Masuda","given":"Tetsuya","non-dropping-particle":"","parse-names":false,"suffix":""},{"dropping-particle":"","family":"Inoue","given":"Shigeyuki","non-dropping-particle":"","parse-names":false,"suffix":""},{"dropping-particle":"","family":"Nakane","given":"Takanori","non-dropping-particle":"","parse-names":false,"suffix":""},{"dropping-particle":"","family":"Yumoto","given":"Fumiaki","non-dropping-particle":"","parse-names":false,"suffix":""},{"dropping-particle":"","family":"Nango","given":"Eriko","non-dropping-particle":"","parse-names":false,"suffix":""},{"dropping-particle":"","family":"Tanaka","given":"Rie","non-dropping-particle":"","parse-names":false,"suffix":""},{"dropping-particle":"","family":"Tono","given":"Kensuke","non-dropping-particle":"","parse-names":false,"suffix":""},{"dropping-particle":"","family":"Joti","given":"Yasumasa","non-dropping-particle":"","parse-names":false,"suffix":""},{"dropping-particle":"","family":"Kameshima","given":"Takashi","non-dropping-particle":"","parse-names":false,"suffix":""},{"dropping-particle":"","family":"Hatsui","given":"Takaki","non-dropping-particle":"","parse-names":false,"suffix":""},{"dropping-particle":"","family":"Yabashi","given":"Makina","non-dropping-particle":"","parse-names":false,"suffix":""},{"dropping-particle":"","family":"Nureki","given":"Osamu","non-dropping-particle":"","parse-names":false,"suffix":""},{"dropping-particle":"","family":"Numata","given":"Keiji","non-dropping-particle":"","parse-names":false,"suffix":""},{"dropping-particle":"","family":"Iwata","given":"So","non-dropping-particle":"","parse-names":false,"suffix":""}],"container-title":"Scientific Reports","id":"ITEM-3","issue":"1","issued":{"date-parts":[["2016","7","18"]]},"page":"24484","publisher":"Nature Publishing Group","title":"Oil-free hyaluronic acid matrix for serial femtosecond crystallography","type":"article-journal","volume":"6"},"uris":["http://www.mendeley.com/documents/?uuid=b949e322-09bd-4030-82aa-730e6e29a84f"]},{"id":"ITEM-4","itemData":{"DOI":"10.1038/s41598-017-00761-0","ISSN":"2045-2322","author":[{"dropping-particle":"","family":"Sugahara","given":"Michihiro","non-dropping-particle":"","parse-names":false,"suffix":""},{"dropping-particle":"","family":"Nakane","given":"Takanori","non-dropping-particle":"","parse-names":false,"suffix":""},{"dropping-particle":"","family":"Masuda","given":"Tetsuya","non-dropping-particle":"","parse-names":false,"suffix":""},{"dropping-particle":"","family":"Suzuki","given":"Mamoru","non-dropping-particle":"","parse-names":false,"suffix":""},{"dropping-particle":"","family":"Inoue","given":"Shigeyuki","non-dropping-particle":"","parse-names":false,"suffix":""},{"dropping-particle":"","family":"Song","given":"Changyong","non-dropping-particle":"","parse-names":false,"suffix":""},{"dropping-particle":"","family":"Tanaka","given":"Rie","non-dropping-particle":"","parse-names":false,"suffix":""},{"dropping-particle":"","family":"Nakatsu","given":"Toru","non-dropping-particle":"","parse-names":false,"suffix":""},{"dropping-particle":"","family":"Mizohata","given":"Eiichi","non-dropping-particle":"","parse-names":false,"suffix":""},{"dropping-particle":"","family":"Yumoto","given":"Fumiaki","non-dropping-particle":"","parse-names":false,"suffix":""},{"dropping-particle":"","family":"Tono","given":"Kensuke","non-dropping-particle":"","parse-names":false,"suffix":""},{"dropping-particle":"","family":"Joti","given":"Yasumasa","non-dropping-particle":"","parse-names":false,"suffix":""},{"dropping-particle":"","family":"Kameshima","given":"Takashi","non-dropping-particle":"","parse-names":false,"suffix":""},{"dropping-particle":"","family":"Hatsui","given":"Takaki","non-dropping-particle":"","parse-names":false,"suffix":""},{"dropping-particle":"","family":"Yabashi","given":"Makina","non-dropping-particle":"","parse-names":false,"suffix":""},{"dropping-particle":"","family":"Nureki","given":"Osamu","non-dropping-particle":"","parse-names":false,"suffix":""},{"dropping-particle":"","family":"Numata","given":"Keiji","non-dropping-particle":"","parse-names":false,"suffix":""},{"dropping-particle":"","family":"Nango","given":"Eriko","non-dropping-particle":"","parse-names":false,"suffix":""},{"dropping-particle":"","family":"Iwata","given":"So","non-dropping-particle":"","parse-names":false,"suffix":""}],"container-title":"Scientific Reports","id":"ITEM-4","issue":"1","issued":{"date-parts":[["2017","12","6"]]},"page":"703","publisher":"Springer US","title":"Hydroxyethyl cellulose matrix applied to serial crystallography","type":"article-journal","volume":"7"},"uris":["http://www.mendeley.com/documents/?uuid=02470ba1-71af-42b4-91f2-a76ff80b3891"]},{"id":"ITEM-5","itemData":{"DOI":"10.1107/S205225251700570X","ISBN":"2052252517","ISSN":"2052-2525","PMID":"28875031","abstract":"Crystal structure determination of biological macromolecules using the novel technique of serial femtosecond crystallography (SFX) is severely limited by the scarcity of X-ray free-electron laser (XFEL) sources. However, recent and future upgrades render microfocus beamlines at synchrotron-radiation sources suitable for room-temperature serial crystallography data collection also. Owing to the longer exposure times that are needed at synchrotrons, serial data collection is termed serial millisecond crystallography (SMX). As a result, the number of SMX experiments is growing rapidly, with a dozen experiments reported so far. Here, the first high-viscosity injector-based SMX experiments carried out at a US synchrotron source, the Advanced Photon Source (APS), are reported. Microcrystals (5–20 µm) of a wide variety of proteins, including lysozyme, thaumatin, phycocyanin, the human A 2A adenosine receptor (A 2A AR), the soluble fragment of the membrane lipoprotein Flpp3 and proteinase K, were screened. Crystals suspended in lipidic cubic phase (LCP) or a high-molecular-weight poly(ethylene oxide) (PEO; molecular weight 8 000 000) were delivered to the beam using a high-viscosity injector. In-house data-reduction (hit-finding) software developed at APS as well as the SFX data-reduction and analysis software suites Cheetah and CrystFEL enabled efficient on-site SMX data monitoring, reduction and processing. Complete data sets were collected for A 2A AR, phycocyanin, Flpp3, proteinase K and lysozyme, and the structures of A 2A AR, phycocyanin, proteinase K and lysozyme were determined at 3.2, 3.1, 2.65 and 2.05 Å resolution, respectively. The data demonstrate the feasibility of serial millisecond crystallography from 5–20 µm crystals using a high-viscosity injector at APS. The resolution of the crystal structures obtained in this study was dictated by the current flux density and crystal size, but upcoming developments in beamline optics and the planned APS-U upgrade will increase the intensity by two orders of magnitude. These developments will enable structure determination from smaller and/or weakly diffracting microcrystals.","author":[{"dropping-particle":"","family":"Martin-Garcia","given":"Jose M.","non-dropping-particle":"","parse-names":false,"suffix":""},{"dropping-particle":"","family":"Conrad","given":"Chelsie E.","non-dropping-particle":"","parse-names":false,"suffix":""},{"dropping-particle":"","family":"Nelson","given":"Garrett","non-dropping-particle":"","parse-names":false,"suffix":""},{"dropping-particle":"","family":"Stander","given":"Natasha","non-dropping-particle":"","parse-names":false,"suffix":""},{"dropping-particle":"","family":"Zatsepin","given":"Nadia A.","non-dropping-particle":"","parse-names":false,"suffix":""},{"dropping-particle":"","family":"Zook","given":"James","non-dropping-particle":"","parse-names":false,"suffix":""},{"dropping-particle":"","family":"Zhu","given":"Lan","non-dropping-particle":"","parse-names":false,"suffix":""},{"dropping-particle":"","family":"Geiger","given":"James","non-dropping-particle":"","parse-names":false,"suffix":""},{"dropping-particle":"","family":"Chun","given":"Eugene","non-dropping-particle":"","parse-names":false,"suffix":""},{"dropping-particle":"","family":"Kissick","given":"David","non-dropping-particle":"","parse-names":false,"suffix":""},{"dropping-particle":"","family":"Hilgart","given":"Mark C.","non-dropping-particle":"","parse-names":false,"suffix":""},{"dropping-particle":"","family":"Ogata","given":"Craig","non-dropping-particle":"","parse-names":false,"suffix":""},{"dropping-particle":"","family":"Ishchenko","given":"Andrii","non-dropping-particle":"","parse-names":false,"suffix":""},{"dropping-particle":"","family":"Nagaratnam","given":"Nirupa","non-dropping-particle":"","parse-names":false,"suffix":""},{"dropping-particle":"","family":"Roy-Chowdhury","given":"Shatabdi","non-dropping-particle":"","parse-names":false,"suffix":""},{"dropping-particle":"","family":"Coe","given":"Jesse","non-dropping-particle":"","parse-names":false,"suffix":""},{"dropping-particle":"","family":"Subramanian","given":"Ganesh","non-dropping-particle":"","parse-names":false,"suffix":""},{"dropping-particle":"","family":"Schaffer","given":"Alexander","non-dropping-particle":"","parse-names":false,"suffix":""},{"dropping-particle":"","family":"James","given":"Daniel","non-dropping-particle":"","parse-names":false,"suffix":""},{"dropping-particle":"","family":"Ketwala","given":"Gihan","non-dropping-particle":"","parse-names":false,"suffix":""},{"dropping-particle":"","family":"Venugopalan","given":"Nagarajan","non-dropping-particle":"","parse-names":false,"suffix":""},{"dropping-particle":"","family":"Xu","given":"Shenglan","non-dropping-particle":"","parse-names":false,"suffix":""},{"dropping-particle":"","family":"Corcoran","given":"Stephen","non-dropping-particle":"","parse-names":false,"suffix":""},{"dropping-particle":"","family":"Ferguson","given":"Dale","non-dropping-particle":"","parse-names":false,"suffix":""},{"dropping-particle":"","family":"Weierstall","given":"Uwe","non-dropping-particle":"","parse-names":false,"suffix":""},{"dropping-particle":"","family":"Spence","given":"John C. H.","non-dropping-particle":"","parse-names":false,"suffix":""},{"dropping-particle":"","family":"Cherezov","given":"Vadim","non-dropping-particle":"","parse-names":false,"suffix":""},{"dropping-particle":"","family":"Fromme","given":"Petra","non-dropping-particle":"","parse-names":false,"suffix":""},{"dropping-particle":"","family":"Fischetti","given":"Robert F.","non-dropping-particle":"","parse-names":false,"suffix":""},{"dropping-particle":"","family":"Liu","given":"Wei","non-dropping-particle":"","parse-names":false,"suffix":""}],"container-title":"IUCrJ","id":"ITEM-5","issue":"4","issued":{"date-parts":[["2017","7","1"]]},"page":"439-454","title":"Serial millisecond crystallography of membrane and soluble protein microcrystals using synchrotron radiation","type":"article-journal","volume":"4"},"uris":["http://www.mendeley.com/documents/?uuid=f87ebd66-2b03-4f57-8d07-46fc5b0ba93e"]},{"id":"ITEM-6","itemData":{"DOI":"10.1107/S2052252517005140","ISBN":"2052252517","ISSN":"2052-2525","abstract":"Serial (femtosecond) crystallography at synchrotron and X-ray free-electron laser (XFEL) sources distributes the absorbed radiation dose over all crystals used for data collection and therefore allows measurement of radiation damage prone systems, including the use of microcrystals for room-temperature measurements. Serial crystallography relies on fast and efficient exchange of crystals upon X-ray exposure, which can be achieved using a variety of methods, including various injection techniques. The latter vary significantly in their flow rates – gas dynamic virtual nozzle based injectors provide very thin fast-flowing jets, whereas high-viscosity extrusion injectors produce much thicker streams with flow rates two to three orders of magnitude lower. High-viscosity extrusion results in much lower sample consumption, as its sample delivery speed is commensurate both with typical XFEL repetition rates and with data acquisition rates at synchrotron sources. An obvious viscous injection medium is lipidic cubic phase (LCP) as it is used for in meso membrane protein crystallization. However, LCP has limited compatibility with many crystallization conditions. While a few other viscous media have been described in the literature, there is an ongoing need to identify additional injection media for crystal embedding. Critical attributes are reliable injection properties and a broad chemical compatibility to accommodate samples as heterogeneous and sensitive as protein crystals. Here, the use of two novel hydrogels as viscous injection matrices is described, namely sodium carboxymethyl cellulose and the thermo-reversible block polymer Pluronic F-127. Both are compatible with various crystallization conditions and yield acceptable X-ray background. The stability and velocity of the extruded stream were also analysed and the dependence of the stream velocity on the flow rate was measured. In contrast with previously characterized injection media, both new matrices afford very stable adjustable streams suitable for time-resolved measurements.","author":[{"dropping-particle":"","family":"Kovácsová","given":"Gabriela","non-dropping-particle":"","parse-names":false,"suffix":""},{"dropping-particle":"","family":"Grünbein","given":"Marie Luise","non-dropping-particle":"","parse-names":false,"suffix":""},{"dropping-particle":"","family":"Kloos","given":"Marco","non-dropping-particle":"","parse-names":false,"suffix":""},{"dropping-particle":"","family":"Barends","given":"Thomas R. M.","non-dropping-particle":"","parse-names":false,"suffix":""},{"dropping-particle":"","family":"Schlesinger","given":"Ramona","non-dropping-particle":"","parse-names":false,"suffix":""},{"dropping-particle":"","family":"Heberle","given":"Joachim","non-dropping-particle":"","parse-names":false,"suffix":""},{"dropping-particle":"","family":"Kabsch","given":"Wolfgang","non-dropping-particle":"","parse-names":false,"suffix":""},{"dropping-particle":"","family":"Shoeman","given":"Robert L.","non-dropping-particle":"","parse-names":false,"suffix":""},{"dropping-particle":"","family":"Doak","given":"R. Bruce","non-dropping-particle":"","parse-names":false,"suffix":""},{"dropping-particle":"","family":"Schlichting","given":"Ilme","non-dropping-particle":"","parse-names":false,"suffix":""}],"container-title":"IUCrJ","id":"ITEM-6","issue":"4","issued":{"date-parts":[["2017","7","1"]]},"page":"400-410","title":"Viscous hydrophilic injection matrices for serial crystallography","type":"article-journal","volume":"4"},"uris":["http://www.mendeley.com/documents/?uuid=9aff66fb-4b76-4b6b-8962-58c986554aee"]}],"mendeley":{"formattedCitation":"&lt;sup&gt;24–27, 29, 30&lt;/sup&gt;","plainTextFormattedCitation":"24–27, 29, 30","previouslyFormattedCitation":"&lt;sup&gt;24–27, 29, 30&lt;/sup&gt;"},"properties":{"noteIndex":0},"schema":"https://github.com/citation-style-language/schema/raw/master/csl-citation.json"}</w:instrText>
      </w:r>
      <w:r>
        <w:rPr>
          <w:rFonts w:cstheme="minorHAnsi"/>
        </w:rPr>
        <w:fldChar w:fldCharType="separate"/>
      </w:r>
      <w:r w:rsidR="005D278C" w:rsidRPr="005D278C">
        <w:rPr>
          <w:rFonts w:cstheme="minorHAnsi"/>
          <w:noProof/>
          <w:vertAlign w:val="superscript"/>
        </w:rPr>
        <w:t>24–27,29,30</w:t>
      </w:r>
      <w:r>
        <w:rPr>
          <w:rFonts w:cstheme="minorHAnsi"/>
        </w:rPr>
        <w:fldChar w:fldCharType="end"/>
      </w:r>
      <w:r>
        <w:rPr>
          <w:rFonts w:cstheme="minorHAnsi"/>
        </w:rPr>
        <w:t>.</w:t>
      </w:r>
    </w:p>
    <w:p w14:paraId="7153CA5C" w14:textId="77777777" w:rsidR="00AA4B8E" w:rsidRDefault="00AA4B8E" w:rsidP="007966C6">
      <w:pPr>
        <w:rPr>
          <w:rFonts w:cstheme="minorHAnsi"/>
        </w:rPr>
      </w:pPr>
    </w:p>
    <w:p w14:paraId="068198CC" w14:textId="7BF31107" w:rsidR="00AA4B8E" w:rsidRDefault="00AA4B8E" w:rsidP="007966C6">
      <w:pPr>
        <w:rPr>
          <w:rFonts w:cstheme="minorHAnsi"/>
        </w:rPr>
      </w:pPr>
      <w:r>
        <w:rPr>
          <w:rFonts w:cstheme="minorHAnsi"/>
        </w:rPr>
        <w:t xml:space="preserve">Modifications to the high-speed camera test can accommodate samples where the crystals are not visible within the carrier. For example, illumination can be configured to record video using polarized light microscopy. </w:t>
      </w:r>
      <w:r w:rsidRPr="00BD0DDE">
        <w:rPr>
          <w:rFonts w:cstheme="minorHAnsi"/>
          <w:noProof/>
        </w:rPr>
        <w:t>This</w:t>
      </w:r>
      <w:r>
        <w:rPr>
          <w:rFonts w:cstheme="minorHAnsi"/>
        </w:rPr>
        <w:t xml:space="preserve"> will cause birefringent crystals to appear (as a glow), </w:t>
      </w:r>
      <w:proofErr w:type="gramStart"/>
      <w:r>
        <w:rPr>
          <w:rFonts w:cstheme="minorHAnsi"/>
        </w:rPr>
        <w:t>and also</w:t>
      </w:r>
      <w:proofErr w:type="gramEnd"/>
      <w:r>
        <w:rPr>
          <w:rFonts w:cstheme="minorHAnsi"/>
        </w:rPr>
        <w:t xml:space="preserve"> reveals portions of the </w:t>
      </w:r>
      <w:r w:rsidR="00E15FDB">
        <w:rPr>
          <w:rFonts w:cstheme="minorHAnsi"/>
        </w:rPr>
        <w:t>lipid matrix</w:t>
      </w:r>
      <w:r>
        <w:rPr>
          <w:rFonts w:cstheme="minorHAnsi"/>
        </w:rPr>
        <w:t xml:space="preserve"> that are in the birefringent lamellar phase. </w:t>
      </w:r>
    </w:p>
    <w:p w14:paraId="1599261C" w14:textId="79A6A330" w:rsidR="00AA4B8E" w:rsidRDefault="00AA4B8E" w:rsidP="007966C6">
      <w:pPr>
        <w:rPr>
          <w:rFonts w:cstheme="minorHAnsi"/>
          <w:color w:val="808080" w:themeColor="background1" w:themeShade="80"/>
        </w:rPr>
      </w:pPr>
    </w:p>
    <w:p w14:paraId="14C0C813" w14:textId="52279BBA" w:rsidR="008945C7" w:rsidRDefault="00CB2DEA" w:rsidP="007966C6">
      <w:pPr>
        <w:rPr>
          <w:rFonts w:cstheme="minorHAnsi"/>
        </w:rPr>
      </w:pPr>
      <w:r>
        <w:rPr>
          <w:rFonts w:cstheme="minorHAnsi"/>
        </w:rPr>
        <w:t>Modifications aside,</w:t>
      </w:r>
      <w:r w:rsidR="008945C7">
        <w:rPr>
          <w:rFonts w:cstheme="minorHAnsi"/>
        </w:rPr>
        <w:t xml:space="preserve"> it is critical that the protein crystal preparation meet as much as possible the following criteria. The crystals should be optimally sized to maximize diffraction while minimizing injector clogging. The crystal density should be high enough to yield a hit-rate </w:t>
      </w:r>
      <w:proofErr w:type="gramStart"/>
      <w:r w:rsidR="008945C7">
        <w:rPr>
          <w:rFonts w:cstheme="minorHAnsi"/>
        </w:rPr>
        <w:t>sufficient</w:t>
      </w:r>
      <w:proofErr w:type="gramEnd"/>
      <w:r w:rsidR="008945C7">
        <w:rPr>
          <w:rFonts w:cstheme="minorHAnsi"/>
        </w:rPr>
        <w:t xml:space="preserve"> to collect complete data sets, but not so dense as to compromise the jet stability (a density that is too high can usually </w:t>
      </w:r>
      <w:r w:rsidR="008945C7" w:rsidRPr="00BD0DDE">
        <w:rPr>
          <w:rFonts w:cstheme="minorHAnsi"/>
          <w:noProof/>
        </w:rPr>
        <w:t>be diluted</w:t>
      </w:r>
      <w:r w:rsidR="004066C0">
        <w:rPr>
          <w:rFonts w:cstheme="minorHAnsi"/>
        </w:rPr>
        <w:t xml:space="preserve">; </w:t>
      </w:r>
      <w:r w:rsidR="008945C7">
        <w:rPr>
          <w:rFonts w:cstheme="minorHAnsi"/>
        </w:rPr>
        <w:t xml:space="preserve">in the case of </w:t>
      </w:r>
      <w:r w:rsidR="008945C7" w:rsidRPr="00BD0DDE">
        <w:rPr>
          <w:rFonts w:cstheme="minorHAnsi"/>
          <w:noProof/>
        </w:rPr>
        <w:t>bR</w:t>
      </w:r>
      <w:r w:rsidR="004066C0">
        <w:rPr>
          <w:rFonts w:cstheme="minorHAnsi"/>
          <w:noProof/>
        </w:rPr>
        <w:t>,</w:t>
      </w:r>
      <w:r w:rsidR="008945C7">
        <w:rPr>
          <w:rFonts w:cstheme="minorHAnsi"/>
        </w:rPr>
        <w:t xml:space="preserve"> adjustment to a hit rate of 10-30% usually worked well). The lipid matrix should </w:t>
      </w:r>
      <w:r w:rsidR="008945C7" w:rsidRPr="00BD0DDE">
        <w:rPr>
          <w:rFonts w:cstheme="minorHAnsi"/>
          <w:noProof/>
        </w:rPr>
        <w:t>be brought</w:t>
      </w:r>
      <w:r w:rsidR="008945C7">
        <w:rPr>
          <w:rFonts w:cstheme="minorHAnsi"/>
        </w:rPr>
        <w:t xml:space="preserve"> into the cubic phase, and the crystal suspension should be homogeneous.</w:t>
      </w:r>
    </w:p>
    <w:p w14:paraId="5488E6B3" w14:textId="77777777" w:rsidR="008945C7" w:rsidRPr="00AA4B8E" w:rsidRDefault="008945C7" w:rsidP="007966C6">
      <w:pPr>
        <w:rPr>
          <w:rFonts w:cstheme="minorHAnsi"/>
          <w:color w:val="808080" w:themeColor="background1" w:themeShade="80"/>
        </w:rPr>
      </w:pPr>
    </w:p>
    <w:p w14:paraId="3AC559EF" w14:textId="097BA588" w:rsidR="00227D9E" w:rsidRDefault="00227D9E" w:rsidP="007966C6">
      <w:r>
        <w:t xml:space="preserve">TR-SFX holds </w:t>
      </w:r>
      <w:r w:rsidRPr="004D2FF6">
        <w:rPr>
          <w:noProof/>
        </w:rPr>
        <w:t>major</w:t>
      </w:r>
      <w:r>
        <w:t xml:space="preserve"> advantages over other time-resolved crystallography techniques</w:t>
      </w:r>
      <w:r w:rsidR="006C604A">
        <w:t xml:space="preserve"> like Laue diffraction because</w:t>
      </w:r>
      <w:r>
        <w:t>: radiation damage is limited due to the “diffract</w:t>
      </w:r>
      <w:r w:rsidR="001A2C57">
        <w:t>ion before destruction</w:t>
      </w:r>
      <w:r>
        <w:t xml:space="preserve">” methodology, </w:t>
      </w:r>
      <w:r w:rsidR="006C604A">
        <w:t xml:space="preserve">TR-SFX has </w:t>
      </w:r>
      <w:r w:rsidR="00FC49EA" w:rsidRPr="004D2FF6">
        <w:rPr>
          <w:noProof/>
        </w:rPr>
        <w:t xml:space="preserve">a </w:t>
      </w:r>
      <w:r w:rsidR="00BD0DDE" w:rsidRPr="00E50C66">
        <w:rPr>
          <w:noProof/>
        </w:rPr>
        <w:t>broad</w:t>
      </w:r>
      <w:r w:rsidR="00FC49EA">
        <w:t xml:space="preserve"> </w:t>
      </w:r>
      <w:r>
        <w:t>time resolution</w:t>
      </w:r>
      <w:r w:rsidR="00FC49EA">
        <w:t xml:space="preserve"> over many orders of magnitude and down to the femtosecond range</w:t>
      </w:r>
      <w:r w:rsidR="006C604A">
        <w:t xml:space="preserve">, the </w:t>
      </w:r>
      <w:r>
        <w:t xml:space="preserve">small crystals allow for better photoactivation, and the </w:t>
      </w:r>
      <w:r w:rsidRPr="004D2FF6">
        <w:rPr>
          <w:noProof/>
        </w:rPr>
        <w:t>photocycles</w:t>
      </w:r>
      <w:r>
        <w:t xml:space="preserve"> </w:t>
      </w:r>
      <w:r w:rsidR="006C604A">
        <w:t xml:space="preserve">of interest </w:t>
      </w:r>
      <w:r>
        <w:t>need not be reversible.</w:t>
      </w:r>
    </w:p>
    <w:p w14:paraId="45C1713D" w14:textId="77777777" w:rsidR="00227D9E" w:rsidRDefault="00227D9E" w:rsidP="007966C6"/>
    <w:p w14:paraId="2816CF93" w14:textId="6CAA9391" w:rsidR="000905CA" w:rsidRDefault="00AA4B8E" w:rsidP="007966C6">
      <w:r>
        <w:t xml:space="preserve">TR-SFX at an XFEL using the </w:t>
      </w:r>
      <w:r w:rsidR="000905CA">
        <w:t xml:space="preserve">high viscosity </w:t>
      </w:r>
      <w:r>
        <w:t xml:space="preserve">injector has significant advantages over a liquid jet injector </w:t>
      </w:r>
      <w:r w:rsidRPr="004D2FF6">
        <w:rPr>
          <w:noProof/>
        </w:rPr>
        <w:t>in terms of</w:t>
      </w:r>
      <w:r>
        <w:t xml:space="preserve"> sample savings. </w:t>
      </w:r>
      <w:r w:rsidR="00F23CA6">
        <w:t>Directly comparing PYP</w:t>
      </w:r>
      <w:r w:rsidR="00CB2DEA">
        <w:fldChar w:fldCharType="begin" w:fldLock="1"/>
      </w:r>
      <w:r w:rsidR="00CB2DEA">
        <w:instrText>ADDIN CSL_CITATION {"citationItems":[{"id":"ITEM-1","itemData":{"DOI":"10.1126/science.1259357","ISSN":"0036-8075, 1095-9203","author":[{"dropping-particle":"","family":"Tenboer","given":"Jason","non-dropping-particle":"","parse-names":false,"suffix":""},{"dropping-particle":"","family":"Basu","given":"Shibom","non-dropping-particle":"","parse-names":false,"suffix":""},{"dropping-particle":"","family":"Zatsepin","given":"Nadia","non-dropping-particle":"","parse-names":false,"suffix":""},{"dropping-particle":"","family":"Pande","given":"Kanupriya","non-dropping-particle":"","parse-names":false,"suffix":""},{"dropping-particle":"","family":"Milathianaki","given":"Despina","non-dropping-particle":"","parse-names":false,"suffix":""},{"dropping-particle":"","family":"Frank","given":"Matthias","non-dropping-particle":"","parse-names":false,"suffix":""},{"dropping-particle":"","family":"Hunter","given":"Mark","non-dropping-particle":"","parse-names":false,"suffix":""},{"dropping-particle":"","family":"Boutet","given":"Sébastien","non-dropping-particle":"","parse-names":false,"suffix":""},{"dropping-particle":"","family":"Williams","given":"Garth J.","non-dropping-particle":"","parse-names":false,"suffix":""},{"dropping-particle":"","family":"Koglin","given":"Jason E.","non-dropping-particle":"","parse-names":false,"suffix":""},{"dropping-particle":"","family":"Oberthuer","given":"Dominik","non-dropping-particle":"","parse-names":false,"suffix":""},{"dropping-particle":"","family":"Heymann","given":"Michael","non-dropping-particle":"","parse-names":false,"suffix":""},{"dropping-particle":"","family":"Kupitz","given":"Christopher","non-dropping-particle":"","parse-names":false,"suffix":""},{"dropping-particle":"","family":"Conrad","given":"Chelsie","non-dropping-particle":"","parse-names":false,"suffix":""},{"dropping-particle":"","family":"Coe","given":"Jesse","non-dropping-particle":"","parse-names":false,"suffix":""},{"dropping-particle":"","family":"Roy-Chowdhury","given":"Shatabdi","non-dropping-particle":"","parse-names":false,"suffix":""},{"dropping-particle":"","family":"Weierstall","given":"Uwe","non-dropping-particle":"","parse-names":false,"suffix":""},{"dropping-particle":"","family":"James","given":"Daniel","non-dropping-particle":"","parse-names":false,"suffix":""},{"dropping-particle":"","family":"Wang","given":"Dingjie","non-dropping-particle":"","parse-names":false,"suffix":""},{"dropping-particle":"","family":"Grant","given":"Thomas","non-dropping-particle":"","parse-names":false,"suffix":""},{"dropping-particle":"","family":"Barty","given":"Anton","non-dropping-particle":"","parse-names":false,"suffix":""},{"dropping-particle":"","family":"Yefanov","given":"Oleksandr","non-dropping-particle":"","parse-names":false,"suffix":""},{"dropping-particle":"","family":"Scales","given":"Jennifer","non-dropping-particle":"","parse-names":false,"suffix":""},{"dropping-particle":"","family":"Gati","given":"Cornelius","non-dropping-particle":"","parse-names":false,"suffix":""},{"dropping-particle":"","family":"Seuring","given":"Carolin","non-dropping-particle":"","parse-names":false,"suffix":""},{"dropping-particle":"","family":"Srajer","given":"Vukica","non-dropping-particle":"","parse-names":false,"suffix":""},{"dropping-particle":"","family":"Henning","given":"Robert","non-dropping-particle":"","parse-names":false,"suffix":""},{"dropping-particle":"","family":"Schwander","given":"Peter","non-dropping-particle":"","parse-names":false,"suffix":""},{"dropping-particle":"","family":"Fromme","given":"Raimund","non-dropping-particle":"","parse-names":false,"suffix":""},{"dropping-particle":"","family":"Ourmazd","given":"Abbas","non-dropping-particle":"","parse-names":false,"suffix":""},{"dropping-particle":"","family":"Moffat","given":"Keith","non-dropping-particle":"","parse-names":false,"suffix":""},{"dropping-particle":"Van","family":"Thor","given":"Jasper J.","non-dropping-particle":"","parse-names":false,"suffix":""},{"dropping-particle":"","family":"Spence","given":"John C. H.","non-dropping-particle":"","parse-names":false,"suffix":""},{"dropping-particle":"","family":"Fromme","given":"Petra","non-dropping-particle":"","parse-names":false,"suffix":""},{"dropping-particle":"","family":"Chapman","given":"Henry N.","non-dropping-particle":"","parse-names":false,"suffix":""},{"dropping-particle":"","family":"Schmidt","given":"Marius","non-dropping-particle":"","parse-names":false,"suffix":""}],"container-title":"Science","id":"ITEM-1","issue":"6214","issued":{"date-parts":[["2014","12","4"]]},"page":"1242-1246","title":"Time-resolved serial crystallography captures high-resolution intermediates of photoactive yellow protein","type":"article-journal","volume":"346"},"uris":["http://www.mendeley.com/documents/?uuid=b677d283-a458-4ccf-92de-a8633d16a9ca"]}],"mendeley":{"formattedCitation":"&lt;sup&gt;6&lt;/sup&gt;","plainTextFormattedCitation":"6","previouslyFormattedCitation":"&lt;sup&gt;6&lt;/sup&gt;"},"properties":{"noteIndex":0},"schema":"https://github.com/citation-style-language/schema/raw/master/csl-citation.json"}</w:instrText>
      </w:r>
      <w:r w:rsidR="00CB2DEA">
        <w:fldChar w:fldCharType="separate"/>
      </w:r>
      <w:r w:rsidR="00CB2DEA" w:rsidRPr="00CB2DEA">
        <w:rPr>
          <w:noProof/>
          <w:vertAlign w:val="superscript"/>
        </w:rPr>
        <w:t>6</w:t>
      </w:r>
      <w:r w:rsidR="00CB2DEA">
        <w:fldChar w:fldCharType="end"/>
      </w:r>
      <w:r w:rsidR="00F23CA6">
        <w:t xml:space="preserve"> and bR</w:t>
      </w:r>
      <w:r w:rsidR="00CB2DEA">
        <w:fldChar w:fldCharType="begin" w:fldLock="1"/>
      </w:r>
      <w:r w:rsidR="005D278C">
        <w:instrText>ADDIN CSL_CITATION {"citationItems":[{"id":"ITEM-1","itemData":{"DOI":"10.1126/science.aat0094","ISSN":"0036-8075","PMID":"29903883","author":[{"dropping-particle":"","family":"Nogly","given":"Przemyslaw","non-dropping-particle":"","parse-names":false,"suffix":""},{"dropping-particle":"","family":"Weinert","given":"Tobias","non-dropping-particle":"","parse-names":false,"suffix":""},{"dropping-particle":"","family":"James","given":"Daniel","non-dropping-particle":"","parse-names":false,"suffix":""},{"dropping-particle":"","family":"Carbajo","given":"Sergio","non-dropping-particle":"","parse-names":false,"suffix":""},{"dropping-particle":"","family":"Ozerov","given":"Dmitry","non-dropping-particle":"","parse-names":false,"suffix":""},{"dropping-particle":"","family":"Furrer","given":"Antonia","non-dropping-particle":"","parse-names":false,"suffix":""},{"dropping-particle":"","family":"Gashi","given":"Dardan","non-dropping-particle":"","parse-names":false,"suffix":""},{"dropping-particle":"","family":"Borin","given":"Veniamin","non-dropping-particle":"","parse-names":false,"suffix":""},{"dropping-particle":"","family":"Skopintsev","given":"Petr","non-dropping-particle":"","parse-names":false,"suffix":""},{"dropping-particle":"","family":"Jaeger","given":"Kathrin","non-dropping-particle":"","parse-names":false,"suffix":""},{"dropping-particle":"","family":"Nass","given":"Karol","non-dropping-particle":"","parse-names":false,"suffix":""},{"dropping-particle":"","family":"Båth","given":"Petra","non-dropping-particle":"","parse-names":false,"suffix":""},{"dropping-particle":"","family":"Bosman","given":"Robert","non-dropping-particle":"","parse-names":false,"suffix":""},{"dropping-particle":"","family":"Koglin","given":"Jason","non-dropping-particle":"","parse-names":false,"suffix":""},{"dropping-particle":"","family":"Seaberg","given":"Matthew","non-dropping-particle":"","parse-names":false,"suffix":""},{"dropping-particle":"","family":"Lane","given":"Thomas","non-dropping-particle":"","parse-names":false,"suffix":""},{"dropping-particle":"","family":"Kekilli","given":"Demet","non-dropping-particle":"","parse-names":false,"suffix":""},{"dropping-particle":"","family":"Brünle","given":"Steffen","non-dropping-particle":"","parse-names":false,"suffix":""},{"dropping-particle":"","family":"Tanaka","given":"Tomoyuki","non-dropping-particle":"","parse-names":false,"suffix":""},{"dropping-particle":"","family":"Wu","given":"Wenting","non-dropping-particle":"","parse-names":false,"suffix":""},{"dropping-particle":"","family":"Milne","given":"Christopher","non-dropping-particle":"","parse-names":false,"suffix":""},{"dropping-particle":"","family":"White","given":"Thomas","non-dropping-particle":"","parse-names":false,"suffix":""},{"dropping-particle":"","family":"Barty","given":"Anton","non-dropping-particle":"","parse-names":false,"suffix":""},{"dropping-particle":"","family":"Weierstall","given":"Uwe","non-dropping-particle":"","parse-names":false,"suffix":""},{"dropping-particle":"","family":"Panneels","given":"Valerie","non-dropping-particle":"","parse-names":false,"suffix":""},{"dropping-particle":"","family":"Nango","given":"Eriko","non-dropping-particle":"","parse-names":false,"suffix":""},{"dropping-particle":"","family":"Iwata","given":"So","non-dropping-particle":"","parse-names":false,"suffix":""},{"dropping-particle":"","family":"Hunter","given":"Mark","non-dropping-particle":"","parse-names":false,"suffix":""},{"dropping-particle":"","family":"Schapiro","given":"Igor","non-dropping-particle":"","parse-names":false,"suffix":""},{"dropping-particle":"","family":"Schertler","given":"Gebhard","non-dropping-particle":"","parse-names":false,"suffix":""},{"dropping-particle":"","family":"Neutze","given":"Richard","non-dropping-particle":"","parse-names":false,"suffix":""},{"dropping-particle":"","family":"Standfuss","given":"Jörg","non-dropping-particle":"","parse-names":false,"suffix":""}],"container-title":"Science","id":"ITEM-1","issue":"June","issued":{"date-parts":[["2018","6","14"]]},"page":"eaat0094","title":"Retinal isomerization in bacteriorhodopsin captured by a femtosecond x-ray laser","type":"article-journal","volume":"0094"},"uris":["http://www.mendeley.com/documents/?uuid=07d60c6e-578e-4a5c-bc53-dfcf63d01d0a"]}],"mendeley":{"formattedCitation":"&lt;sup&gt;10&lt;/sup&gt;","plainTextFormattedCitation":"10","previouslyFormattedCitation":"&lt;sup&gt;10&lt;/sup&gt;"},"properties":{"noteIndex":0},"schema":"https://github.com/citation-style-language/schema/raw/master/csl-citation.json"}</w:instrText>
      </w:r>
      <w:r w:rsidR="00CB2DEA">
        <w:fldChar w:fldCharType="separate"/>
      </w:r>
      <w:r w:rsidR="00CB2DEA" w:rsidRPr="00CB2DEA">
        <w:rPr>
          <w:noProof/>
          <w:vertAlign w:val="superscript"/>
        </w:rPr>
        <w:t>10</w:t>
      </w:r>
      <w:r w:rsidR="00CB2DEA">
        <w:fldChar w:fldCharType="end"/>
      </w:r>
      <w:r w:rsidR="00F23CA6">
        <w:t xml:space="preserve">, for example, indicates a reduction by the factor of 50 for the same amount of collected diffraction images. </w:t>
      </w:r>
      <w:r w:rsidR="000905CA">
        <w:t xml:space="preserve">Liquid jets </w:t>
      </w:r>
      <w:r w:rsidR="00F23CA6">
        <w:t xml:space="preserve">on the other hand </w:t>
      </w:r>
      <w:r w:rsidR="000905CA">
        <w:t>have an advantage in that the flow is fast and,</w:t>
      </w:r>
      <w:r w:rsidR="009C4270">
        <w:t xml:space="preserve"> data collection</w:t>
      </w:r>
      <w:r w:rsidR="006A66D6">
        <w:t xml:space="preserve"> runs at</w:t>
      </w:r>
      <w:r w:rsidR="009C4270">
        <w:t xml:space="preserve"> full speed</w:t>
      </w:r>
      <w:r w:rsidR="006A66D6">
        <w:t xml:space="preserve"> (alternating dark and light frames)</w:t>
      </w:r>
      <w:r w:rsidR="009C4270">
        <w:t>, without regard to injector stream speed stability</w:t>
      </w:r>
      <w:r w:rsidR="006A66D6">
        <w:t xml:space="preserve"> </w:t>
      </w:r>
      <w:r w:rsidR="00D25B4D">
        <w:t>(or</w:t>
      </w:r>
      <w:r w:rsidR="006A66D6">
        <w:t xml:space="preserve"> light </w:t>
      </w:r>
      <w:r w:rsidR="00D25B4D">
        <w:t>contamination in dark frames)</w:t>
      </w:r>
      <w:r w:rsidR="009C4270">
        <w:t xml:space="preserve">. </w:t>
      </w:r>
      <w:r>
        <w:t xml:space="preserve">While the viscous jet </w:t>
      </w:r>
      <w:r w:rsidR="009C4270">
        <w:t xml:space="preserve">does </w:t>
      </w:r>
      <w:r>
        <w:t>add</w:t>
      </w:r>
      <w:r w:rsidR="00D25B4D">
        <w:t xml:space="preserve"> </w:t>
      </w:r>
      <w:r>
        <w:t>new challenges, it is worth considering that liquid jet TR-SFX use</w:t>
      </w:r>
      <w:r w:rsidR="00D25B4D">
        <w:t>s</w:t>
      </w:r>
      <w:r>
        <w:t xml:space="preserve"> amounts of protein that may be </w:t>
      </w:r>
      <w:proofErr w:type="gramStart"/>
      <w:r w:rsidR="00D25B4D" w:rsidRPr="004D2FF6">
        <w:rPr>
          <w:noProof/>
        </w:rPr>
        <w:t>absolutely</w:t>
      </w:r>
      <w:r w:rsidR="006A66D6">
        <w:t xml:space="preserve"> </w:t>
      </w:r>
      <w:r>
        <w:t>unreasonable</w:t>
      </w:r>
      <w:proofErr w:type="gramEnd"/>
      <w:r>
        <w:t xml:space="preserve"> to produce</w:t>
      </w:r>
      <w:r w:rsidR="00FC49EA">
        <w:t xml:space="preserve"> for many biologically relevant systems</w:t>
      </w:r>
      <w:r>
        <w:t xml:space="preserve">. </w:t>
      </w:r>
    </w:p>
    <w:p w14:paraId="52ECD4F7" w14:textId="6A2E869C" w:rsidR="00AA4B8E" w:rsidRDefault="00AA4B8E" w:rsidP="007966C6">
      <w:pPr>
        <w:rPr>
          <w:rFonts w:cstheme="minorHAnsi"/>
          <w:color w:val="808080" w:themeColor="background1" w:themeShade="80"/>
        </w:rPr>
      </w:pPr>
    </w:p>
    <w:p w14:paraId="15EEF879" w14:textId="27FA800B" w:rsidR="00C53E81" w:rsidRPr="00B608B7" w:rsidRDefault="00C53E81" w:rsidP="007966C6">
      <w:pPr>
        <w:rPr>
          <w:rFonts w:cstheme="minorHAnsi"/>
          <w:color w:val="auto"/>
        </w:rPr>
      </w:pPr>
      <w:r w:rsidRPr="00B608B7">
        <w:rPr>
          <w:rFonts w:cstheme="minorHAnsi"/>
          <w:color w:val="auto"/>
        </w:rPr>
        <w:t>Currently</w:t>
      </w:r>
      <w:r w:rsidR="00B608B7">
        <w:rPr>
          <w:rFonts w:cstheme="minorHAnsi"/>
          <w:color w:val="auto"/>
        </w:rPr>
        <w:t>,</w:t>
      </w:r>
      <w:bookmarkStart w:id="0" w:name="_GoBack"/>
      <w:bookmarkEnd w:id="0"/>
      <w:r w:rsidRPr="00B608B7">
        <w:rPr>
          <w:rFonts w:cstheme="minorHAnsi"/>
          <w:color w:val="auto"/>
        </w:rPr>
        <w:t xml:space="preserve"> </w:t>
      </w:r>
      <w:r w:rsidR="00A82DFC" w:rsidRPr="00B608B7">
        <w:rPr>
          <w:rFonts w:cstheme="minorHAnsi"/>
          <w:color w:val="auto"/>
        </w:rPr>
        <w:t xml:space="preserve">viscous </w:t>
      </w:r>
      <w:r w:rsidRPr="00B608B7">
        <w:rPr>
          <w:rFonts w:cstheme="minorHAnsi"/>
          <w:color w:val="auto"/>
        </w:rPr>
        <w:t xml:space="preserve">sample preparation for TR-SFX is limited by </w:t>
      </w:r>
      <w:r w:rsidR="00A82DFC" w:rsidRPr="00B608B7">
        <w:rPr>
          <w:rFonts w:cstheme="minorHAnsi"/>
          <w:color w:val="auto"/>
        </w:rPr>
        <w:t xml:space="preserve">crystal compatibility with the delivery medium. Although there have been several alternative viscous carriers implemented, none have been found to work for all cases. Additionally, sample delivery with a high viscosity injector will always be subject to </w:t>
      </w:r>
      <w:proofErr w:type="gramStart"/>
      <w:r w:rsidR="00A82DFC" w:rsidRPr="00B608B7">
        <w:rPr>
          <w:rFonts w:cstheme="minorHAnsi"/>
          <w:color w:val="auto"/>
        </w:rPr>
        <w:t>clogging, or</w:t>
      </w:r>
      <w:proofErr w:type="gramEnd"/>
      <w:r w:rsidR="00A82DFC" w:rsidRPr="00B608B7">
        <w:rPr>
          <w:rFonts w:cstheme="minorHAnsi"/>
          <w:color w:val="auto"/>
        </w:rPr>
        <w:t xml:space="preserve"> slowing even with </w:t>
      </w:r>
      <w:proofErr w:type="spellStart"/>
      <w:r w:rsidR="00A82DFC" w:rsidRPr="00B608B7">
        <w:rPr>
          <w:rFonts w:cstheme="minorHAnsi"/>
          <w:color w:val="auto"/>
        </w:rPr>
        <w:t>optomozation</w:t>
      </w:r>
      <w:proofErr w:type="spellEnd"/>
      <w:r w:rsidR="00A82DFC" w:rsidRPr="00B608B7">
        <w:rPr>
          <w:rFonts w:cstheme="minorHAnsi"/>
          <w:color w:val="auto"/>
        </w:rPr>
        <w:t xml:space="preserve"> using this protocol. Another limitation of the technique is the inherent reduction in hit rate when diluting the sample to bring it to the </w:t>
      </w:r>
      <w:proofErr w:type="spellStart"/>
      <w:r w:rsidR="00A82DFC" w:rsidRPr="00B608B7">
        <w:rPr>
          <w:rFonts w:cstheme="minorHAnsi"/>
          <w:color w:val="auto"/>
        </w:rPr>
        <w:t>optomised</w:t>
      </w:r>
      <w:proofErr w:type="spellEnd"/>
      <w:r w:rsidR="00A82DFC" w:rsidRPr="00B608B7">
        <w:rPr>
          <w:rFonts w:cstheme="minorHAnsi"/>
          <w:color w:val="auto"/>
        </w:rPr>
        <w:t xml:space="preserve"> extrudability.</w:t>
      </w:r>
    </w:p>
    <w:p w14:paraId="7568DF99" w14:textId="77777777" w:rsidR="00C53E81" w:rsidRPr="001B1519" w:rsidRDefault="00C53E81" w:rsidP="007966C6">
      <w:pPr>
        <w:rPr>
          <w:rFonts w:cstheme="minorHAnsi"/>
          <w:color w:val="808080" w:themeColor="background1" w:themeShade="80"/>
        </w:rPr>
      </w:pPr>
    </w:p>
    <w:p w14:paraId="19FD0EEC" w14:textId="342476D5" w:rsidR="00FC49EA" w:rsidRDefault="00AA4B8E" w:rsidP="007966C6">
      <w:pPr>
        <w:rPr>
          <w:rFonts w:cstheme="minorHAnsi"/>
        </w:rPr>
      </w:pPr>
      <w:r w:rsidRPr="009E380F">
        <w:rPr>
          <w:rFonts w:cstheme="minorHAnsi"/>
        </w:rPr>
        <w:t xml:space="preserve">In the </w:t>
      </w:r>
      <w:r w:rsidRPr="004D2FF6">
        <w:rPr>
          <w:rFonts w:cstheme="minorHAnsi"/>
          <w:noProof/>
        </w:rPr>
        <w:t>future</w:t>
      </w:r>
      <w:r w:rsidR="00B608B7">
        <w:rPr>
          <w:rFonts w:cstheme="minorHAnsi"/>
          <w:noProof/>
        </w:rPr>
        <w:t>,</w:t>
      </w:r>
      <w:r w:rsidRPr="009E380F">
        <w:rPr>
          <w:rFonts w:cstheme="minorHAnsi"/>
        </w:rPr>
        <w:t xml:space="preserve"> TR-SFX </w:t>
      </w:r>
      <w:r>
        <w:rPr>
          <w:rFonts w:cstheme="minorHAnsi"/>
        </w:rPr>
        <w:t xml:space="preserve">methods </w:t>
      </w:r>
      <w:r w:rsidRPr="009E380F">
        <w:rPr>
          <w:rFonts w:cstheme="minorHAnsi"/>
        </w:rPr>
        <w:t xml:space="preserve">can be extended </w:t>
      </w:r>
      <w:r w:rsidR="006A66D6">
        <w:rPr>
          <w:rFonts w:cstheme="minorHAnsi"/>
        </w:rPr>
        <w:t>from</w:t>
      </w:r>
      <w:r w:rsidRPr="009E380F">
        <w:rPr>
          <w:rFonts w:cstheme="minorHAnsi"/>
        </w:rPr>
        <w:t xml:space="preserve"> protein target</w:t>
      </w:r>
      <w:r>
        <w:rPr>
          <w:rFonts w:cstheme="minorHAnsi"/>
        </w:rPr>
        <w:t>s with natural chromophores</w:t>
      </w:r>
      <w:r w:rsidRPr="009E380F">
        <w:rPr>
          <w:rFonts w:cstheme="minorHAnsi"/>
        </w:rPr>
        <w:t xml:space="preserve"> to </w:t>
      </w:r>
      <w:r>
        <w:rPr>
          <w:rFonts w:cstheme="minorHAnsi"/>
        </w:rPr>
        <w:t xml:space="preserve">those with </w:t>
      </w:r>
      <w:r w:rsidRPr="009E380F">
        <w:rPr>
          <w:rFonts w:cstheme="minorHAnsi"/>
        </w:rPr>
        <w:t xml:space="preserve">synthetic </w:t>
      </w:r>
      <w:proofErr w:type="spellStart"/>
      <w:r w:rsidRPr="009E380F">
        <w:rPr>
          <w:rFonts w:cstheme="minorHAnsi"/>
        </w:rPr>
        <w:t>photoswitches</w:t>
      </w:r>
      <w:proofErr w:type="spellEnd"/>
      <w:r w:rsidRPr="009E380F">
        <w:rPr>
          <w:rFonts w:cstheme="minorHAnsi"/>
        </w:rPr>
        <w:t>.</w:t>
      </w:r>
      <w:r>
        <w:rPr>
          <w:rFonts w:cstheme="minorHAnsi"/>
        </w:rPr>
        <w:t xml:space="preserve"> Time-resolved measurements on reaction</w:t>
      </w:r>
      <w:r w:rsidR="006A66D6">
        <w:rPr>
          <w:rFonts w:cstheme="minorHAnsi"/>
        </w:rPr>
        <w:t>s</w:t>
      </w:r>
      <w:r>
        <w:rPr>
          <w:rFonts w:cstheme="minorHAnsi"/>
        </w:rPr>
        <w:t xml:space="preserve"> that cannot be photoactivated must rely on mixing</w:t>
      </w:r>
      <w:r w:rsidR="00207BFC">
        <w:rPr>
          <w:rFonts w:cstheme="minorHAnsi"/>
        </w:rPr>
        <w:t>,</w:t>
      </w:r>
      <w:r>
        <w:rPr>
          <w:rFonts w:cstheme="minorHAnsi"/>
        </w:rPr>
        <w:t xml:space="preserve"> temperature-jump</w:t>
      </w:r>
      <w:r w:rsidR="00207BFC">
        <w:rPr>
          <w:rFonts w:cstheme="minorHAnsi"/>
        </w:rPr>
        <w:t>,</w:t>
      </w:r>
      <w:r>
        <w:rPr>
          <w:rFonts w:cstheme="minorHAnsi"/>
        </w:rPr>
        <w:t xml:space="preserve"> </w:t>
      </w:r>
      <w:r w:rsidR="009232EA">
        <w:rPr>
          <w:rFonts w:cstheme="minorHAnsi"/>
        </w:rPr>
        <w:t xml:space="preserve">electric-fields, </w:t>
      </w:r>
      <w:r w:rsidR="00207BFC">
        <w:rPr>
          <w:rFonts w:cstheme="minorHAnsi"/>
        </w:rPr>
        <w:t xml:space="preserve">or other activation </w:t>
      </w:r>
      <w:r>
        <w:rPr>
          <w:rFonts w:cstheme="minorHAnsi"/>
        </w:rPr>
        <w:t xml:space="preserve">technologies that have yet to </w:t>
      </w:r>
      <w:r w:rsidRPr="004D2FF6">
        <w:rPr>
          <w:rFonts w:cstheme="minorHAnsi"/>
          <w:noProof/>
        </w:rPr>
        <w:t>be adapted</w:t>
      </w:r>
      <w:r>
        <w:rPr>
          <w:rFonts w:cstheme="minorHAnsi"/>
        </w:rPr>
        <w:t xml:space="preserve"> to serial crystallography. </w:t>
      </w:r>
      <w:r w:rsidR="009232EA">
        <w:rPr>
          <w:rFonts w:cstheme="minorHAnsi"/>
        </w:rPr>
        <w:t>A combination of these triggering technologies together with increased availability of XFEL beamtime will, over time, lay the foundation to</w:t>
      </w:r>
      <w:r w:rsidR="009232EA" w:rsidRPr="009232EA">
        <w:rPr>
          <w:rFonts w:cstheme="minorHAnsi"/>
        </w:rPr>
        <w:t xml:space="preserve"> </w:t>
      </w:r>
      <w:r w:rsidR="009232EA">
        <w:rPr>
          <w:rFonts w:cstheme="minorHAnsi"/>
        </w:rPr>
        <w:t>understand</w:t>
      </w:r>
      <w:r w:rsidR="009232EA" w:rsidRPr="009232EA">
        <w:rPr>
          <w:rFonts w:cstheme="minorHAnsi"/>
        </w:rPr>
        <w:t xml:space="preserve"> the </w:t>
      </w:r>
      <w:r w:rsidR="009232EA">
        <w:rPr>
          <w:rFonts w:cstheme="minorHAnsi"/>
        </w:rPr>
        <w:t xml:space="preserve">structural dynamics of protein function on an atomic level. </w:t>
      </w:r>
    </w:p>
    <w:p w14:paraId="78728D18" w14:textId="706614AE" w:rsidR="00014314" w:rsidRPr="001B1519" w:rsidRDefault="00014314" w:rsidP="007966C6">
      <w:pPr>
        <w:rPr>
          <w:rFonts w:asciiTheme="minorHAnsi" w:hAnsiTheme="minorHAnsi" w:cstheme="minorHAnsi"/>
          <w:color w:val="auto"/>
        </w:rPr>
      </w:pPr>
    </w:p>
    <w:p w14:paraId="1734505F" w14:textId="2FB433D3" w:rsidR="00AA03DF" w:rsidRPr="001B1519" w:rsidRDefault="00AA03DF" w:rsidP="007966C6">
      <w:pPr>
        <w:pStyle w:val="a3"/>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p>
    <w:p w14:paraId="7533EBB6" w14:textId="664A8A15" w:rsidR="00161DE5" w:rsidRPr="00207BFC" w:rsidRDefault="00161DE5" w:rsidP="007966C6">
      <w:pPr>
        <w:rPr>
          <w:rFonts w:cs="Times"/>
        </w:rPr>
      </w:pPr>
      <w:r w:rsidRPr="00207BFC">
        <w:rPr>
          <w:rFonts w:cs="Times"/>
        </w:rPr>
        <w:t xml:space="preserve">We acknowledge </w:t>
      </w:r>
      <w:proofErr w:type="spellStart"/>
      <w:r w:rsidRPr="00207BFC">
        <w:rPr>
          <w:rFonts w:cs="Times"/>
        </w:rPr>
        <w:t>Gebhard</w:t>
      </w:r>
      <w:proofErr w:type="spellEnd"/>
      <w:r w:rsidRPr="00207BFC">
        <w:rPr>
          <w:rFonts w:cs="Times"/>
        </w:rPr>
        <w:t xml:space="preserve"> </w:t>
      </w:r>
      <w:proofErr w:type="spellStart"/>
      <w:r w:rsidRPr="00207BFC">
        <w:rPr>
          <w:rFonts w:cs="Times"/>
        </w:rPr>
        <w:t>Schertler</w:t>
      </w:r>
      <w:proofErr w:type="spellEnd"/>
      <w:r w:rsidRPr="00207BFC">
        <w:rPr>
          <w:rFonts w:cs="Times"/>
        </w:rPr>
        <w:t>, Rafael Abela and Chris Milne for support</w:t>
      </w:r>
      <w:r w:rsidR="0083251D">
        <w:rPr>
          <w:rFonts w:cs="Times"/>
        </w:rPr>
        <w:t>ing</w:t>
      </w:r>
      <w:r w:rsidRPr="00207BFC">
        <w:rPr>
          <w:rFonts w:cs="Times"/>
        </w:rPr>
        <w:t xml:space="preserve"> </w:t>
      </w:r>
      <w:r w:rsidR="0083251D">
        <w:rPr>
          <w:rFonts w:cs="Times"/>
        </w:rPr>
        <w:t xml:space="preserve">the use of high viscosity injectors </w:t>
      </w:r>
      <w:r w:rsidRPr="00207BFC">
        <w:rPr>
          <w:rFonts w:cs="Times"/>
        </w:rPr>
        <w:t xml:space="preserve">at the PSI. </w:t>
      </w:r>
      <w:r w:rsidR="0083251D">
        <w:rPr>
          <w:rFonts w:cs="Times"/>
        </w:rPr>
        <w:t xml:space="preserve">Richard </w:t>
      </w:r>
      <w:proofErr w:type="spellStart"/>
      <w:r w:rsidR="0083251D">
        <w:rPr>
          <w:rFonts w:cs="Times"/>
        </w:rPr>
        <w:t>Neutze</w:t>
      </w:r>
      <w:proofErr w:type="spellEnd"/>
      <w:r w:rsidR="0083251D">
        <w:rPr>
          <w:rFonts w:cs="Times"/>
        </w:rPr>
        <w:t xml:space="preserve"> </w:t>
      </w:r>
      <w:r w:rsidR="006B3D2F">
        <w:rPr>
          <w:rFonts w:cs="Times"/>
        </w:rPr>
        <w:t>and his team are</w:t>
      </w:r>
      <w:r w:rsidRPr="00207BFC">
        <w:rPr>
          <w:rFonts w:cs="Times"/>
        </w:rPr>
        <w:t xml:space="preserve"> acknowledged for discussions on </w:t>
      </w:r>
      <w:r w:rsidR="006B3D2F">
        <w:rPr>
          <w:rFonts w:cs="Times"/>
        </w:rPr>
        <w:t xml:space="preserve">time-resolved crystallography and </w:t>
      </w:r>
      <w:r w:rsidRPr="00207BFC">
        <w:rPr>
          <w:rFonts w:cs="Times"/>
        </w:rPr>
        <w:t>sample delivery using high viscosity injectors. For financial support, we acknowledge the Swiss National Science Foundation for grants 31003A_141235</w:t>
      </w:r>
      <w:r w:rsidR="00D206C4">
        <w:rPr>
          <w:rFonts w:cs="Times"/>
        </w:rPr>
        <w:t xml:space="preserve">, </w:t>
      </w:r>
      <w:r w:rsidRPr="00207BFC">
        <w:rPr>
          <w:rFonts w:cs="Times"/>
        </w:rPr>
        <w:t>31003A_159558 (to J.S.)</w:t>
      </w:r>
      <w:r w:rsidR="00D206C4">
        <w:rPr>
          <w:rFonts w:cs="Times"/>
        </w:rPr>
        <w:t xml:space="preserve"> </w:t>
      </w:r>
      <w:r w:rsidR="00D206C4" w:rsidRPr="009A6F8C">
        <w:rPr>
          <w:rFonts w:asciiTheme="minorHAnsi" w:hAnsiTheme="minorHAnsi" w:cstheme="minorHAnsi"/>
        </w:rPr>
        <w:t xml:space="preserve">and </w:t>
      </w:r>
      <w:r w:rsidR="0028599E" w:rsidRPr="009A6F8C">
        <w:rPr>
          <w:rFonts w:asciiTheme="minorHAnsi" w:hAnsiTheme="minorHAnsi" w:cstheme="minorHAnsi"/>
          <w:lang w:eastAsia="zh-TW"/>
        </w:rPr>
        <w:t>PZ00P3_174169 (to P.N.)</w:t>
      </w:r>
      <w:r w:rsidRPr="00207BFC">
        <w:rPr>
          <w:rFonts w:cs="Times"/>
        </w:rPr>
        <w:t>. This project has received funding from the European Union’s Horizon 2020 research and innovation program under the Marie-</w:t>
      </w:r>
      <w:proofErr w:type="spellStart"/>
      <w:r w:rsidRPr="00207BFC">
        <w:rPr>
          <w:rFonts w:cs="Times"/>
        </w:rPr>
        <w:t>Sklodowska</w:t>
      </w:r>
      <w:proofErr w:type="spellEnd"/>
      <w:r w:rsidRPr="00207BFC">
        <w:rPr>
          <w:rFonts w:cs="Times"/>
        </w:rPr>
        <w:t>-Curie grant agreement No 701646.</w:t>
      </w:r>
    </w:p>
    <w:p w14:paraId="2D96E92E" w14:textId="72F287DC" w:rsidR="00AA03DF" w:rsidRPr="001B1519" w:rsidRDefault="00AA03DF" w:rsidP="007966C6">
      <w:pPr>
        <w:rPr>
          <w:rFonts w:asciiTheme="minorHAnsi" w:hAnsiTheme="minorHAnsi" w:cstheme="minorHAnsi"/>
          <w:b/>
          <w:bCs/>
        </w:rPr>
      </w:pPr>
    </w:p>
    <w:p w14:paraId="5D52ED8B" w14:textId="758BC713" w:rsidR="00AA03DF" w:rsidRPr="001B1519" w:rsidRDefault="00AA03DF" w:rsidP="007966C6">
      <w:pPr>
        <w:pStyle w:val="a3"/>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14:paraId="66030076" w14:textId="5FCCEC1C" w:rsidR="00AA03DF" w:rsidRPr="00B608B7" w:rsidRDefault="001713E9" w:rsidP="007966C6">
      <w:r>
        <w:t>The authors declare no conflicting interests.</w:t>
      </w:r>
    </w:p>
    <w:p w14:paraId="408FFE1A" w14:textId="77777777" w:rsidR="00866F29" w:rsidRPr="001B1519" w:rsidRDefault="00866F29" w:rsidP="007966C6">
      <w:pPr>
        <w:rPr>
          <w:rFonts w:asciiTheme="minorHAnsi" w:hAnsiTheme="minorHAnsi" w:cstheme="minorHAnsi"/>
          <w:color w:val="auto"/>
        </w:rPr>
      </w:pPr>
    </w:p>
    <w:p w14:paraId="315B4FAD" w14:textId="644B6AC5" w:rsidR="00B32616" w:rsidRPr="001B1519" w:rsidRDefault="009726EE" w:rsidP="007966C6">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09C4077A" w14:textId="4BC80FE4" w:rsidR="000412AB" w:rsidRPr="000412AB" w:rsidRDefault="00AA4B8E" w:rsidP="007966C6">
      <w:pPr>
        <w:rPr>
          <w:noProof/>
        </w:rPr>
      </w:pPr>
      <w:r>
        <w:rPr>
          <w:rFonts w:asciiTheme="minorHAnsi" w:hAnsiTheme="minorHAnsi" w:cstheme="minorHAnsi"/>
          <w:b/>
          <w:color w:val="808080"/>
        </w:rPr>
        <w:fldChar w:fldCharType="begin" w:fldLock="1"/>
      </w:r>
      <w:r>
        <w:rPr>
          <w:rFonts w:asciiTheme="minorHAnsi" w:hAnsiTheme="minorHAnsi" w:cstheme="minorHAnsi"/>
          <w:b/>
          <w:color w:val="808080"/>
        </w:rPr>
        <w:instrText xml:space="preserve">ADDIN Mendeley Bibliography CSL_BIBLIOGRAPHY </w:instrText>
      </w:r>
      <w:r>
        <w:rPr>
          <w:rFonts w:asciiTheme="minorHAnsi" w:hAnsiTheme="minorHAnsi" w:cstheme="minorHAnsi"/>
          <w:b/>
          <w:color w:val="808080"/>
        </w:rPr>
        <w:fldChar w:fldCharType="separate"/>
      </w:r>
      <w:r w:rsidR="000412AB" w:rsidRPr="000412AB">
        <w:rPr>
          <w:noProof/>
        </w:rPr>
        <w:t>1.</w:t>
      </w:r>
      <w:r w:rsidR="000412AB" w:rsidRPr="000412AB">
        <w:rPr>
          <w:noProof/>
        </w:rPr>
        <w:tab/>
        <w:t xml:space="preserve">Neutze, R., Wouts, R., van der Spoel, D., Weckert, E., Hajdu, J. Potential for biomolecular imaging with femtosecond X-ray pulses. </w:t>
      </w:r>
      <w:r w:rsidR="000412AB" w:rsidRPr="000412AB">
        <w:rPr>
          <w:i/>
          <w:iCs/>
          <w:noProof/>
        </w:rPr>
        <w:t>Nature</w:t>
      </w:r>
      <w:r w:rsidR="000412AB" w:rsidRPr="000412AB">
        <w:rPr>
          <w:noProof/>
        </w:rPr>
        <w:t xml:space="preserve">. </w:t>
      </w:r>
      <w:r w:rsidR="000412AB" w:rsidRPr="000412AB">
        <w:rPr>
          <w:b/>
          <w:bCs/>
          <w:noProof/>
        </w:rPr>
        <w:t>406</w:t>
      </w:r>
      <w:r w:rsidR="000412AB" w:rsidRPr="000412AB">
        <w:rPr>
          <w:noProof/>
        </w:rPr>
        <w:t xml:space="preserve"> (6797), 752–7, doi: 10.1038/35021099 (2000).</w:t>
      </w:r>
    </w:p>
    <w:p w14:paraId="405F890B" w14:textId="22D8A1BA" w:rsidR="000412AB" w:rsidRPr="000412AB" w:rsidRDefault="000412AB" w:rsidP="007966C6">
      <w:pPr>
        <w:rPr>
          <w:noProof/>
        </w:rPr>
      </w:pPr>
      <w:r w:rsidRPr="000412AB">
        <w:rPr>
          <w:noProof/>
        </w:rPr>
        <w:t>2.</w:t>
      </w:r>
      <w:r w:rsidRPr="000412AB">
        <w:rPr>
          <w:noProof/>
        </w:rPr>
        <w:tab/>
        <w:t xml:space="preserve">Chapman, H.N. </w:t>
      </w:r>
      <w:r w:rsidR="00B608B7" w:rsidRPr="00B608B7">
        <w:rPr>
          <w:iCs/>
          <w:noProof/>
        </w:rPr>
        <w:t>et al.</w:t>
      </w:r>
      <w:r w:rsidRPr="000412AB">
        <w:rPr>
          <w:noProof/>
        </w:rPr>
        <w:t xml:space="preserve"> Femtosecond X-ray protein nanocrystallography. </w:t>
      </w:r>
      <w:r w:rsidRPr="000412AB">
        <w:rPr>
          <w:i/>
          <w:iCs/>
          <w:noProof/>
        </w:rPr>
        <w:t>Nature</w:t>
      </w:r>
      <w:r w:rsidRPr="000412AB">
        <w:rPr>
          <w:noProof/>
        </w:rPr>
        <w:t xml:space="preserve">. </w:t>
      </w:r>
      <w:r w:rsidRPr="000412AB">
        <w:rPr>
          <w:b/>
          <w:bCs/>
          <w:noProof/>
        </w:rPr>
        <w:t>470</w:t>
      </w:r>
      <w:r w:rsidRPr="000412AB">
        <w:rPr>
          <w:noProof/>
        </w:rPr>
        <w:t xml:space="preserve"> (7332), 73–77, doi: 10.1038/nature09750 (2011).</w:t>
      </w:r>
    </w:p>
    <w:p w14:paraId="2C194DE7" w14:textId="6A51D9DB" w:rsidR="000412AB" w:rsidRPr="000412AB" w:rsidRDefault="000412AB" w:rsidP="007966C6">
      <w:pPr>
        <w:rPr>
          <w:noProof/>
        </w:rPr>
      </w:pPr>
      <w:r w:rsidRPr="000412AB">
        <w:rPr>
          <w:noProof/>
        </w:rPr>
        <w:t>3.</w:t>
      </w:r>
      <w:r w:rsidRPr="000412AB">
        <w:rPr>
          <w:noProof/>
        </w:rPr>
        <w:tab/>
        <w:t xml:space="preserve">Barty, A. </w:t>
      </w:r>
      <w:r w:rsidR="00B608B7" w:rsidRPr="00B608B7">
        <w:rPr>
          <w:iCs/>
          <w:noProof/>
        </w:rPr>
        <w:t>et al.</w:t>
      </w:r>
      <w:r w:rsidRPr="000412AB">
        <w:rPr>
          <w:noProof/>
        </w:rPr>
        <w:t xml:space="preserve"> Self-terminating diffraction gates femtosecond X-ray nanocrystallography measurements. </w:t>
      </w:r>
      <w:r w:rsidRPr="000412AB">
        <w:rPr>
          <w:i/>
          <w:iCs/>
          <w:noProof/>
        </w:rPr>
        <w:t>Nature photonics</w:t>
      </w:r>
      <w:r w:rsidRPr="000412AB">
        <w:rPr>
          <w:noProof/>
        </w:rPr>
        <w:t xml:space="preserve">. </w:t>
      </w:r>
      <w:r w:rsidRPr="000412AB">
        <w:rPr>
          <w:b/>
          <w:bCs/>
          <w:noProof/>
        </w:rPr>
        <w:t>6</w:t>
      </w:r>
      <w:r w:rsidRPr="000412AB">
        <w:rPr>
          <w:noProof/>
        </w:rPr>
        <w:t xml:space="preserve"> (December), 35–40, doi: 10.1038/nphoton.2011.297 (2012).</w:t>
      </w:r>
    </w:p>
    <w:p w14:paraId="61CE67C4" w14:textId="11E68B36" w:rsidR="000412AB" w:rsidRPr="000412AB" w:rsidRDefault="000412AB" w:rsidP="007966C6">
      <w:pPr>
        <w:rPr>
          <w:noProof/>
        </w:rPr>
      </w:pPr>
      <w:r w:rsidRPr="000412AB">
        <w:rPr>
          <w:noProof/>
        </w:rPr>
        <w:t>4.</w:t>
      </w:r>
      <w:r w:rsidRPr="000412AB">
        <w:rPr>
          <w:noProof/>
        </w:rPr>
        <w:tab/>
        <w:t xml:space="preserve">Aquila, A. </w:t>
      </w:r>
      <w:r w:rsidR="00B608B7" w:rsidRPr="00B608B7">
        <w:rPr>
          <w:iCs/>
          <w:noProof/>
        </w:rPr>
        <w:t>et al.</w:t>
      </w:r>
      <w:r w:rsidRPr="000412AB">
        <w:rPr>
          <w:noProof/>
        </w:rPr>
        <w:t xml:space="preserve"> Time-resolved protein nanocrystallography using an X-ray free-electron laser. </w:t>
      </w:r>
      <w:r w:rsidRPr="000412AB">
        <w:rPr>
          <w:i/>
          <w:iCs/>
          <w:noProof/>
        </w:rPr>
        <w:t>Optics express</w:t>
      </w:r>
      <w:r w:rsidRPr="000412AB">
        <w:rPr>
          <w:noProof/>
        </w:rPr>
        <w:t xml:space="preserve">. </w:t>
      </w:r>
      <w:r w:rsidRPr="000412AB">
        <w:rPr>
          <w:b/>
          <w:bCs/>
          <w:noProof/>
        </w:rPr>
        <w:t>20</w:t>
      </w:r>
      <w:r w:rsidRPr="000412AB">
        <w:rPr>
          <w:noProof/>
        </w:rPr>
        <w:t xml:space="preserve"> (3), 2706–16 (2012).</w:t>
      </w:r>
    </w:p>
    <w:p w14:paraId="466FA3AB" w14:textId="7FF205EC" w:rsidR="000412AB" w:rsidRPr="000412AB" w:rsidRDefault="000412AB" w:rsidP="007966C6">
      <w:pPr>
        <w:rPr>
          <w:noProof/>
        </w:rPr>
      </w:pPr>
      <w:r w:rsidRPr="000412AB">
        <w:rPr>
          <w:noProof/>
        </w:rPr>
        <w:t>5.</w:t>
      </w:r>
      <w:r w:rsidRPr="000412AB">
        <w:rPr>
          <w:noProof/>
        </w:rPr>
        <w:tab/>
        <w:t xml:space="preserve">Panneels, V. </w:t>
      </w:r>
      <w:r w:rsidR="00B608B7" w:rsidRPr="00B608B7">
        <w:rPr>
          <w:iCs/>
          <w:noProof/>
        </w:rPr>
        <w:t>et al.</w:t>
      </w:r>
      <w:r w:rsidRPr="000412AB">
        <w:rPr>
          <w:noProof/>
        </w:rPr>
        <w:t xml:space="preserve"> Time-resolved structural studies with serial crystallography: A new light on retinal proteins. </w:t>
      </w:r>
      <w:r w:rsidRPr="000412AB">
        <w:rPr>
          <w:i/>
          <w:iCs/>
          <w:noProof/>
        </w:rPr>
        <w:t>Structural Dynamics</w:t>
      </w:r>
      <w:r w:rsidRPr="000412AB">
        <w:rPr>
          <w:noProof/>
        </w:rPr>
        <w:t xml:space="preserve">. </w:t>
      </w:r>
      <w:r w:rsidRPr="000412AB">
        <w:rPr>
          <w:b/>
          <w:bCs/>
          <w:noProof/>
        </w:rPr>
        <w:t>2</w:t>
      </w:r>
      <w:r w:rsidRPr="000412AB">
        <w:rPr>
          <w:noProof/>
        </w:rPr>
        <w:t xml:space="preserve"> (4), 041718, doi: 10.1063/1.4922774 (2015).</w:t>
      </w:r>
    </w:p>
    <w:p w14:paraId="43E6AC51" w14:textId="05141849" w:rsidR="000412AB" w:rsidRPr="000412AB" w:rsidRDefault="000412AB" w:rsidP="007966C6">
      <w:pPr>
        <w:rPr>
          <w:noProof/>
        </w:rPr>
      </w:pPr>
      <w:r w:rsidRPr="000412AB">
        <w:rPr>
          <w:noProof/>
        </w:rPr>
        <w:t>6.</w:t>
      </w:r>
      <w:r w:rsidRPr="000412AB">
        <w:rPr>
          <w:noProof/>
        </w:rPr>
        <w:tab/>
        <w:t xml:space="preserve">Tenboer, J. </w:t>
      </w:r>
      <w:r w:rsidR="00B608B7" w:rsidRPr="00B608B7">
        <w:rPr>
          <w:iCs/>
          <w:noProof/>
        </w:rPr>
        <w:t>et al.</w:t>
      </w:r>
      <w:r w:rsidRPr="000412AB">
        <w:rPr>
          <w:noProof/>
        </w:rPr>
        <w:t xml:space="preserve"> Time-resolved serial crystallography captures high-resolution intermediates of photoactive yellow protein. </w:t>
      </w:r>
      <w:r w:rsidRPr="000412AB">
        <w:rPr>
          <w:i/>
          <w:iCs/>
          <w:noProof/>
        </w:rPr>
        <w:t>Science</w:t>
      </w:r>
      <w:r w:rsidRPr="000412AB">
        <w:rPr>
          <w:noProof/>
        </w:rPr>
        <w:t xml:space="preserve">. </w:t>
      </w:r>
      <w:r w:rsidRPr="000412AB">
        <w:rPr>
          <w:b/>
          <w:bCs/>
          <w:noProof/>
        </w:rPr>
        <w:t>346</w:t>
      </w:r>
      <w:r w:rsidRPr="000412AB">
        <w:rPr>
          <w:noProof/>
        </w:rPr>
        <w:t xml:space="preserve"> (6214), 1242–1246, doi: 10.1126/science.1259357 (2014).</w:t>
      </w:r>
    </w:p>
    <w:p w14:paraId="036D6710" w14:textId="30C4BF6E" w:rsidR="000412AB" w:rsidRPr="000412AB" w:rsidRDefault="000412AB" w:rsidP="007966C6">
      <w:pPr>
        <w:rPr>
          <w:noProof/>
        </w:rPr>
      </w:pPr>
      <w:r w:rsidRPr="000412AB">
        <w:rPr>
          <w:noProof/>
        </w:rPr>
        <w:t>7.</w:t>
      </w:r>
      <w:r w:rsidRPr="000412AB">
        <w:rPr>
          <w:noProof/>
        </w:rPr>
        <w:tab/>
        <w:t xml:space="preserve">Pande, K. </w:t>
      </w:r>
      <w:r w:rsidR="00B608B7" w:rsidRPr="00B608B7">
        <w:rPr>
          <w:iCs/>
          <w:noProof/>
        </w:rPr>
        <w:t>et al.</w:t>
      </w:r>
      <w:r w:rsidRPr="000412AB">
        <w:rPr>
          <w:noProof/>
        </w:rPr>
        <w:t xml:space="preserve"> Femtosecond structural dynamics drives the trans/cis isomerization in photoactive yellow protein. </w:t>
      </w:r>
      <w:r w:rsidRPr="000412AB">
        <w:rPr>
          <w:i/>
          <w:iCs/>
          <w:noProof/>
        </w:rPr>
        <w:t>Science (New York, N.Y.)</w:t>
      </w:r>
      <w:r w:rsidRPr="000412AB">
        <w:rPr>
          <w:noProof/>
        </w:rPr>
        <w:t xml:space="preserve">. </w:t>
      </w:r>
      <w:r w:rsidRPr="000412AB">
        <w:rPr>
          <w:b/>
          <w:bCs/>
          <w:noProof/>
        </w:rPr>
        <w:t>352</w:t>
      </w:r>
      <w:r w:rsidRPr="000412AB">
        <w:rPr>
          <w:noProof/>
        </w:rPr>
        <w:t xml:space="preserve"> (6286), 725–9, doi: 10.1126/science.aad5081 (2016).</w:t>
      </w:r>
    </w:p>
    <w:p w14:paraId="171776CE" w14:textId="5BF421E2" w:rsidR="000412AB" w:rsidRPr="000412AB" w:rsidRDefault="000412AB" w:rsidP="007966C6">
      <w:pPr>
        <w:rPr>
          <w:noProof/>
        </w:rPr>
      </w:pPr>
      <w:r w:rsidRPr="000412AB">
        <w:rPr>
          <w:noProof/>
        </w:rPr>
        <w:t>8.</w:t>
      </w:r>
      <w:r w:rsidRPr="000412AB">
        <w:rPr>
          <w:noProof/>
        </w:rPr>
        <w:tab/>
        <w:t xml:space="preserve">Barends, T.R.M. </w:t>
      </w:r>
      <w:r w:rsidR="00B608B7" w:rsidRPr="00B608B7">
        <w:rPr>
          <w:iCs/>
          <w:noProof/>
        </w:rPr>
        <w:t>et al.</w:t>
      </w:r>
      <w:r w:rsidRPr="000412AB">
        <w:rPr>
          <w:noProof/>
        </w:rPr>
        <w:t xml:space="preserve"> Direct observation of ultrafast collective motions in CO myoglobin upon ligand dissociation. </w:t>
      </w:r>
      <w:r w:rsidRPr="000412AB">
        <w:rPr>
          <w:i/>
          <w:iCs/>
          <w:noProof/>
        </w:rPr>
        <w:t>Science (New York, N.Y.)</w:t>
      </w:r>
      <w:r w:rsidRPr="000412AB">
        <w:rPr>
          <w:noProof/>
        </w:rPr>
        <w:t xml:space="preserve">. </w:t>
      </w:r>
      <w:r w:rsidRPr="000412AB">
        <w:rPr>
          <w:b/>
          <w:bCs/>
          <w:noProof/>
        </w:rPr>
        <w:t>350</w:t>
      </w:r>
      <w:r w:rsidRPr="000412AB">
        <w:rPr>
          <w:noProof/>
        </w:rPr>
        <w:t xml:space="preserve"> (6259), 445–50, doi: 10.1126/science.aac5492 (2015).</w:t>
      </w:r>
    </w:p>
    <w:p w14:paraId="7A3573D5" w14:textId="7CD0A002" w:rsidR="000412AB" w:rsidRPr="000412AB" w:rsidRDefault="000412AB" w:rsidP="007966C6">
      <w:pPr>
        <w:rPr>
          <w:noProof/>
        </w:rPr>
      </w:pPr>
      <w:r w:rsidRPr="000412AB">
        <w:rPr>
          <w:noProof/>
        </w:rPr>
        <w:t>9.</w:t>
      </w:r>
      <w:r w:rsidRPr="000412AB">
        <w:rPr>
          <w:noProof/>
        </w:rPr>
        <w:tab/>
        <w:t xml:space="preserve">Nango, E. </w:t>
      </w:r>
      <w:r w:rsidR="00B608B7" w:rsidRPr="00B608B7">
        <w:rPr>
          <w:iCs/>
          <w:noProof/>
        </w:rPr>
        <w:t>et al.</w:t>
      </w:r>
      <w:r w:rsidRPr="000412AB">
        <w:rPr>
          <w:noProof/>
        </w:rPr>
        <w:t xml:space="preserve"> A three-dimensional movie of structural changes in bacteriorhodopsin. </w:t>
      </w:r>
      <w:r w:rsidRPr="000412AB">
        <w:rPr>
          <w:i/>
          <w:iCs/>
          <w:noProof/>
        </w:rPr>
        <w:t>Science</w:t>
      </w:r>
      <w:r w:rsidRPr="000412AB">
        <w:rPr>
          <w:noProof/>
        </w:rPr>
        <w:t xml:space="preserve">. </w:t>
      </w:r>
      <w:r w:rsidRPr="000412AB">
        <w:rPr>
          <w:b/>
          <w:bCs/>
          <w:noProof/>
        </w:rPr>
        <w:t>354</w:t>
      </w:r>
      <w:r w:rsidRPr="000412AB">
        <w:rPr>
          <w:noProof/>
        </w:rPr>
        <w:t xml:space="preserve"> (6319), 1552–1557, doi: 10.1126/science.aah3497 (2016).</w:t>
      </w:r>
    </w:p>
    <w:p w14:paraId="6FA998A7" w14:textId="4B101CAD" w:rsidR="000412AB" w:rsidRPr="000412AB" w:rsidRDefault="000412AB" w:rsidP="007966C6">
      <w:pPr>
        <w:rPr>
          <w:noProof/>
        </w:rPr>
      </w:pPr>
      <w:r w:rsidRPr="000412AB">
        <w:rPr>
          <w:noProof/>
        </w:rPr>
        <w:t>10.</w:t>
      </w:r>
      <w:r w:rsidRPr="000412AB">
        <w:rPr>
          <w:noProof/>
        </w:rPr>
        <w:tab/>
        <w:t xml:space="preserve">Nogly, P. </w:t>
      </w:r>
      <w:r w:rsidR="00B608B7" w:rsidRPr="00B608B7">
        <w:rPr>
          <w:iCs/>
          <w:noProof/>
        </w:rPr>
        <w:t>et al.</w:t>
      </w:r>
      <w:r w:rsidRPr="000412AB">
        <w:rPr>
          <w:noProof/>
        </w:rPr>
        <w:t xml:space="preserve"> Retinal isomerization in bacteriorhodopsin captured by a femtosecond x-ray laser. </w:t>
      </w:r>
      <w:r w:rsidRPr="000412AB">
        <w:rPr>
          <w:i/>
          <w:iCs/>
          <w:noProof/>
        </w:rPr>
        <w:t>Science</w:t>
      </w:r>
      <w:r w:rsidRPr="000412AB">
        <w:rPr>
          <w:noProof/>
        </w:rPr>
        <w:t xml:space="preserve">. </w:t>
      </w:r>
      <w:r w:rsidRPr="000412AB">
        <w:rPr>
          <w:b/>
          <w:bCs/>
          <w:noProof/>
        </w:rPr>
        <w:t>0094</w:t>
      </w:r>
      <w:r w:rsidRPr="000412AB">
        <w:rPr>
          <w:noProof/>
        </w:rPr>
        <w:t xml:space="preserve"> (June), eaat0094, doi: 10.1126/science.aat0094 (2018).</w:t>
      </w:r>
    </w:p>
    <w:p w14:paraId="58523C9F" w14:textId="749C5CF5" w:rsidR="000412AB" w:rsidRPr="000412AB" w:rsidRDefault="000412AB" w:rsidP="007966C6">
      <w:pPr>
        <w:rPr>
          <w:noProof/>
        </w:rPr>
      </w:pPr>
      <w:r w:rsidRPr="000412AB">
        <w:rPr>
          <w:noProof/>
        </w:rPr>
        <w:t>11.</w:t>
      </w:r>
      <w:r w:rsidRPr="000412AB">
        <w:rPr>
          <w:noProof/>
        </w:rPr>
        <w:tab/>
        <w:t xml:space="preserve">Coquelle, N. </w:t>
      </w:r>
      <w:r w:rsidR="00B608B7" w:rsidRPr="00B608B7">
        <w:rPr>
          <w:iCs/>
          <w:noProof/>
        </w:rPr>
        <w:t>et al.</w:t>
      </w:r>
      <w:r w:rsidRPr="000412AB">
        <w:rPr>
          <w:noProof/>
        </w:rPr>
        <w:t xml:space="preserve"> Chromophore twisting in the excited state of a photoswitchable fluorescent protein captured by time-resolved serial femtosecond crystallography. </w:t>
      </w:r>
      <w:r w:rsidRPr="000412AB">
        <w:rPr>
          <w:i/>
          <w:iCs/>
          <w:noProof/>
        </w:rPr>
        <w:t>Nature Chemistry</w:t>
      </w:r>
      <w:r w:rsidRPr="000412AB">
        <w:rPr>
          <w:noProof/>
        </w:rPr>
        <w:t xml:space="preserve">. </w:t>
      </w:r>
      <w:r w:rsidRPr="000412AB">
        <w:rPr>
          <w:b/>
          <w:bCs/>
          <w:noProof/>
        </w:rPr>
        <w:t>10</w:t>
      </w:r>
      <w:r w:rsidRPr="000412AB">
        <w:rPr>
          <w:noProof/>
        </w:rPr>
        <w:t xml:space="preserve"> (1), 31–37, doi: 10.1038/nchem.2853 (2017).</w:t>
      </w:r>
    </w:p>
    <w:p w14:paraId="65EC86A3" w14:textId="7D49B93D" w:rsidR="000412AB" w:rsidRPr="000412AB" w:rsidRDefault="000412AB" w:rsidP="007966C6">
      <w:pPr>
        <w:rPr>
          <w:noProof/>
        </w:rPr>
      </w:pPr>
      <w:r w:rsidRPr="000412AB">
        <w:rPr>
          <w:noProof/>
        </w:rPr>
        <w:t>12.</w:t>
      </w:r>
      <w:r w:rsidRPr="000412AB">
        <w:rPr>
          <w:noProof/>
        </w:rPr>
        <w:tab/>
        <w:t xml:space="preserve">Kupitz, C. </w:t>
      </w:r>
      <w:r w:rsidR="00B608B7" w:rsidRPr="00B608B7">
        <w:rPr>
          <w:iCs/>
          <w:noProof/>
        </w:rPr>
        <w:t>et al.</w:t>
      </w:r>
      <w:r w:rsidRPr="000412AB">
        <w:rPr>
          <w:noProof/>
        </w:rPr>
        <w:t xml:space="preserve"> Serial time-resolved crystallography of photosystem II using a femtosecond X-ray laser. </w:t>
      </w:r>
      <w:r w:rsidRPr="000412AB">
        <w:rPr>
          <w:i/>
          <w:iCs/>
          <w:noProof/>
        </w:rPr>
        <w:t>Nature</w:t>
      </w:r>
      <w:r w:rsidRPr="000412AB">
        <w:rPr>
          <w:noProof/>
        </w:rPr>
        <w:t>. doi: 10.1038/nature13453 (2014).</w:t>
      </w:r>
    </w:p>
    <w:p w14:paraId="3DF6041D" w14:textId="1056A6B4" w:rsidR="000412AB" w:rsidRPr="000412AB" w:rsidRDefault="000412AB" w:rsidP="007966C6">
      <w:pPr>
        <w:rPr>
          <w:noProof/>
        </w:rPr>
      </w:pPr>
      <w:r w:rsidRPr="000412AB">
        <w:rPr>
          <w:noProof/>
        </w:rPr>
        <w:t>13.</w:t>
      </w:r>
      <w:r w:rsidRPr="000412AB">
        <w:rPr>
          <w:noProof/>
        </w:rPr>
        <w:tab/>
        <w:t xml:space="preserve">Suga, M. </w:t>
      </w:r>
      <w:r w:rsidR="00B608B7" w:rsidRPr="00B608B7">
        <w:rPr>
          <w:iCs/>
          <w:noProof/>
        </w:rPr>
        <w:t>et al.</w:t>
      </w:r>
      <w:r w:rsidRPr="000412AB">
        <w:rPr>
          <w:noProof/>
        </w:rPr>
        <w:t xml:space="preserve"> Light-induced structural changes and the site of O=O bond formation in PSII caught by XFEL. </w:t>
      </w:r>
      <w:r w:rsidRPr="000412AB">
        <w:rPr>
          <w:i/>
          <w:iCs/>
          <w:noProof/>
        </w:rPr>
        <w:t>Nature</w:t>
      </w:r>
      <w:r w:rsidRPr="000412AB">
        <w:rPr>
          <w:noProof/>
        </w:rPr>
        <w:t xml:space="preserve">. </w:t>
      </w:r>
      <w:r w:rsidRPr="000412AB">
        <w:rPr>
          <w:b/>
          <w:bCs/>
          <w:noProof/>
        </w:rPr>
        <w:t>543</w:t>
      </w:r>
      <w:r w:rsidRPr="000412AB">
        <w:rPr>
          <w:noProof/>
        </w:rPr>
        <w:t xml:space="preserve"> (7643), 131–135, doi: 10.1038/nature21400 (2017).</w:t>
      </w:r>
    </w:p>
    <w:p w14:paraId="2208B1C4" w14:textId="0381FF24" w:rsidR="000412AB" w:rsidRPr="000412AB" w:rsidRDefault="000412AB" w:rsidP="007966C6">
      <w:pPr>
        <w:rPr>
          <w:noProof/>
        </w:rPr>
      </w:pPr>
      <w:r w:rsidRPr="000412AB">
        <w:rPr>
          <w:noProof/>
        </w:rPr>
        <w:t>14.</w:t>
      </w:r>
      <w:r w:rsidRPr="000412AB">
        <w:rPr>
          <w:noProof/>
        </w:rPr>
        <w:tab/>
        <w:t xml:space="preserve">Stagno, J.R. </w:t>
      </w:r>
      <w:r w:rsidR="00B608B7" w:rsidRPr="00B608B7">
        <w:rPr>
          <w:iCs/>
          <w:noProof/>
        </w:rPr>
        <w:t>et al.</w:t>
      </w:r>
      <w:r w:rsidRPr="000412AB">
        <w:rPr>
          <w:noProof/>
        </w:rPr>
        <w:t xml:space="preserve"> Structures of riboswitch RNA reaction states by mix-and-inject XFEL serial crystallography. </w:t>
      </w:r>
      <w:r w:rsidRPr="000412AB">
        <w:rPr>
          <w:i/>
          <w:iCs/>
          <w:noProof/>
        </w:rPr>
        <w:t>Nature</w:t>
      </w:r>
      <w:r w:rsidRPr="000412AB">
        <w:rPr>
          <w:noProof/>
        </w:rPr>
        <w:t xml:space="preserve">. </w:t>
      </w:r>
      <w:r w:rsidRPr="000412AB">
        <w:rPr>
          <w:b/>
          <w:bCs/>
          <w:noProof/>
        </w:rPr>
        <w:t>541</w:t>
      </w:r>
      <w:r w:rsidRPr="000412AB">
        <w:rPr>
          <w:noProof/>
        </w:rPr>
        <w:t xml:space="preserve"> (7636), 242–246, doi: 10.1038/nature20599 (2017).</w:t>
      </w:r>
    </w:p>
    <w:p w14:paraId="42986EE4" w14:textId="77777777" w:rsidR="000412AB" w:rsidRPr="000412AB" w:rsidRDefault="000412AB" w:rsidP="007966C6">
      <w:pPr>
        <w:rPr>
          <w:noProof/>
        </w:rPr>
      </w:pPr>
      <w:r w:rsidRPr="000412AB">
        <w:rPr>
          <w:noProof/>
        </w:rPr>
        <w:t>15.</w:t>
      </w:r>
      <w:r w:rsidRPr="000412AB">
        <w:rPr>
          <w:noProof/>
        </w:rPr>
        <w:tab/>
        <w:t xml:space="preserve">Wang, D., Weierstall, U., Pollack, L., Spence, J.C.H. Liquid Mixing Jet for XFEL Study of Chemical Kinetics. </w:t>
      </w:r>
      <w:r w:rsidRPr="000412AB">
        <w:rPr>
          <w:i/>
          <w:iCs/>
          <w:noProof/>
        </w:rPr>
        <w:t>Journal of synchrotron radiation</w:t>
      </w:r>
      <w:r w:rsidRPr="000412AB">
        <w:rPr>
          <w:noProof/>
        </w:rPr>
        <w:t xml:space="preserve">. </w:t>
      </w:r>
      <w:r w:rsidRPr="000412AB">
        <w:rPr>
          <w:b/>
          <w:bCs/>
          <w:noProof/>
        </w:rPr>
        <w:t>In submiss</w:t>
      </w:r>
      <w:r w:rsidRPr="000412AB">
        <w:rPr>
          <w:noProof/>
        </w:rPr>
        <w:t>, 1364–1366, doi: 10.1107/S160057751401858X (2014).</w:t>
      </w:r>
    </w:p>
    <w:p w14:paraId="6CE2EDA1" w14:textId="77777777" w:rsidR="000412AB" w:rsidRPr="000412AB" w:rsidRDefault="000412AB" w:rsidP="007966C6">
      <w:pPr>
        <w:rPr>
          <w:noProof/>
        </w:rPr>
      </w:pPr>
      <w:r w:rsidRPr="000412AB">
        <w:rPr>
          <w:noProof/>
        </w:rPr>
        <w:t>16.</w:t>
      </w:r>
      <w:r w:rsidRPr="000412AB">
        <w:rPr>
          <w:noProof/>
        </w:rPr>
        <w:tab/>
        <w:t xml:space="preserve">Hekstra, D.R., White, K.I., Socolich, M.A., Henning, R.W., Šrajer, V., Ranganathan, R. Electric-field-stimulated protein mechanics. </w:t>
      </w:r>
      <w:r w:rsidRPr="000412AB">
        <w:rPr>
          <w:i/>
          <w:iCs/>
          <w:noProof/>
        </w:rPr>
        <w:t>Nature</w:t>
      </w:r>
      <w:r w:rsidRPr="000412AB">
        <w:rPr>
          <w:noProof/>
        </w:rPr>
        <w:t xml:space="preserve">. </w:t>
      </w:r>
      <w:r w:rsidRPr="000412AB">
        <w:rPr>
          <w:b/>
          <w:bCs/>
          <w:noProof/>
        </w:rPr>
        <w:t>540</w:t>
      </w:r>
      <w:r w:rsidRPr="000412AB">
        <w:rPr>
          <w:noProof/>
        </w:rPr>
        <w:t xml:space="preserve"> (7633), 400–405, doi: 10.1038/nature20571 (2016).</w:t>
      </w:r>
    </w:p>
    <w:p w14:paraId="58C31A4B" w14:textId="77777777" w:rsidR="000412AB" w:rsidRPr="000412AB" w:rsidRDefault="000412AB" w:rsidP="007966C6">
      <w:pPr>
        <w:rPr>
          <w:noProof/>
        </w:rPr>
      </w:pPr>
      <w:r w:rsidRPr="000412AB">
        <w:rPr>
          <w:noProof/>
        </w:rPr>
        <w:t>17.</w:t>
      </w:r>
      <w:r w:rsidRPr="000412AB">
        <w:rPr>
          <w:noProof/>
        </w:rPr>
        <w:tab/>
        <w:t xml:space="preserve">Liu, W., Ishchenko, A., Cherezov, V. Preparation of microcrystals in lipidic cubic phase for serial femtosecond crystallography. </w:t>
      </w:r>
      <w:r w:rsidRPr="000412AB">
        <w:rPr>
          <w:i/>
          <w:iCs/>
          <w:noProof/>
        </w:rPr>
        <w:t>Nature protocols</w:t>
      </w:r>
      <w:r w:rsidRPr="000412AB">
        <w:rPr>
          <w:noProof/>
        </w:rPr>
        <w:t xml:space="preserve">. </w:t>
      </w:r>
      <w:r w:rsidRPr="000412AB">
        <w:rPr>
          <w:b/>
          <w:bCs/>
          <w:noProof/>
        </w:rPr>
        <w:t>9</w:t>
      </w:r>
      <w:r w:rsidRPr="000412AB">
        <w:rPr>
          <w:noProof/>
        </w:rPr>
        <w:t xml:space="preserve"> (9), 2123–2134, doi: 10.1038/nprot.2014.141 (2014).</w:t>
      </w:r>
    </w:p>
    <w:p w14:paraId="4FD4A329" w14:textId="77777777" w:rsidR="000412AB" w:rsidRPr="000412AB" w:rsidRDefault="000412AB" w:rsidP="007966C6">
      <w:pPr>
        <w:rPr>
          <w:noProof/>
        </w:rPr>
      </w:pPr>
      <w:r w:rsidRPr="000412AB">
        <w:rPr>
          <w:noProof/>
        </w:rPr>
        <w:t>18.</w:t>
      </w:r>
      <w:r w:rsidRPr="000412AB">
        <w:rPr>
          <w:noProof/>
        </w:rPr>
        <w:tab/>
        <w:t xml:space="preserve">Kupitz, C., Grotjohann, I., Conrad, C.E., Roy-Chowdhury, S., Fromme, R., Fromme, P. Microcrystallization techniques for serial femtosecond crystallography using photosystem II from Thermosynechococcus elongatus as a model system. </w:t>
      </w:r>
      <w:r w:rsidRPr="000412AB">
        <w:rPr>
          <w:i/>
          <w:iCs/>
          <w:noProof/>
        </w:rPr>
        <w:t>Philosophical transactions of the Royal Society of London. Series B, Biological sciences</w:t>
      </w:r>
      <w:r w:rsidRPr="000412AB">
        <w:rPr>
          <w:noProof/>
        </w:rPr>
        <w:t xml:space="preserve">. </w:t>
      </w:r>
      <w:r w:rsidRPr="000412AB">
        <w:rPr>
          <w:b/>
          <w:bCs/>
          <w:noProof/>
        </w:rPr>
        <w:t>369</w:t>
      </w:r>
      <w:r w:rsidRPr="000412AB">
        <w:rPr>
          <w:noProof/>
        </w:rPr>
        <w:t xml:space="preserve"> (1647), doi: 10.1098/rstb.2013.0316 (2014).</w:t>
      </w:r>
    </w:p>
    <w:p w14:paraId="2B8435A9" w14:textId="1DACD056" w:rsidR="000412AB" w:rsidRPr="000412AB" w:rsidRDefault="000412AB" w:rsidP="007966C6">
      <w:pPr>
        <w:rPr>
          <w:noProof/>
        </w:rPr>
      </w:pPr>
      <w:r w:rsidRPr="000412AB">
        <w:rPr>
          <w:noProof/>
        </w:rPr>
        <w:t>19.</w:t>
      </w:r>
      <w:r w:rsidRPr="000412AB">
        <w:rPr>
          <w:noProof/>
        </w:rPr>
        <w:tab/>
        <w:t xml:space="preserve">Falkner, J.C. </w:t>
      </w:r>
      <w:r w:rsidR="00B608B7" w:rsidRPr="00B608B7">
        <w:rPr>
          <w:iCs/>
          <w:noProof/>
        </w:rPr>
        <w:t>et al.</w:t>
      </w:r>
      <w:r w:rsidRPr="000412AB">
        <w:rPr>
          <w:noProof/>
        </w:rPr>
        <w:t xml:space="preserve"> Generation of Size-Controlled, Submicrometer Protein Crystals. </w:t>
      </w:r>
      <w:r w:rsidRPr="000412AB">
        <w:rPr>
          <w:i/>
          <w:iCs/>
          <w:noProof/>
        </w:rPr>
        <w:t>Chemistry of Materials</w:t>
      </w:r>
      <w:r w:rsidRPr="000412AB">
        <w:rPr>
          <w:noProof/>
        </w:rPr>
        <w:t xml:space="preserve">. </w:t>
      </w:r>
      <w:r w:rsidRPr="000412AB">
        <w:rPr>
          <w:b/>
          <w:bCs/>
          <w:noProof/>
        </w:rPr>
        <w:t>17</w:t>
      </w:r>
      <w:r w:rsidRPr="000412AB">
        <w:rPr>
          <w:noProof/>
        </w:rPr>
        <w:t xml:space="preserve"> (10), 2679–2686, doi: 10.1021/cm047924w (2005).</w:t>
      </w:r>
    </w:p>
    <w:p w14:paraId="0A0B5F1A" w14:textId="52A0CAE2" w:rsidR="000412AB" w:rsidRPr="000412AB" w:rsidRDefault="000412AB" w:rsidP="007966C6">
      <w:pPr>
        <w:rPr>
          <w:noProof/>
        </w:rPr>
      </w:pPr>
      <w:r w:rsidRPr="000412AB">
        <w:rPr>
          <w:noProof/>
        </w:rPr>
        <w:t>20.</w:t>
      </w:r>
      <w:r w:rsidRPr="000412AB">
        <w:rPr>
          <w:noProof/>
        </w:rPr>
        <w:tab/>
        <w:t xml:space="preserve">Weierstall, U. </w:t>
      </w:r>
      <w:r w:rsidR="00B608B7" w:rsidRPr="00B608B7">
        <w:rPr>
          <w:iCs/>
          <w:noProof/>
        </w:rPr>
        <w:t>et al.</w:t>
      </w:r>
      <w:r w:rsidRPr="000412AB">
        <w:rPr>
          <w:noProof/>
        </w:rPr>
        <w:t xml:space="preserve"> Lipidic cubic phase injector facilitates membrane protein serial femtosecond crystallography. </w:t>
      </w:r>
      <w:r w:rsidRPr="000412AB">
        <w:rPr>
          <w:i/>
          <w:iCs/>
          <w:noProof/>
        </w:rPr>
        <w:t>Nature communications</w:t>
      </w:r>
      <w:r w:rsidRPr="000412AB">
        <w:rPr>
          <w:noProof/>
        </w:rPr>
        <w:t xml:space="preserve">. </w:t>
      </w:r>
      <w:r w:rsidRPr="000412AB">
        <w:rPr>
          <w:b/>
          <w:bCs/>
          <w:noProof/>
        </w:rPr>
        <w:t>5</w:t>
      </w:r>
      <w:r w:rsidRPr="000412AB">
        <w:rPr>
          <w:noProof/>
        </w:rPr>
        <w:t>, 3309, doi: 10.1038/ncomms4309 (2014).</w:t>
      </w:r>
    </w:p>
    <w:p w14:paraId="714C1F97" w14:textId="77777777" w:rsidR="000412AB" w:rsidRPr="000412AB" w:rsidRDefault="000412AB" w:rsidP="007966C6">
      <w:pPr>
        <w:rPr>
          <w:noProof/>
        </w:rPr>
      </w:pPr>
      <w:r w:rsidRPr="000412AB">
        <w:rPr>
          <w:noProof/>
        </w:rPr>
        <w:t>21.</w:t>
      </w:r>
      <w:r w:rsidRPr="000412AB">
        <w:rPr>
          <w:noProof/>
        </w:rPr>
        <w:tab/>
        <w:t xml:space="preserve">Landau, E.M., Rosenbusch, J.P. Lipidic cubic phases: a novel concept for the crystallization of membrane proteins. </w:t>
      </w:r>
      <w:r w:rsidRPr="000412AB">
        <w:rPr>
          <w:i/>
          <w:iCs/>
          <w:noProof/>
        </w:rPr>
        <w:t>Proceedings of the National Academy of Sciences of the United States of America</w:t>
      </w:r>
      <w:r w:rsidRPr="000412AB">
        <w:rPr>
          <w:noProof/>
        </w:rPr>
        <w:t xml:space="preserve">. </w:t>
      </w:r>
      <w:r w:rsidRPr="000412AB">
        <w:rPr>
          <w:b/>
          <w:bCs/>
          <w:noProof/>
        </w:rPr>
        <w:t>93</w:t>
      </w:r>
      <w:r w:rsidRPr="000412AB">
        <w:rPr>
          <w:noProof/>
        </w:rPr>
        <w:t xml:space="preserve"> (December), 14532–14535, doi: 10.1073/pnas.93.25.14532 (1996).</w:t>
      </w:r>
    </w:p>
    <w:p w14:paraId="1064D813" w14:textId="77777777" w:rsidR="000412AB" w:rsidRPr="000412AB" w:rsidRDefault="000412AB" w:rsidP="007966C6">
      <w:pPr>
        <w:rPr>
          <w:noProof/>
        </w:rPr>
      </w:pPr>
      <w:r w:rsidRPr="000412AB">
        <w:rPr>
          <w:noProof/>
        </w:rPr>
        <w:t>22.</w:t>
      </w:r>
      <w:r w:rsidRPr="000412AB">
        <w:rPr>
          <w:noProof/>
        </w:rPr>
        <w:tab/>
        <w:t xml:space="preserve">Caffrey, M. A comprehensive review of the lipid cubic phase or in meso method for crystallizing membrane and soluble proteins and complexes. </w:t>
      </w:r>
      <w:r w:rsidRPr="000412AB">
        <w:rPr>
          <w:i/>
          <w:iCs/>
          <w:noProof/>
        </w:rPr>
        <w:t>Acta Crystallographica Section F Structural Biology Communications</w:t>
      </w:r>
      <w:r w:rsidRPr="000412AB">
        <w:rPr>
          <w:noProof/>
        </w:rPr>
        <w:t xml:space="preserve">. </w:t>
      </w:r>
      <w:r w:rsidRPr="000412AB">
        <w:rPr>
          <w:b/>
          <w:bCs/>
          <w:noProof/>
        </w:rPr>
        <w:t>71</w:t>
      </w:r>
      <w:r w:rsidRPr="000412AB">
        <w:rPr>
          <w:noProof/>
        </w:rPr>
        <w:t xml:space="preserve"> (1), 3–18, doi: 10.1107/S2053230X14026843 (2015).</w:t>
      </w:r>
    </w:p>
    <w:p w14:paraId="07C1F9E4" w14:textId="77777777" w:rsidR="000412AB" w:rsidRPr="000412AB" w:rsidRDefault="000412AB" w:rsidP="007966C6">
      <w:pPr>
        <w:rPr>
          <w:noProof/>
        </w:rPr>
      </w:pPr>
      <w:r w:rsidRPr="000412AB">
        <w:rPr>
          <w:noProof/>
        </w:rPr>
        <w:t>23.</w:t>
      </w:r>
      <w:r w:rsidRPr="000412AB">
        <w:rPr>
          <w:noProof/>
        </w:rPr>
        <w:tab/>
        <w:t xml:space="preserve">Cherezov, V. Lipidic cubic phase technologies for membrane protein structural studies. </w:t>
      </w:r>
      <w:r w:rsidRPr="000412AB">
        <w:rPr>
          <w:i/>
          <w:iCs/>
          <w:noProof/>
        </w:rPr>
        <w:t>Current Opinion in Structural Biology</w:t>
      </w:r>
      <w:r w:rsidRPr="000412AB">
        <w:rPr>
          <w:noProof/>
        </w:rPr>
        <w:t xml:space="preserve">. </w:t>
      </w:r>
      <w:r w:rsidRPr="000412AB">
        <w:rPr>
          <w:b/>
          <w:bCs/>
          <w:noProof/>
        </w:rPr>
        <w:t>21</w:t>
      </w:r>
      <w:r w:rsidRPr="000412AB">
        <w:rPr>
          <w:noProof/>
        </w:rPr>
        <w:t xml:space="preserve"> (4), 559–566, doi: 10.1016/j.sbi.2011.06.007 (2011).</w:t>
      </w:r>
    </w:p>
    <w:p w14:paraId="379C6104" w14:textId="39713928" w:rsidR="000412AB" w:rsidRPr="000412AB" w:rsidRDefault="000412AB" w:rsidP="007966C6">
      <w:pPr>
        <w:rPr>
          <w:noProof/>
        </w:rPr>
      </w:pPr>
      <w:r w:rsidRPr="000412AB">
        <w:rPr>
          <w:noProof/>
        </w:rPr>
        <w:t>24.</w:t>
      </w:r>
      <w:r w:rsidRPr="000412AB">
        <w:rPr>
          <w:noProof/>
        </w:rPr>
        <w:tab/>
        <w:t xml:space="preserve">Conrad, C.E. </w:t>
      </w:r>
      <w:r w:rsidR="00B608B7" w:rsidRPr="00B608B7">
        <w:rPr>
          <w:iCs/>
          <w:noProof/>
        </w:rPr>
        <w:t>et al.</w:t>
      </w:r>
      <w:r w:rsidRPr="000412AB">
        <w:rPr>
          <w:noProof/>
        </w:rPr>
        <w:t xml:space="preserve"> A novel inert crystal delivery medium for serial femtosecond crystallography. </w:t>
      </w:r>
      <w:r w:rsidRPr="000412AB">
        <w:rPr>
          <w:i/>
          <w:iCs/>
          <w:noProof/>
        </w:rPr>
        <w:t>IUCrJ</w:t>
      </w:r>
      <w:r w:rsidRPr="000412AB">
        <w:rPr>
          <w:noProof/>
        </w:rPr>
        <w:t xml:space="preserve">. </w:t>
      </w:r>
      <w:r w:rsidRPr="000412AB">
        <w:rPr>
          <w:b/>
          <w:bCs/>
          <w:noProof/>
        </w:rPr>
        <w:t>2</w:t>
      </w:r>
      <w:r w:rsidRPr="000412AB">
        <w:rPr>
          <w:noProof/>
        </w:rPr>
        <w:t xml:space="preserve"> (4), 421–430, doi: 10.1107/S2052252515009811 (2015).</w:t>
      </w:r>
    </w:p>
    <w:p w14:paraId="0542B158" w14:textId="764038B2" w:rsidR="000412AB" w:rsidRPr="000412AB" w:rsidRDefault="000412AB" w:rsidP="007966C6">
      <w:pPr>
        <w:rPr>
          <w:noProof/>
        </w:rPr>
      </w:pPr>
      <w:r w:rsidRPr="000412AB">
        <w:rPr>
          <w:noProof/>
        </w:rPr>
        <w:t>25.</w:t>
      </w:r>
      <w:r w:rsidRPr="000412AB">
        <w:rPr>
          <w:noProof/>
        </w:rPr>
        <w:tab/>
        <w:t xml:space="preserve">Sugahara, M. </w:t>
      </w:r>
      <w:r w:rsidR="00B608B7" w:rsidRPr="00B608B7">
        <w:rPr>
          <w:iCs/>
          <w:noProof/>
        </w:rPr>
        <w:t>et al.</w:t>
      </w:r>
      <w:r w:rsidRPr="000412AB">
        <w:rPr>
          <w:noProof/>
        </w:rPr>
        <w:t xml:space="preserve"> Hydroxyethyl cellulose matrix applied to serial crystallography. </w:t>
      </w:r>
      <w:r w:rsidRPr="000412AB">
        <w:rPr>
          <w:i/>
          <w:iCs/>
          <w:noProof/>
        </w:rPr>
        <w:t>Scientific Reports</w:t>
      </w:r>
      <w:r w:rsidRPr="000412AB">
        <w:rPr>
          <w:noProof/>
        </w:rPr>
        <w:t xml:space="preserve">. </w:t>
      </w:r>
      <w:r w:rsidRPr="000412AB">
        <w:rPr>
          <w:b/>
          <w:bCs/>
          <w:noProof/>
        </w:rPr>
        <w:t>7</w:t>
      </w:r>
      <w:r w:rsidRPr="000412AB">
        <w:rPr>
          <w:noProof/>
        </w:rPr>
        <w:t xml:space="preserve"> (1), 703, doi: 10.1038/s41598-017-00761-0 (2017).</w:t>
      </w:r>
    </w:p>
    <w:p w14:paraId="6A9A3D1B" w14:textId="65A44D3D" w:rsidR="000412AB" w:rsidRPr="000412AB" w:rsidRDefault="000412AB" w:rsidP="007966C6">
      <w:pPr>
        <w:rPr>
          <w:noProof/>
        </w:rPr>
      </w:pPr>
      <w:r w:rsidRPr="000412AB">
        <w:rPr>
          <w:noProof/>
        </w:rPr>
        <w:t>26.</w:t>
      </w:r>
      <w:r w:rsidRPr="000412AB">
        <w:rPr>
          <w:noProof/>
        </w:rPr>
        <w:tab/>
        <w:t xml:space="preserve">Sugahara, M. </w:t>
      </w:r>
      <w:r w:rsidR="00B608B7" w:rsidRPr="00B608B7">
        <w:rPr>
          <w:iCs/>
          <w:noProof/>
        </w:rPr>
        <w:t>et al.</w:t>
      </w:r>
      <w:r w:rsidRPr="000412AB">
        <w:rPr>
          <w:noProof/>
        </w:rPr>
        <w:t xml:space="preserve"> Grease matrix as a versatile carrier of proteins for serial crystallography. </w:t>
      </w:r>
      <w:r w:rsidRPr="000412AB">
        <w:rPr>
          <w:i/>
          <w:iCs/>
          <w:noProof/>
        </w:rPr>
        <w:t>Nature Methods</w:t>
      </w:r>
      <w:r w:rsidRPr="000412AB">
        <w:rPr>
          <w:noProof/>
        </w:rPr>
        <w:t xml:space="preserve">. </w:t>
      </w:r>
      <w:r w:rsidRPr="000412AB">
        <w:rPr>
          <w:b/>
          <w:bCs/>
          <w:noProof/>
        </w:rPr>
        <w:t>12</w:t>
      </w:r>
      <w:r w:rsidRPr="000412AB">
        <w:rPr>
          <w:noProof/>
        </w:rPr>
        <w:t xml:space="preserve"> (1), 61–63, doi: 10.1038/nmeth.3172 (2014).</w:t>
      </w:r>
    </w:p>
    <w:p w14:paraId="3A27213B" w14:textId="46A8495E" w:rsidR="000412AB" w:rsidRPr="000412AB" w:rsidRDefault="000412AB" w:rsidP="007966C6">
      <w:pPr>
        <w:rPr>
          <w:noProof/>
        </w:rPr>
      </w:pPr>
      <w:r w:rsidRPr="000412AB">
        <w:rPr>
          <w:noProof/>
        </w:rPr>
        <w:t>27.</w:t>
      </w:r>
      <w:r w:rsidRPr="000412AB">
        <w:rPr>
          <w:noProof/>
        </w:rPr>
        <w:tab/>
        <w:t xml:space="preserve">Sugahara, M. </w:t>
      </w:r>
      <w:r w:rsidR="00B608B7" w:rsidRPr="00B608B7">
        <w:rPr>
          <w:iCs/>
          <w:noProof/>
        </w:rPr>
        <w:t>et al.</w:t>
      </w:r>
      <w:r w:rsidRPr="000412AB">
        <w:rPr>
          <w:noProof/>
        </w:rPr>
        <w:t xml:space="preserve"> Oil-free hyaluronic acid matrix for serial femtosecond crystallography. </w:t>
      </w:r>
      <w:r w:rsidRPr="000412AB">
        <w:rPr>
          <w:i/>
          <w:iCs/>
          <w:noProof/>
        </w:rPr>
        <w:t>Scientific Reports</w:t>
      </w:r>
      <w:r w:rsidRPr="000412AB">
        <w:rPr>
          <w:noProof/>
        </w:rPr>
        <w:t xml:space="preserve">. </w:t>
      </w:r>
      <w:r w:rsidRPr="000412AB">
        <w:rPr>
          <w:b/>
          <w:bCs/>
          <w:noProof/>
        </w:rPr>
        <w:t>6</w:t>
      </w:r>
      <w:r w:rsidRPr="000412AB">
        <w:rPr>
          <w:noProof/>
        </w:rPr>
        <w:t xml:space="preserve"> (1), 24484, doi: 10.1038/srep24484 (2016).</w:t>
      </w:r>
    </w:p>
    <w:p w14:paraId="0A32A7E8" w14:textId="208D75D4" w:rsidR="000412AB" w:rsidRPr="000412AB" w:rsidRDefault="000412AB" w:rsidP="007966C6">
      <w:pPr>
        <w:rPr>
          <w:noProof/>
        </w:rPr>
      </w:pPr>
      <w:r w:rsidRPr="000412AB">
        <w:rPr>
          <w:noProof/>
        </w:rPr>
        <w:t>28.</w:t>
      </w:r>
      <w:r w:rsidRPr="000412AB">
        <w:rPr>
          <w:noProof/>
        </w:rPr>
        <w:tab/>
        <w:t xml:space="preserve">Botha, S. </w:t>
      </w:r>
      <w:r w:rsidR="00B608B7" w:rsidRPr="00B608B7">
        <w:rPr>
          <w:iCs/>
          <w:noProof/>
        </w:rPr>
        <w:t>et al.</w:t>
      </w:r>
      <w:r w:rsidRPr="000412AB">
        <w:rPr>
          <w:noProof/>
        </w:rPr>
        <w:t xml:space="preserve"> Room-temperature serial crystallography at synchrotron X-ray sources using slowly flowing free-standing high-viscosity microstreams. </w:t>
      </w:r>
      <w:r w:rsidRPr="000412AB">
        <w:rPr>
          <w:i/>
          <w:iCs/>
          <w:noProof/>
        </w:rPr>
        <w:t>Acta Crystallographica Section D Biological Crystallography</w:t>
      </w:r>
      <w:r w:rsidRPr="000412AB">
        <w:rPr>
          <w:noProof/>
        </w:rPr>
        <w:t xml:space="preserve">. </w:t>
      </w:r>
      <w:r w:rsidRPr="000412AB">
        <w:rPr>
          <w:b/>
          <w:bCs/>
          <w:noProof/>
        </w:rPr>
        <w:t>71</w:t>
      </w:r>
      <w:r w:rsidRPr="000412AB">
        <w:rPr>
          <w:noProof/>
        </w:rPr>
        <w:t xml:space="preserve"> (2), 387–397, doi: 10.1107/S1399004714026327 (2015).</w:t>
      </w:r>
    </w:p>
    <w:p w14:paraId="54603018" w14:textId="603549AA" w:rsidR="000412AB" w:rsidRPr="000412AB" w:rsidRDefault="000412AB" w:rsidP="007966C6">
      <w:pPr>
        <w:rPr>
          <w:noProof/>
        </w:rPr>
      </w:pPr>
      <w:r w:rsidRPr="000412AB">
        <w:rPr>
          <w:noProof/>
        </w:rPr>
        <w:t>29.</w:t>
      </w:r>
      <w:r w:rsidRPr="000412AB">
        <w:rPr>
          <w:noProof/>
        </w:rPr>
        <w:tab/>
        <w:t xml:space="preserve">Kovácsová, G. </w:t>
      </w:r>
      <w:r w:rsidR="00B608B7" w:rsidRPr="00B608B7">
        <w:rPr>
          <w:iCs/>
          <w:noProof/>
        </w:rPr>
        <w:t>et al.</w:t>
      </w:r>
      <w:r w:rsidRPr="000412AB">
        <w:rPr>
          <w:noProof/>
        </w:rPr>
        <w:t xml:space="preserve"> Viscous hydrophilic injection matrices for serial crystallography. </w:t>
      </w:r>
      <w:r w:rsidRPr="000412AB">
        <w:rPr>
          <w:i/>
          <w:iCs/>
          <w:noProof/>
        </w:rPr>
        <w:t>IUCrJ</w:t>
      </w:r>
      <w:r w:rsidRPr="000412AB">
        <w:rPr>
          <w:noProof/>
        </w:rPr>
        <w:t xml:space="preserve">. </w:t>
      </w:r>
      <w:r w:rsidRPr="000412AB">
        <w:rPr>
          <w:b/>
          <w:bCs/>
          <w:noProof/>
        </w:rPr>
        <w:t>4</w:t>
      </w:r>
      <w:r w:rsidRPr="000412AB">
        <w:rPr>
          <w:noProof/>
        </w:rPr>
        <w:t xml:space="preserve"> (4), 400–410, doi: 10.1107/S2052252517005140 (2017).</w:t>
      </w:r>
    </w:p>
    <w:p w14:paraId="0921E722" w14:textId="028A1B53" w:rsidR="000412AB" w:rsidRPr="000412AB" w:rsidRDefault="000412AB" w:rsidP="007966C6">
      <w:pPr>
        <w:rPr>
          <w:noProof/>
        </w:rPr>
      </w:pPr>
      <w:r w:rsidRPr="000412AB">
        <w:rPr>
          <w:noProof/>
        </w:rPr>
        <w:t>30.</w:t>
      </w:r>
      <w:r w:rsidRPr="000412AB">
        <w:rPr>
          <w:noProof/>
        </w:rPr>
        <w:tab/>
        <w:t xml:space="preserve">Martin-Garcia, J.M. </w:t>
      </w:r>
      <w:r w:rsidR="00B608B7" w:rsidRPr="00B608B7">
        <w:rPr>
          <w:iCs/>
          <w:noProof/>
        </w:rPr>
        <w:t>et al.</w:t>
      </w:r>
      <w:r w:rsidRPr="000412AB">
        <w:rPr>
          <w:noProof/>
        </w:rPr>
        <w:t xml:space="preserve"> Serial millisecond crystallography of membrane and soluble protein microcrystals using synchrotron radiation. </w:t>
      </w:r>
      <w:r w:rsidRPr="000412AB">
        <w:rPr>
          <w:i/>
          <w:iCs/>
          <w:noProof/>
        </w:rPr>
        <w:t>IUCrJ</w:t>
      </w:r>
      <w:r w:rsidRPr="000412AB">
        <w:rPr>
          <w:noProof/>
        </w:rPr>
        <w:t xml:space="preserve">. </w:t>
      </w:r>
      <w:r w:rsidRPr="000412AB">
        <w:rPr>
          <w:b/>
          <w:bCs/>
          <w:noProof/>
        </w:rPr>
        <w:t>4</w:t>
      </w:r>
      <w:r w:rsidRPr="000412AB">
        <w:rPr>
          <w:noProof/>
        </w:rPr>
        <w:t xml:space="preserve"> (4), 439–454, doi: 10.1107/S205225251700570X (2017).</w:t>
      </w:r>
    </w:p>
    <w:p w14:paraId="74ACB1BB" w14:textId="46A06A21" w:rsidR="000412AB" w:rsidRPr="000412AB" w:rsidRDefault="000412AB" w:rsidP="007966C6">
      <w:pPr>
        <w:rPr>
          <w:noProof/>
        </w:rPr>
      </w:pPr>
      <w:r w:rsidRPr="000412AB">
        <w:rPr>
          <w:noProof/>
        </w:rPr>
        <w:t>31.</w:t>
      </w:r>
      <w:r w:rsidRPr="000412AB">
        <w:rPr>
          <w:noProof/>
        </w:rPr>
        <w:tab/>
        <w:t xml:space="preserve">Fromme, R. </w:t>
      </w:r>
      <w:r w:rsidR="00B608B7" w:rsidRPr="00B608B7">
        <w:rPr>
          <w:iCs/>
          <w:noProof/>
        </w:rPr>
        <w:t>et al.</w:t>
      </w:r>
      <w:r w:rsidRPr="000412AB">
        <w:rPr>
          <w:noProof/>
        </w:rPr>
        <w:t xml:space="preserve"> Serial femtosecond crystallography of soluble proteins in lipidic cubic phase. </w:t>
      </w:r>
      <w:r w:rsidRPr="000412AB">
        <w:rPr>
          <w:i/>
          <w:iCs/>
          <w:noProof/>
        </w:rPr>
        <w:t>IUCrJ</w:t>
      </w:r>
      <w:r w:rsidRPr="000412AB">
        <w:rPr>
          <w:noProof/>
        </w:rPr>
        <w:t xml:space="preserve">. </w:t>
      </w:r>
      <w:r w:rsidRPr="000412AB">
        <w:rPr>
          <w:b/>
          <w:bCs/>
          <w:noProof/>
        </w:rPr>
        <w:t>2</w:t>
      </w:r>
      <w:r w:rsidRPr="000412AB">
        <w:rPr>
          <w:noProof/>
        </w:rPr>
        <w:t>, 545–551, doi: 10.1107/S2052252515013160 (2015).</w:t>
      </w:r>
    </w:p>
    <w:p w14:paraId="202B3D7C" w14:textId="77777777" w:rsidR="000412AB" w:rsidRPr="000412AB" w:rsidRDefault="000412AB" w:rsidP="007966C6">
      <w:pPr>
        <w:rPr>
          <w:noProof/>
        </w:rPr>
      </w:pPr>
      <w:r w:rsidRPr="000412AB">
        <w:rPr>
          <w:noProof/>
        </w:rPr>
        <w:t>32.</w:t>
      </w:r>
      <w:r w:rsidRPr="000412AB">
        <w:rPr>
          <w:noProof/>
        </w:rPr>
        <w:tab/>
        <w:t xml:space="preserve">Caffrey, M., Li, D., Howe, N., Shah, S.T.A. “Hit and run” serial femtosecond crystallography of a membrane kinase in the lipid cubic phase. </w:t>
      </w:r>
      <w:r w:rsidRPr="000412AB">
        <w:rPr>
          <w:i/>
          <w:iCs/>
          <w:noProof/>
        </w:rPr>
        <w:t>Philosophical Transactions of the Royal Society B: Biological Sciences</w:t>
      </w:r>
      <w:r w:rsidRPr="000412AB">
        <w:rPr>
          <w:noProof/>
        </w:rPr>
        <w:t xml:space="preserve">. </w:t>
      </w:r>
      <w:r w:rsidRPr="000412AB">
        <w:rPr>
          <w:b/>
          <w:bCs/>
          <w:noProof/>
        </w:rPr>
        <w:t>369</w:t>
      </w:r>
      <w:r w:rsidRPr="000412AB">
        <w:rPr>
          <w:noProof/>
        </w:rPr>
        <w:t xml:space="preserve"> (1647), 20130621–20130621, doi: 10.1098/rstb.2013.0621 (2014).</w:t>
      </w:r>
    </w:p>
    <w:p w14:paraId="35E27CEA" w14:textId="0E110722" w:rsidR="000412AB" w:rsidRPr="000412AB" w:rsidRDefault="000412AB" w:rsidP="007966C6">
      <w:pPr>
        <w:rPr>
          <w:noProof/>
        </w:rPr>
      </w:pPr>
      <w:r w:rsidRPr="000412AB">
        <w:rPr>
          <w:noProof/>
        </w:rPr>
        <w:t>33.</w:t>
      </w:r>
      <w:r w:rsidRPr="000412AB">
        <w:rPr>
          <w:noProof/>
        </w:rPr>
        <w:tab/>
        <w:t xml:space="preserve">Liu, W. </w:t>
      </w:r>
      <w:r w:rsidR="00B608B7" w:rsidRPr="00B608B7">
        <w:rPr>
          <w:iCs/>
          <w:noProof/>
        </w:rPr>
        <w:t>et al.</w:t>
      </w:r>
      <w:r w:rsidRPr="000412AB">
        <w:rPr>
          <w:noProof/>
        </w:rPr>
        <w:t xml:space="preserve"> Serial femtosecond crystallography of G protein-coupled receptors. </w:t>
      </w:r>
      <w:r w:rsidRPr="000412AB">
        <w:rPr>
          <w:i/>
          <w:iCs/>
          <w:noProof/>
        </w:rPr>
        <w:t>Science (New York, N.Y.)</w:t>
      </w:r>
      <w:r w:rsidRPr="000412AB">
        <w:rPr>
          <w:noProof/>
        </w:rPr>
        <w:t xml:space="preserve">. </w:t>
      </w:r>
      <w:r w:rsidRPr="000412AB">
        <w:rPr>
          <w:b/>
          <w:bCs/>
          <w:noProof/>
        </w:rPr>
        <w:t>342</w:t>
      </w:r>
      <w:r w:rsidRPr="000412AB">
        <w:rPr>
          <w:noProof/>
        </w:rPr>
        <w:t xml:space="preserve"> (6165), 1521–4, doi: 10.1126/science.1244142 (2013).</w:t>
      </w:r>
    </w:p>
    <w:p w14:paraId="4CDEDFB2" w14:textId="6E42D2AC" w:rsidR="000412AB" w:rsidRPr="000412AB" w:rsidRDefault="000412AB" w:rsidP="007966C6">
      <w:pPr>
        <w:rPr>
          <w:noProof/>
        </w:rPr>
      </w:pPr>
      <w:r w:rsidRPr="000412AB">
        <w:rPr>
          <w:noProof/>
        </w:rPr>
        <w:t>34.</w:t>
      </w:r>
      <w:r w:rsidRPr="000412AB">
        <w:rPr>
          <w:noProof/>
        </w:rPr>
        <w:tab/>
        <w:t xml:space="preserve">Zhang, H. </w:t>
      </w:r>
      <w:r w:rsidR="00B608B7" w:rsidRPr="00B608B7">
        <w:rPr>
          <w:iCs/>
          <w:noProof/>
        </w:rPr>
        <w:t>et al.</w:t>
      </w:r>
      <w:r w:rsidRPr="000412AB">
        <w:rPr>
          <w:noProof/>
        </w:rPr>
        <w:t xml:space="preserve"> Structure of the Angiotensin Receptor Revealed by Serial Femtosecond Crystallography. </w:t>
      </w:r>
      <w:r w:rsidRPr="000412AB">
        <w:rPr>
          <w:i/>
          <w:iCs/>
          <w:noProof/>
        </w:rPr>
        <w:t>Cell</w:t>
      </w:r>
      <w:r w:rsidRPr="000412AB">
        <w:rPr>
          <w:noProof/>
        </w:rPr>
        <w:t xml:space="preserve">. </w:t>
      </w:r>
      <w:r w:rsidRPr="000412AB">
        <w:rPr>
          <w:b/>
          <w:bCs/>
          <w:noProof/>
        </w:rPr>
        <w:t>161</w:t>
      </w:r>
      <w:r w:rsidRPr="000412AB">
        <w:rPr>
          <w:noProof/>
        </w:rPr>
        <w:t xml:space="preserve"> (4), 833–844, doi: 10.1016/j.cell.2015.04.011 (2015).</w:t>
      </w:r>
    </w:p>
    <w:p w14:paraId="1D387C78" w14:textId="4D9DF311" w:rsidR="000412AB" w:rsidRPr="000412AB" w:rsidRDefault="000412AB" w:rsidP="007966C6">
      <w:pPr>
        <w:rPr>
          <w:noProof/>
        </w:rPr>
      </w:pPr>
      <w:r w:rsidRPr="000412AB">
        <w:rPr>
          <w:noProof/>
        </w:rPr>
        <w:t>35.</w:t>
      </w:r>
      <w:r w:rsidRPr="000412AB">
        <w:rPr>
          <w:noProof/>
        </w:rPr>
        <w:tab/>
        <w:t xml:space="preserve">Fenalti, G. </w:t>
      </w:r>
      <w:r w:rsidR="00B608B7" w:rsidRPr="00B608B7">
        <w:rPr>
          <w:iCs/>
          <w:noProof/>
        </w:rPr>
        <w:t>et al.</w:t>
      </w:r>
      <w:r w:rsidRPr="000412AB">
        <w:rPr>
          <w:noProof/>
        </w:rPr>
        <w:t xml:space="preserve"> Structural basis for bifunctional peptide recognition at human δ-opioid receptor. </w:t>
      </w:r>
      <w:r w:rsidRPr="000412AB">
        <w:rPr>
          <w:i/>
          <w:iCs/>
          <w:noProof/>
        </w:rPr>
        <w:t>Nature Structural &amp; Molecular Biology</w:t>
      </w:r>
      <w:r w:rsidRPr="000412AB">
        <w:rPr>
          <w:noProof/>
        </w:rPr>
        <w:t>. (February), doi: 10.1038/nsmb.2965 (2015).</w:t>
      </w:r>
    </w:p>
    <w:p w14:paraId="1B0BC20A" w14:textId="1605C3AB" w:rsidR="000412AB" w:rsidRPr="000412AB" w:rsidRDefault="000412AB" w:rsidP="007966C6">
      <w:pPr>
        <w:rPr>
          <w:noProof/>
        </w:rPr>
      </w:pPr>
      <w:r w:rsidRPr="000412AB">
        <w:rPr>
          <w:noProof/>
        </w:rPr>
        <w:t>36.</w:t>
      </w:r>
      <w:r w:rsidRPr="000412AB">
        <w:rPr>
          <w:noProof/>
        </w:rPr>
        <w:tab/>
        <w:t xml:space="preserve">Kang, Y. </w:t>
      </w:r>
      <w:r w:rsidR="00B608B7" w:rsidRPr="00B608B7">
        <w:rPr>
          <w:iCs/>
          <w:noProof/>
        </w:rPr>
        <w:t>et al.</w:t>
      </w:r>
      <w:r w:rsidRPr="000412AB">
        <w:rPr>
          <w:noProof/>
        </w:rPr>
        <w:t xml:space="preserve"> Crystal structure of rhodopsin bound to arrestin by femtosecond X-ray laser. </w:t>
      </w:r>
      <w:r w:rsidRPr="000412AB">
        <w:rPr>
          <w:i/>
          <w:iCs/>
          <w:noProof/>
        </w:rPr>
        <w:t>Nature</w:t>
      </w:r>
      <w:r w:rsidRPr="000412AB">
        <w:rPr>
          <w:noProof/>
        </w:rPr>
        <w:t xml:space="preserve">. </w:t>
      </w:r>
      <w:r w:rsidRPr="000412AB">
        <w:rPr>
          <w:b/>
          <w:bCs/>
          <w:noProof/>
        </w:rPr>
        <w:t>523</w:t>
      </w:r>
      <w:r w:rsidRPr="000412AB">
        <w:rPr>
          <w:noProof/>
        </w:rPr>
        <w:t xml:space="preserve"> (7562), 561–567, doi: 10.1038/nature14656 (2015).</w:t>
      </w:r>
    </w:p>
    <w:p w14:paraId="2D1FC72F" w14:textId="77777777" w:rsidR="000412AB" w:rsidRPr="000412AB" w:rsidRDefault="000412AB" w:rsidP="007966C6">
      <w:pPr>
        <w:rPr>
          <w:noProof/>
        </w:rPr>
      </w:pPr>
      <w:r w:rsidRPr="000412AB">
        <w:rPr>
          <w:noProof/>
        </w:rPr>
        <w:t>37.</w:t>
      </w:r>
      <w:r w:rsidRPr="000412AB">
        <w:rPr>
          <w:noProof/>
        </w:rPr>
        <w:tab/>
        <w:t xml:space="preserve">Ishchenko, A., Cherezov, V., Liu, W. Preparation and Delivery of Protein Microcrystals in Lipidic Cubic Phase for Serial Femtosecond Crystallography. </w:t>
      </w:r>
      <w:r w:rsidRPr="000412AB">
        <w:rPr>
          <w:i/>
          <w:iCs/>
          <w:noProof/>
        </w:rPr>
        <w:t>Journal of Visualized Experiments</w:t>
      </w:r>
      <w:r w:rsidRPr="000412AB">
        <w:rPr>
          <w:noProof/>
        </w:rPr>
        <w:t xml:space="preserve">. </w:t>
      </w:r>
      <w:r w:rsidRPr="000412AB">
        <w:rPr>
          <w:b/>
          <w:bCs/>
          <w:noProof/>
        </w:rPr>
        <w:t>9</w:t>
      </w:r>
      <w:r w:rsidRPr="000412AB">
        <w:rPr>
          <w:noProof/>
        </w:rPr>
        <w:t xml:space="preserve"> (115), 2123–34, doi: 10.3791/54463 (2016).</w:t>
      </w:r>
    </w:p>
    <w:p w14:paraId="37292FD7" w14:textId="31045F93" w:rsidR="000412AB" w:rsidRPr="000412AB" w:rsidRDefault="000412AB" w:rsidP="007966C6">
      <w:pPr>
        <w:rPr>
          <w:noProof/>
        </w:rPr>
      </w:pPr>
      <w:r w:rsidRPr="000412AB">
        <w:rPr>
          <w:noProof/>
        </w:rPr>
        <w:t>38.</w:t>
      </w:r>
      <w:r w:rsidRPr="000412AB">
        <w:rPr>
          <w:noProof/>
        </w:rPr>
        <w:tab/>
        <w:t xml:space="preserve">Batyuk, A. </w:t>
      </w:r>
      <w:r w:rsidR="00B608B7" w:rsidRPr="00B608B7">
        <w:rPr>
          <w:iCs/>
          <w:noProof/>
        </w:rPr>
        <w:t>et al.</w:t>
      </w:r>
      <w:r w:rsidRPr="000412AB">
        <w:rPr>
          <w:noProof/>
        </w:rPr>
        <w:t xml:space="preserve"> Native phasing of x-ray free-electron laser data for a G protein-coupled receptor. </w:t>
      </w:r>
      <w:r w:rsidRPr="000412AB">
        <w:rPr>
          <w:i/>
          <w:iCs/>
          <w:noProof/>
        </w:rPr>
        <w:t>Science Advances</w:t>
      </w:r>
      <w:r w:rsidRPr="000412AB">
        <w:rPr>
          <w:noProof/>
        </w:rPr>
        <w:t xml:space="preserve">. </w:t>
      </w:r>
      <w:r w:rsidRPr="000412AB">
        <w:rPr>
          <w:b/>
          <w:bCs/>
          <w:noProof/>
        </w:rPr>
        <w:t>2</w:t>
      </w:r>
      <w:r w:rsidRPr="000412AB">
        <w:rPr>
          <w:noProof/>
        </w:rPr>
        <w:t xml:space="preserve"> (9), e1600292–e1600292, doi: 10.1126/sciadv.1600292 (2016).</w:t>
      </w:r>
    </w:p>
    <w:p w14:paraId="421D15CF" w14:textId="39638B19" w:rsidR="000412AB" w:rsidRPr="000412AB" w:rsidRDefault="000412AB" w:rsidP="007966C6">
      <w:pPr>
        <w:rPr>
          <w:noProof/>
        </w:rPr>
      </w:pPr>
      <w:r w:rsidRPr="000412AB">
        <w:rPr>
          <w:noProof/>
        </w:rPr>
        <w:t>39.</w:t>
      </w:r>
      <w:r w:rsidRPr="000412AB">
        <w:rPr>
          <w:noProof/>
        </w:rPr>
        <w:tab/>
        <w:t xml:space="preserve">Nakane, T. </w:t>
      </w:r>
      <w:r w:rsidR="00B608B7" w:rsidRPr="00B608B7">
        <w:rPr>
          <w:iCs/>
          <w:noProof/>
        </w:rPr>
        <w:t>et al.</w:t>
      </w:r>
      <w:r w:rsidRPr="000412AB">
        <w:rPr>
          <w:noProof/>
        </w:rPr>
        <w:t xml:space="preserve"> Native sulfur/chlorine SAD phasing for serial femtosecond crystallography. </w:t>
      </w:r>
      <w:r w:rsidRPr="000412AB">
        <w:rPr>
          <w:i/>
          <w:iCs/>
          <w:noProof/>
        </w:rPr>
        <w:t>Acta Crystallographica Section D Biological Crystallography</w:t>
      </w:r>
      <w:r w:rsidRPr="000412AB">
        <w:rPr>
          <w:noProof/>
        </w:rPr>
        <w:t xml:space="preserve">. </w:t>
      </w:r>
      <w:r w:rsidRPr="000412AB">
        <w:rPr>
          <w:b/>
          <w:bCs/>
          <w:noProof/>
        </w:rPr>
        <w:t>71</w:t>
      </w:r>
      <w:r w:rsidRPr="000412AB">
        <w:rPr>
          <w:noProof/>
        </w:rPr>
        <w:t xml:space="preserve"> (12), 2519–2525, doi: 10.1107/S139900471501857X (2015).</w:t>
      </w:r>
    </w:p>
    <w:p w14:paraId="70DA83B5" w14:textId="24B776A3" w:rsidR="000412AB" w:rsidRPr="000412AB" w:rsidRDefault="000412AB" w:rsidP="007966C6">
      <w:pPr>
        <w:rPr>
          <w:noProof/>
        </w:rPr>
      </w:pPr>
      <w:r w:rsidRPr="000412AB">
        <w:rPr>
          <w:noProof/>
        </w:rPr>
        <w:t>40.</w:t>
      </w:r>
      <w:r w:rsidRPr="000412AB">
        <w:rPr>
          <w:noProof/>
        </w:rPr>
        <w:tab/>
        <w:t xml:space="preserve">Nogly, P. </w:t>
      </w:r>
      <w:r w:rsidR="00B608B7" w:rsidRPr="00B608B7">
        <w:rPr>
          <w:iCs/>
          <w:noProof/>
        </w:rPr>
        <w:t>et al.</w:t>
      </w:r>
      <w:r w:rsidRPr="000412AB">
        <w:rPr>
          <w:noProof/>
        </w:rPr>
        <w:t xml:space="preserve"> Lipidic cubic phase serial millisecond crystallography using synchrotron radiation. </w:t>
      </w:r>
      <w:r w:rsidRPr="000412AB">
        <w:rPr>
          <w:i/>
          <w:iCs/>
          <w:noProof/>
        </w:rPr>
        <w:t>IUCrJ</w:t>
      </w:r>
      <w:r w:rsidRPr="000412AB">
        <w:rPr>
          <w:noProof/>
        </w:rPr>
        <w:t xml:space="preserve">. </w:t>
      </w:r>
      <w:r w:rsidRPr="000412AB">
        <w:rPr>
          <w:b/>
          <w:bCs/>
          <w:noProof/>
        </w:rPr>
        <w:t>2</w:t>
      </w:r>
      <w:r w:rsidRPr="000412AB">
        <w:rPr>
          <w:noProof/>
        </w:rPr>
        <w:t xml:space="preserve"> (2), 168–176, doi: 10.1107/S2052252514026487 (2015).</w:t>
      </w:r>
    </w:p>
    <w:p w14:paraId="09FBAAF9" w14:textId="4EBAEDDD" w:rsidR="000412AB" w:rsidRPr="000412AB" w:rsidRDefault="000412AB" w:rsidP="007966C6">
      <w:pPr>
        <w:rPr>
          <w:noProof/>
        </w:rPr>
      </w:pPr>
      <w:r w:rsidRPr="000412AB">
        <w:rPr>
          <w:noProof/>
        </w:rPr>
        <w:t>41.</w:t>
      </w:r>
      <w:r w:rsidRPr="000412AB">
        <w:rPr>
          <w:noProof/>
        </w:rPr>
        <w:tab/>
        <w:t xml:space="preserve">Weinert, T. </w:t>
      </w:r>
      <w:r w:rsidR="00B608B7" w:rsidRPr="00B608B7">
        <w:rPr>
          <w:iCs/>
          <w:noProof/>
        </w:rPr>
        <w:t>et al.</w:t>
      </w:r>
      <w:r w:rsidRPr="000412AB">
        <w:rPr>
          <w:noProof/>
        </w:rPr>
        <w:t xml:space="preserve"> Serial millisecond crystallography for routine room-temperature structure determination at synchrotrons. </w:t>
      </w:r>
      <w:r w:rsidRPr="000412AB">
        <w:rPr>
          <w:i/>
          <w:iCs/>
          <w:noProof/>
        </w:rPr>
        <w:t>Nature Communications</w:t>
      </w:r>
      <w:r w:rsidRPr="000412AB">
        <w:rPr>
          <w:noProof/>
        </w:rPr>
        <w:t xml:space="preserve">. </w:t>
      </w:r>
      <w:r w:rsidRPr="000412AB">
        <w:rPr>
          <w:b/>
          <w:bCs/>
          <w:noProof/>
        </w:rPr>
        <w:t>8</w:t>
      </w:r>
      <w:r w:rsidRPr="000412AB">
        <w:rPr>
          <w:noProof/>
        </w:rPr>
        <w:t xml:space="preserve"> (1), 542, doi: 10.1038/s41467-017-00630-4 (2017).</w:t>
      </w:r>
    </w:p>
    <w:p w14:paraId="16DABB72" w14:textId="727A087C" w:rsidR="000412AB" w:rsidRPr="000412AB" w:rsidRDefault="000412AB" w:rsidP="007966C6">
      <w:pPr>
        <w:rPr>
          <w:noProof/>
        </w:rPr>
      </w:pPr>
      <w:r w:rsidRPr="000412AB">
        <w:rPr>
          <w:noProof/>
        </w:rPr>
        <w:t>42.</w:t>
      </w:r>
      <w:r w:rsidRPr="000412AB">
        <w:rPr>
          <w:noProof/>
        </w:rPr>
        <w:tab/>
        <w:t xml:space="preserve">Tosha, T. </w:t>
      </w:r>
      <w:r w:rsidR="00B608B7" w:rsidRPr="00B608B7">
        <w:rPr>
          <w:iCs/>
          <w:noProof/>
        </w:rPr>
        <w:t>et al.</w:t>
      </w:r>
      <w:r w:rsidRPr="000412AB">
        <w:rPr>
          <w:noProof/>
        </w:rPr>
        <w:t xml:space="preserve"> Capturing an initial intermediate during the P450nor enzymatic reaction using time-resolved XFEL crystallography and caged-substrate. </w:t>
      </w:r>
      <w:r w:rsidRPr="000412AB">
        <w:rPr>
          <w:i/>
          <w:iCs/>
          <w:noProof/>
        </w:rPr>
        <w:t>Nature Communications</w:t>
      </w:r>
      <w:r w:rsidRPr="000412AB">
        <w:rPr>
          <w:noProof/>
        </w:rPr>
        <w:t xml:space="preserve">. </w:t>
      </w:r>
      <w:r w:rsidRPr="000412AB">
        <w:rPr>
          <w:b/>
          <w:bCs/>
          <w:noProof/>
        </w:rPr>
        <w:t>8</w:t>
      </w:r>
      <w:r w:rsidRPr="000412AB">
        <w:rPr>
          <w:noProof/>
        </w:rPr>
        <w:t xml:space="preserve"> (1), 1585, doi: 10.1038/s41467-017-01702-1 (2017).</w:t>
      </w:r>
    </w:p>
    <w:p w14:paraId="6055C59A" w14:textId="146EF424" w:rsidR="000412AB" w:rsidRPr="000412AB" w:rsidRDefault="000412AB" w:rsidP="007966C6">
      <w:pPr>
        <w:rPr>
          <w:noProof/>
        </w:rPr>
      </w:pPr>
      <w:r w:rsidRPr="000412AB">
        <w:rPr>
          <w:noProof/>
        </w:rPr>
        <w:t>43.</w:t>
      </w:r>
      <w:r w:rsidRPr="000412AB">
        <w:rPr>
          <w:noProof/>
        </w:rPr>
        <w:tab/>
        <w:t xml:space="preserve">Nogly, P. </w:t>
      </w:r>
      <w:r w:rsidR="00B608B7" w:rsidRPr="00B608B7">
        <w:rPr>
          <w:iCs/>
          <w:noProof/>
        </w:rPr>
        <w:t>et al.</w:t>
      </w:r>
      <w:r w:rsidRPr="000412AB">
        <w:rPr>
          <w:noProof/>
        </w:rPr>
        <w:t xml:space="preserve"> Lipidic cubic phase injector is a viable crystal delivery system for time-resolved serial crystallography. </w:t>
      </w:r>
      <w:r w:rsidRPr="000412AB">
        <w:rPr>
          <w:i/>
          <w:iCs/>
          <w:noProof/>
        </w:rPr>
        <w:t>Nature Communications</w:t>
      </w:r>
      <w:r w:rsidRPr="000412AB">
        <w:rPr>
          <w:noProof/>
        </w:rPr>
        <w:t xml:space="preserve">. </w:t>
      </w:r>
      <w:r w:rsidRPr="000412AB">
        <w:rPr>
          <w:b/>
          <w:bCs/>
          <w:noProof/>
        </w:rPr>
        <w:t>7</w:t>
      </w:r>
      <w:r w:rsidRPr="000412AB">
        <w:rPr>
          <w:noProof/>
        </w:rPr>
        <w:t>, 12314, doi: 10.1038/ncomms12314 (2016).</w:t>
      </w:r>
    </w:p>
    <w:p w14:paraId="558A7FD5" w14:textId="24916236" w:rsidR="000412AB" w:rsidRPr="000412AB" w:rsidRDefault="000412AB" w:rsidP="007966C6">
      <w:pPr>
        <w:rPr>
          <w:noProof/>
        </w:rPr>
      </w:pPr>
      <w:r w:rsidRPr="000412AB">
        <w:rPr>
          <w:noProof/>
        </w:rPr>
        <w:t>44.</w:t>
      </w:r>
      <w:r w:rsidRPr="000412AB">
        <w:rPr>
          <w:noProof/>
        </w:rPr>
        <w:tab/>
        <w:t xml:space="preserve">Abela, R. </w:t>
      </w:r>
      <w:r w:rsidR="00B608B7" w:rsidRPr="00B608B7">
        <w:rPr>
          <w:iCs/>
          <w:noProof/>
        </w:rPr>
        <w:t>et al.</w:t>
      </w:r>
      <w:r w:rsidRPr="000412AB">
        <w:rPr>
          <w:noProof/>
        </w:rPr>
        <w:t xml:space="preserve"> Perspective: Opportunities for ultrafast science at SwissFEL. </w:t>
      </w:r>
      <w:r w:rsidRPr="000412AB">
        <w:rPr>
          <w:i/>
          <w:iCs/>
          <w:noProof/>
        </w:rPr>
        <w:t>Structural Dynamics</w:t>
      </w:r>
      <w:r w:rsidRPr="000412AB">
        <w:rPr>
          <w:noProof/>
        </w:rPr>
        <w:t xml:space="preserve">. </w:t>
      </w:r>
      <w:r w:rsidRPr="000412AB">
        <w:rPr>
          <w:b/>
          <w:bCs/>
          <w:noProof/>
        </w:rPr>
        <w:t>4</w:t>
      </w:r>
      <w:r w:rsidRPr="000412AB">
        <w:rPr>
          <w:noProof/>
        </w:rPr>
        <w:t xml:space="preserve"> (6), 061602, doi: 10.1063/1.4997222 (2017).</w:t>
      </w:r>
    </w:p>
    <w:p w14:paraId="3D56F4E2" w14:textId="77777777" w:rsidR="000412AB" w:rsidRPr="000412AB" w:rsidRDefault="000412AB" w:rsidP="007966C6">
      <w:pPr>
        <w:rPr>
          <w:noProof/>
        </w:rPr>
      </w:pPr>
      <w:r w:rsidRPr="000412AB">
        <w:rPr>
          <w:noProof/>
        </w:rPr>
        <w:t>45.</w:t>
      </w:r>
      <w:r w:rsidRPr="000412AB">
        <w:rPr>
          <w:noProof/>
        </w:rPr>
        <w:tab/>
        <w:t xml:space="preserve">Marx, V. Structural biology: doors open at the European XFEL. </w:t>
      </w:r>
      <w:r w:rsidRPr="000412AB">
        <w:rPr>
          <w:i/>
          <w:iCs/>
          <w:noProof/>
        </w:rPr>
        <w:t>Nature Methods</w:t>
      </w:r>
      <w:r w:rsidRPr="000412AB">
        <w:rPr>
          <w:noProof/>
        </w:rPr>
        <w:t xml:space="preserve">. </w:t>
      </w:r>
      <w:r w:rsidRPr="000412AB">
        <w:rPr>
          <w:b/>
          <w:bCs/>
          <w:noProof/>
        </w:rPr>
        <w:t>14</w:t>
      </w:r>
      <w:r w:rsidRPr="000412AB">
        <w:rPr>
          <w:noProof/>
        </w:rPr>
        <w:t xml:space="preserve"> (9), 843–846, doi: 10.1038/nmeth.4394 (2017).</w:t>
      </w:r>
    </w:p>
    <w:p w14:paraId="4BFD4829" w14:textId="77777777" w:rsidR="000412AB" w:rsidRPr="000412AB" w:rsidRDefault="000412AB" w:rsidP="007966C6">
      <w:pPr>
        <w:rPr>
          <w:noProof/>
        </w:rPr>
      </w:pPr>
      <w:r w:rsidRPr="000412AB">
        <w:rPr>
          <w:noProof/>
        </w:rPr>
        <w:t>46.</w:t>
      </w:r>
      <w:r w:rsidRPr="000412AB">
        <w:rPr>
          <w:noProof/>
        </w:rPr>
        <w:tab/>
        <w:t xml:space="preserve">Cheng, A., Hummel, B., Qiu, H., Caffrey, M. A simple mechanical mixer for small viscous lipid-containing samples. </w:t>
      </w:r>
      <w:r w:rsidRPr="000412AB">
        <w:rPr>
          <w:i/>
          <w:iCs/>
          <w:noProof/>
        </w:rPr>
        <w:t>Chemistry and Physics of Lipids</w:t>
      </w:r>
      <w:r w:rsidRPr="000412AB">
        <w:rPr>
          <w:noProof/>
        </w:rPr>
        <w:t xml:space="preserve">. </w:t>
      </w:r>
      <w:r w:rsidRPr="000412AB">
        <w:rPr>
          <w:b/>
          <w:bCs/>
          <w:noProof/>
        </w:rPr>
        <w:t>95</w:t>
      </w:r>
      <w:r w:rsidRPr="000412AB">
        <w:rPr>
          <w:noProof/>
        </w:rPr>
        <w:t xml:space="preserve"> (1), 11–21, doi: 10.1016/S0009-3084(98)00060-7 (1998).</w:t>
      </w:r>
    </w:p>
    <w:p w14:paraId="4EC6205D" w14:textId="77777777" w:rsidR="000412AB" w:rsidRPr="000412AB" w:rsidRDefault="000412AB" w:rsidP="007966C6">
      <w:pPr>
        <w:rPr>
          <w:noProof/>
        </w:rPr>
      </w:pPr>
      <w:r w:rsidRPr="000412AB">
        <w:rPr>
          <w:noProof/>
        </w:rPr>
        <w:t>47.</w:t>
      </w:r>
      <w:r w:rsidRPr="000412AB">
        <w:rPr>
          <w:noProof/>
        </w:rPr>
        <w:tab/>
        <w:t xml:space="preserve">Qiu, H., Caffrey, M. The phase diagram of the monoolein/water system: Metastability and equilibrium aspects. </w:t>
      </w:r>
      <w:r w:rsidRPr="000412AB">
        <w:rPr>
          <w:i/>
          <w:iCs/>
          <w:noProof/>
        </w:rPr>
        <w:t>Biomaterials</w:t>
      </w:r>
      <w:r w:rsidRPr="000412AB">
        <w:rPr>
          <w:noProof/>
        </w:rPr>
        <w:t xml:space="preserve">. </w:t>
      </w:r>
      <w:r w:rsidRPr="000412AB">
        <w:rPr>
          <w:b/>
          <w:bCs/>
          <w:noProof/>
        </w:rPr>
        <w:t>21</w:t>
      </w:r>
      <w:r w:rsidRPr="000412AB">
        <w:rPr>
          <w:noProof/>
        </w:rPr>
        <w:t xml:space="preserve"> (3), 223–234, doi: 10.1016/S0142-9612(99)00126-X (2000).</w:t>
      </w:r>
    </w:p>
    <w:p w14:paraId="21D476F7" w14:textId="77777777" w:rsidR="000412AB" w:rsidRPr="000412AB" w:rsidRDefault="000412AB" w:rsidP="007966C6">
      <w:pPr>
        <w:rPr>
          <w:noProof/>
        </w:rPr>
      </w:pPr>
      <w:r w:rsidRPr="000412AB">
        <w:rPr>
          <w:noProof/>
        </w:rPr>
        <w:t>48.</w:t>
      </w:r>
      <w:r w:rsidRPr="000412AB">
        <w:rPr>
          <w:noProof/>
        </w:rPr>
        <w:tab/>
        <w:t>James, D. Injection Methods and Instrumentation for Serial X-ray Free Electron Laser Experiments (2015).</w:t>
      </w:r>
    </w:p>
    <w:p w14:paraId="6EE499C6" w14:textId="364DA132" w:rsidR="000412AB" w:rsidRPr="000412AB" w:rsidRDefault="000412AB" w:rsidP="007966C6">
      <w:pPr>
        <w:rPr>
          <w:noProof/>
        </w:rPr>
      </w:pPr>
      <w:r w:rsidRPr="000412AB">
        <w:rPr>
          <w:noProof/>
        </w:rPr>
        <w:t>49.</w:t>
      </w:r>
      <w:r w:rsidRPr="000412AB">
        <w:rPr>
          <w:noProof/>
        </w:rPr>
        <w:tab/>
        <w:t xml:space="preserve">Schindelin, J. </w:t>
      </w:r>
      <w:r w:rsidR="00B608B7" w:rsidRPr="00B608B7">
        <w:rPr>
          <w:iCs/>
          <w:noProof/>
        </w:rPr>
        <w:t>et al.</w:t>
      </w:r>
      <w:r w:rsidRPr="000412AB">
        <w:rPr>
          <w:noProof/>
        </w:rPr>
        <w:t xml:space="preserve"> Fiji: an open-source platform for biological-image analysis. </w:t>
      </w:r>
      <w:r w:rsidRPr="000412AB">
        <w:rPr>
          <w:i/>
          <w:iCs/>
          <w:noProof/>
        </w:rPr>
        <w:t>Nature Methods</w:t>
      </w:r>
      <w:r w:rsidRPr="000412AB">
        <w:rPr>
          <w:noProof/>
        </w:rPr>
        <w:t xml:space="preserve">. </w:t>
      </w:r>
      <w:r w:rsidRPr="000412AB">
        <w:rPr>
          <w:b/>
          <w:bCs/>
          <w:noProof/>
        </w:rPr>
        <w:t>9</w:t>
      </w:r>
      <w:r w:rsidRPr="000412AB">
        <w:rPr>
          <w:noProof/>
        </w:rPr>
        <w:t xml:space="preserve"> (7), 676–682, doi: 10.1038/nmeth.2019 (2012).</w:t>
      </w:r>
    </w:p>
    <w:p w14:paraId="52EC3C09" w14:textId="77777777" w:rsidR="000412AB" w:rsidRPr="000412AB" w:rsidRDefault="000412AB" w:rsidP="007966C6">
      <w:pPr>
        <w:rPr>
          <w:noProof/>
        </w:rPr>
      </w:pPr>
      <w:r w:rsidRPr="000412AB">
        <w:rPr>
          <w:noProof/>
        </w:rPr>
        <w:t>50.</w:t>
      </w:r>
      <w:r w:rsidRPr="000412AB">
        <w:rPr>
          <w:noProof/>
        </w:rPr>
        <w:tab/>
        <w:t xml:space="preserve">Moffat, K. Femtosecond structural photobiology. </w:t>
      </w:r>
      <w:r w:rsidRPr="000412AB">
        <w:rPr>
          <w:i/>
          <w:iCs/>
          <w:noProof/>
        </w:rPr>
        <w:t>Science (New York, N.Y.)</w:t>
      </w:r>
      <w:r w:rsidRPr="000412AB">
        <w:rPr>
          <w:noProof/>
        </w:rPr>
        <w:t xml:space="preserve">. </w:t>
      </w:r>
      <w:r w:rsidRPr="000412AB">
        <w:rPr>
          <w:b/>
          <w:bCs/>
          <w:noProof/>
        </w:rPr>
        <w:t>361</w:t>
      </w:r>
      <w:r w:rsidRPr="000412AB">
        <w:rPr>
          <w:noProof/>
        </w:rPr>
        <w:t xml:space="preserve"> (6398), 127–128, doi: 10.1126/science.aau3200 (2018).</w:t>
      </w:r>
    </w:p>
    <w:p w14:paraId="4B6E6E9B" w14:textId="1817E87F" w:rsidR="00205B3F" w:rsidRPr="001B1519" w:rsidRDefault="00AA4B8E" w:rsidP="007966C6">
      <w:pPr>
        <w:rPr>
          <w:rFonts w:asciiTheme="minorHAnsi" w:hAnsiTheme="minorHAnsi" w:cstheme="minorHAnsi"/>
          <w:b/>
          <w:color w:val="808080"/>
        </w:rPr>
      </w:pPr>
      <w:r>
        <w:rPr>
          <w:rFonts w:asciiTheme="minorHAnsi" w:hAnsiTheme="minorHAnsi" w:cstheme="minorHAnsi"/>
          <w:b/>
          <w:color w:val="808080"/>
        </w:rPr>
        <w:fldChar w:fldCharType="end"/>
      </w:r>
    </w:p>
    <w:sectPr w:rsidR="00205B3F" w:rsidRPr="001B1519" w:rsidSect="00801121">
      <w:headerReference w:type="default" r:id="rId8"/>
      <w:footerReference w:type="even"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696D23" w14:textId="77777777" w:rsidR="002731A2" w:rsidRDefault="002731A2" w:rsidP="00621C4E">
      <w:r>
        <w:separator/>
      </w:r>
    </w:p>
  </w:endnote>
  <w:endnote w:type="continuationSeparator" w:id="0">
    <w:p w14:paraId="7D1A0B0A" w14:textId="77777777" w:rsidR="002731A2" w:rsidRDefault="002731A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auto"/>
    <w:pitch w:val="variable"/>
    <w:sig w:usb0="E00002FF" w:usb1="5000205A" w:usb2="00000000" w:usb3="00000000" w:csb0="0000019F" w:csb1="00000000"/>
  </w:font>
  <w:font w:name="MS Mincho">
    <w:altName w:val="ＭＳ 明朝"/>
    <w:panose1 w:val="02020609040205080304"/>
    <w:charset w:val="80"/>
    <w:family w:val="roma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ADC346" w14:textId="77777777" w:rsidR="00872953" w:rsidRDefault="00872953" w:rsidP="00A16785">
    <w:pPr>
      <w:pStyle w:val="a7"/>
      <w:framePr w:wrap="none" w:vAnchor="text" w:hAnchor="margin" w:xAlign="center" w:y="1"/>
      <w:rPr>
        <w:rStyle w:val="af0"/>
      </w:rPr>
    </w:pPr>
    <w:r>
      <w:rPr>
        <w:rStyle w:val="af0"/>
      </w:rPr>
      <w:fldChar w:fldCharType="begin"/>
    </w:r>
    <w:r>
      <w:rPr>
        <w:rStyle w:val="af0"/>
      </w:rPr>
      <w:instrText xml:space="preserve">PAGE  </w:instrText>
    </w:r>
    <w:r>
      <w:rPr>
        <w:rStyle w:val="af0"/>
      </w:rPr>
      <w:fldChar w:fldCharType="end"/>
    </w:r>
  </w:p>
  <w:p w14:paraId="5318E4C6" w14:textId="77777777" w:rsidR="00872953" w:rsidRDefault="00872953" w:rsidP="00A16785">
    <w:pPr>
      <w:pStyle w:val="a7"/>
      <w:framePr w:wrap="none" w:vAnchor="text" w:hAnchor="margin" w:xAlign="center" w:y="1"/>
      <w:rPr>
        <w:rStyle w:val="af0"/>
      </w:rPr>
    </w:pPr>
    <w:r>
      <w:rPr>
        <w:rStyle w:val="af0"/>
      </w:rPr>
      <w:fldChar w:fldCharType="begin"/>
    </w:r>
    <w:r>
      <w:rPr>
        <w:rStyle w:val="af0"/>
      </w:rPr>
      <w:instrText xml:space="preserve">PAGE  </w:instrText>
    </w:r>
    <w:r>
      <w:rPr>
        <w:rStyle w:val="af0"/>
      </w:rPr>
      <w:fldChar w:fldCharType="end"/>
    </w:r>
  </w:p>
  <w:p w14:paraId="38EF7AE2" w14:textId="77777777" w:rsidR="00872953" w:rsidRDefault="00872953">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294413" w14:textId="77777777" w:rsidR="00872953" w:rsidRDefault="00872953" w:rsidP="00A16785">
    <w:pPr>
      <w:pStyle w:val="a7"/>
      <w:framePr w:wrap="none" w:vAnchor="text" w:hAnchor="margin" w:xAlign="center" w:y="1"/>
      <w:rPr>
        <w:rStyle w:val="af0"/>
      </w:rPr>
    </w:pPr>
    <w:r>
      <w:rPr>
        <w:rStyle w:val="af0"/>
      </w:rPr>
      <w:fldChar w:fldCharType="begin"/>
    </w:r>
    <w:r>
      <w:rPr>
        <w:rStyle w:val="af0"/>
      </w:rPr>
      <w:instrText xml:space="preserve">PAGE  </w:instrText>
    </w:r>
    <w:r>
      <w:rPr>
        <w:rStyle w:val="af0"/>
      </w:rPr>
      <w:fldChar w:fldCharType="separate"/>
    </w:r>
    <w:r>
      <w:rPr>
        <w:rStyle w:val="af0"/>
        <w:noProof/>
      </w:rPr>
      <w:t>1</w:t>
    </w:r>
    <w:r>
      <w:rPr>
        <w:rStyle w:val="af0"/>
      </w:rPr>
      <w:fldChar w:fldCharType="end"/>
    </w:r>
  </w:p>
  <w:p w14:paraId="39947363" w14:textId="71AB2B06" w:rsidR="00872953" w:rsidRPr="00494F77" w:rsidRDefault="00872953" w:rsidP="00621C4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872953" w:rsidRDefault="0087295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4738E8" w14:textId="77777777" w:rsidR="002731A2" w:rsidRDefault="002731A2" w:rsidP="00621C4E">
      <w:r>
        <w:separator/>
      </w:r>
    </w:p>
  </w:footnote>
  <w:footnote w:type="continuationSeparator" w:id="0">
    <w:p w14:paraId="3ACCF82B" w14:textId="77777777" w:rsidR="002731A2" w:rsidRDefault="002731A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872953" w:rsidRPr="006F06E4" w:rsidRDefault="00872953"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A786A51" w:rsidR="00872953" w:rsidRPr="006F06E4" w:rsidRDefault="00872953" w:rsidP="006F06E4">
    <w:pPr>
      <w:pStyle w:val="a5"/>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Please 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A678E"/>
    <w:multiLevelType w:val="multilevel"/>
    <w:tmpl w:val="D612F8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112BA"/>
    <w:multiLevelType w:val="hybridMultilevel"/>
    <w:tmpl w:val="F1EEEAE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31E64CB"/>
    <w:multiLevelType w:val="multilevel"/>
    <w:tmpl w:val="B3E86136"/>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2A92D4C"/>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33BC631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5631E37"/>
    <w:multiLevelType w:val="hybridMultilevel"/>
    <w:tmpl w:val="9B161DCA"/>
    <w:lvl w:ilvl="0" w:tplc="0807000F">
      <w:start w:val="1"/>
      <w:numFmt w:val="decimal"/>
      <w:lvlText w:val="%1."/>
      <w:lvlJc w:val="left"/>
      <w:pPr>
        <w:ind w:left="720" w:hanging="360"/>
      </w:p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2413B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9C747B0"/>
    <w:multiLevelType w:val="hybridMultilevel"/>
    <w:tmpl w:val="9B161DCA"/>
    <w:lvl w:ilvl="0" w:tplc="0807000F">
      <w:start w:val="1"/>
      <w:numFmt w:val="decimal"/>
      <w:lvlText w:val="%1."/>
      <w:lvlJc w:val="left"/>
      <w:pPr>
        <w:ind w:left="720" w:hanging="360"/>
      </w:p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B82502"/>
    <w:multiLevelType w:val="multilevel"/>
    <w:tmpl w:val="B0206C7A"/>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23"/>
  </w:num>
  <w:num w:numId="3">
    <w:abstractNumId w:val="5"/>
  </w:num>
  <w:num w:numId="4">
    <w:abstractNumId w:val="20"/>
  </w:num>
  <w:num w:numId="5">
    <w:abstractNumId w:val="12"/>
  </w:num>
  <w:num w:numId="6">
    <w:abstractNumId w:val="19"/>
  </w:num>
  <w:num w:numId="7">
    <w:abstractNumId w:val="0"/>
  </w:num>
  <w:num w:numId="8">
    <w:abstractNumId w:val="13"/>
  </w:num>
  <w:num w:numId="9">
    <w:abstractNumId w:val="14"/>
  </w:num>
  <w:num w:numId="10">
    <w:abstractNumId w:val="21"/>
  </w:num>
  <w:num w:numId="11">
    <w:abstractNumId w:val="26"/>
  </w:num>
  <w:num w:numId="12">
    <w:abstractNumId w:val="2"/>
  </w:num>
  <w:num w:numId="13">
    <w:abstractNumId w:val="24"/>
  </w:num>
  <w:num w:numId="14">
    <w:abstractNumId w:val="31"/>
  </w:num>
  <w:num w:numId="15">
    <w:abstractNumId w:val="16"/>
  </w:num>
  <w:num w:numId="16">
    <w:abstractNumId w:val="11"/>
  </w:num>
  <w:num w:numId="17">
    <w:abstractNumId w:val="25"/>
  </w:num>
  <w:num w:numId="18">
    <w:abstractNumId w:val="17"/>
  </w:num>
  <w:num w:numId="19">
    <w:abstractNumId w:val="28"/>
  </w:num>
  <w:num w:numId="20">
    <w:abstractNumId w:val="4"/>
  </w:num>
  <w:num w:numId="21">
    <w:abstractNumId w:val="30"/>
  </w:num>
  <w:num w:numId="22">
    <w:abstractNumId w:val="27"/>
  </w:num>
  <w:num w:numId="23">
    <w:abstractNumId w:val="18"/>
  </w:num>
  <w:num w:numId="24">
    <w:abstractNumId w:val="33"/>
  </w:num>
  <w:num w:numId="25">
    <w:abstractNumId w:val="8"/>
  </w:num>
  <w:num w:numId="26">
    <w:abstractNumId w:val="15"/>
  </w:num>
  <w:num w:numId="27">
    <w:abstractNumId w:val="29"/>
  </w:num>
  <w:num w:numId="28">
    <w:abstractNumId w:val="22"/>
  </w:num>
  <w:num w:numId="29">
    <w:abstractNumId w:val="10"/>
  </w:num>
  <w:num w:numId="30">
    <w:abstractNumId w:val="1"/>
  </w:num>
  <w:num w:numId="31">
    <w:abstractNumId w:val="32"/>
  </w:num>
  <w:num w:numId="32">
    <w:abstractNumId w:val="3"/>
  </w:num>
  <w:num w:numId="33">
    <w:abstractNumId w:val="9"/>
  </w:num>
  <w:num w:numId="34">
    <w:abstractNumId w:val="7"/>
  </w:num>
  <w:num w:numId="35">
    <w:abstractNumId w:val="32"/>
  </w:num>
  <w:num w:numId="36">
    <w:abstractNumId w:val="32"/>
  </w:num>
  <w:num w:numId="37">
    <w:abstractNumId w:val="32"/>
  </w:num>
  <w:num w:numId="38">
    <w:abstractNumId w:val="32"/>
  </w:num>
  <w:num w:numId="39">
    <w:abstractNumId w:val="32"/>
  </w:num>
  <w:num w:numId="40">
    <w:abstractNumId w:val="32"/>
  </w:num>
  <w:num w:numId="41">
    <w:abstractNumId w:val="32"/>
  </w:num>
  <w:num w:numId="42">
    <w:abstractNumId w:val="32"/>
  </w:num>
  <w:num w:numId="43">
    <w:abstractNumId w:val="32"/>
  </w:num>
  <w:num w:numId="44">
    <w:abstractNumId w:val="32"/>
  </w:num>
  <w:num w:numId="45">
    <w:abstractNumId w:val="32"/>
  </w:num>
  <w:num w:numId="46">
    <w:abstractNumId w:val="3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removePersonalInformation/>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A1NDc2MzIwM7E0MTBT0lEKTi0uzszPAykwqgUAkGAYLywAAAA="/>
  </w:docVars>
  <w:rsids>
    <w:rsidRoot w:val="00EE705F"/>
    <w:rsid w:val="00000E3D"/>
    <w:rsid w:val="00001169"/>
    <w:rsid w:val="00001806"/>
    <w:rsid w:val="00001973"/>
    <w:rsid w:val="000021AD"/>
    <w:rsid w:val="000032FD"/>
    <w:rsid w:val="000036C9"/>
    <w:rsid w:val="00005815"/>
    <w:rsid w:val="00007DBC"/>
    <w:rsid w:val="00007EA1"/>
    <w:rsid w:val="000100F0"/>
    <w:rsid w:val="000101A6"/>
    <w:rsid w:val="000114FA"/>
    <w:rsid w:val="00011AD8"/>
    <w:rsid w:val="000129B2"/>
    <w:rsid w:val="00012FF9"/>
    <w:rsid w:val="0001389C"/>
    <w:rsid w:val="00014314"/>
    <w:rsid w:val="00015A0B"/>
    <w:rsid w:val="00021434"/>
    <w:rsid w:val="00021774"/>
    <w:rsid w:val="00021DF3"/>
    <w:rsid w:val="00023869"/>
    <w:rsid w:val="00024598"/>
    <w:rsid w:val="000265B2"/>
    <w:rsid w:val="000270AF"/>
    <w:rsid w:val="000279B0"/>
    <w:rsid w:val="00027D3C"/>
    <w:rsid w:val="00031079"/>
    <w:rsid w:val="0003191D"/>
    <w:rsid w:val="00032769"/>
    <w:rsid w:val="0003311E"/>
    <w:rsid w:val="00037B58"/>
    <w:rsid w:val="000412AB"/>
    <w:rsid w:val="00045E28"/>
    <w:rsid w:val="00050D2D"/>
    <w:rsid w:val="00051B73"/>
    <w:rsid w:val="00054D6D"/>
    <w:rsid w:val="00055D1B"/>
    <w:rsid w:val="0006003C"/>
    <w:rsid w:val="00060ABE"/>
    <w:rsid w:val="00061A50"/>
    <w:rsid w:val="00062700"/>
    <w:rsid w:val="0006361B"/>
    <w:rsid w:val="00063E86"/>
    <w:rsid w:val="00064104"/>
    <w:rsid w:val="00064B66"/>
    <w:rsid w:val="000652E3"/>
    <w:rsid w:val="00066025"/>
    <w:rsid w:val="00066F9D"/>
    <w:rsid w:val="00067A8F"/>
    <w:rsid w:val="000701D1"/>
    <w:rsid w:val="00071F5F"/>
    <w:rsid w:val="00073F6D"/>
    <w:rsid w:val="000758BB"/>
    <w:rsid w:val="00080A20"/>
    <w:rsid w:val="00082796"/>
    <w:rsid w:val="00082DF4"/>
    <w:rsid w:val="00086BEA"/>
    <w:rsid w:val="00086FF5"/>
    <w:rsid w:val="00087C0A"/>
    <w:rsid w:val="00090390"/>
    <w:rsid w:val="0009045A"/>
    <w:rsid w:val="000905CA"/>
    <w:rsid w:val="00093BC4"/>
    <w:rsid w:val="000943E6"/>
    <w:rsid w:val="0009498F"/>
    <w:rsid w:val="000951BA"/>
    <w:rsid w:val="00096640"/>
    <w:rsid w:val="000972D6"/>
    <w:rsid w:val="00097929"/>
    <w:rsid w:val="000A042A"/>
    <w:rsid w:val="000A05CB"/>
    <w:rsid w:val="000A1E80"/>
    <w:rsid w:val="000A2DC9"/>
    <w:rsid w:val="000A3B70"/>
    <w:rsid w:val="000A5153"/>
    <w:rsid w:val="000A6821"/>
    <w:rsid w:val="000B10AE"/>
    <w:rsid w:val="000B2AC0"/>
    <w:rsid w:val="000B30BF"/>
    <w:rsid w:val="000B382E"/>
    <w:rsid w:val="000B4BA4"/>
    <w:rsid w:val="000B52DB"/>
    <w:rsid w:val="000B566B"/>
    <w:rsid w:val="000B5BDE"/>
    <w:rsid w:val="000B662E"/>
    <w:rsid w:val="000B7294"/>
    <w:rsid w:val="000B75D0"/>
    <w:rsid w:val="000C1CF8"/>
    <w:rsid w:val="000C2C5C"/>
    <w:rsid w:val="000C34AA"/>
    <w:rsid w:val="000C4051"/>
    <w:rsid w:val="000C49CF"/>
    <w:rsid w:val="000C52E9"/>
    <w:rsid w:val="000C5CDC"/>
    <w:rsid w:val="000C65DC"/>
    <w:rsid w:val="000C66F3"/>
    <w:rsid w:val="000C6900"/>
    <w:rsid w:val="000D05BD"/>
    <w:rsid w:val="000D2188"/>
    <w:rsid w:val="000D31E8"/>
    <w:rsid w:val="000D394D"/>
    <w:rsid w:val="000D5853"/>
    <w:rsid w:val="000D636E"/>
    <w:rsid w:val="000D743F"/>
    <w:rsid w:val="000D76E4"/>
    <w:rsid w:val="000E3816"/>
    <w:rsid w:val="000E4F77"/>
    <w:rsid w:val="000F0BF0"/>
    <w:rsid w:val="000F117C"/>
    <w:rsid w:val="000F265C"/>
    <w:rsid w:val="000F2882"/>
    <w:rsid w:val="000F3AFA"/>
    <w:rsid w:val="000F5712"/>
    <w:rsid w:val="000F58E5"/>
    <w:rsid w:val="000F5A83"/>
    <w:rsid w:val="000F6611"/>
    <w:rsid w:val="000F7E22"/>
    <w:rsid w:val="00100C86"/>
    <w:rsid w:val="001074C3"/>
    <w:rsid w:val="001104F3"/>
    <w:rsid w:val="00112EEB"/>
    <w:rsid w:val="00113A4C"/>
    <w:rsid w:val="00115C44"/>
    <w:rsid w:val="001173FF"/>
    <w:rsid w:val="00117C3B"/>
    <w:rsid w:val="001237AB"/>
    <w:rsid w:val="0012563A"/>
    <w:rsid w:val="001264DE"/>
    <w:rsid w:val="001313A7"/>
    <w:rsid w:val="0013276F"/>
    <w:rsid w:val="00132D7F"/>
    <w:rsid w:val="0013621E"/>
    <w:rsid w:val="0013642E"/>
    <w:rsid w:val="0013754B"/>
    <w:rsid w:val="001424EE"/>
    <w:rsid w:val="00142EFE"/>
    <w:rsid w:val="00152A23"/>
    <w:rsid w:val="00153F05"/>
    <w:rsid w:val="00161DE5"/>
    <w:rsid w:val="00162CB7"/>
    <w:rsid w:val="00163C6A"/>
    <w:rsid w:val="001665C9"/>
    <w:rsid w:val="00166F32"/>
    <w:rsid w:val="001673BD"/>
    <w:rsid w:val="00170664"/>
    <w:rsid w:val="001713E9"/>
    <w:rsid w:val="00171E5B"/>
    <w:rsid w:val="00171F94"/>
    <w:rsid w:val="00172DBC"/>
    <w:rsid w:val="00172E81"/>
    <w:rsid w:val="00175D4E"/>
    <w:rsid w:val="0017668A"/>
    <w:rsid w:val="001766FE"/>
    <w:rsid w:val="001771E7"/>
    <w:rsid w:val="00181E24"/>
    <w:rsid w:val="00184C3E"/>
    <w:rsid w:val="001911FF"/>
    <w:rsid w:val="0019135A"/>
    <w:rsid w:val="00192006"/>
    <w:rsid w:val="00193180"/>
    <w:rsid w:val="00196792"/>
    <w:rsid w:val="001A2C57"/>
    <w:rsid w:val="001A2CD8"/>
    <w:rsid w:val="001A7D58"/>
    <w:rsid w:val="001B1519"/>
    <w:rsid w:val="001B2E2D"/>
    <w:rsid w:val="001B31D9"/>
    <w:rsid w:val="001B5CD2"/>
    <w:rsid w:val="001B5D14"/>
    <w:rsid w:val="001B6B9E"/>
    <w:rsid w:val="001B7070"/>
    <w:rsid w:val="001C0BEE"/>
    <w:rsid w:val="001C1E49"/>
    <w:rsid w:val="001C27C1"/>
    <w:rsid w:val="001C2A98"/>
    <w:rsid w:val="001C44F3"/>
    <w:rsid w:val="001C4D95"/>
    <w:rsid w:val="001D3D7D"/>
    <w:rsid w:val="001D3FFF"/>
    <w:rsid w:val="001D4742"/>
    <w:rsid w:val="001D5DEB"/>
    <w:rsid w:val="001D625F"/>
    <w:rsid w:val="001D68A4"/>
    <w:rsid w:val="001D7576"/>
    <w:rsid w:val="001D7A47"/>
    <w:rsid w:val="001E0E3F"/>
    <w:rsid w:val="001E14A0"/>
    <w:rsid w:val="001E196C"/>
    <w:rsid w:val="001E1EC0"/>
    <w:rsid w:val="001E661F"/>
    <w:rsid w:val="001E7376"/>
    <w:rsid w:val="001F169E"/>
    <w:rsid w:val="001F225C"/>
    <w:rsid w:val="001F2D2C"/>
    <w:rsid w:val="001F3A06"/>
    <w:rsid w:val="00201330"/>
    <w:rsid w:val="00201CFA"/>
    <w:rsid w:val="0020220D"/>
    <w:rsid w:val="00202448"/>
    <w:rsid w:val="0020279F"/>
    <w:rsid w:val="00202D15"/>
    <w:rsid w:val="002031CA"/>
    <w:rsid w:val="0020482E"/>
    <w:rsid w:val="00205B3F"/>
    <w:rsid w:val="00205C6F"/>
    <w:rsid w:val="00205FC5"/>
    <w:rsid w:val="00207BFC"/>
    <w:rsid w:val="00212B28"/>
    <w:rsid w:val="00212EAE"/>
    <w:rsid w:val="00214BEE"/>
    <w:rsid w:val="00217913"/>
    <w:rsid w:val="002205B8"/>
    <w:rsid w:val="0022065F"/>
    <w:rsid w:val="00220CA0"/>
    <w:rsid w:val="0022313F"/>
    <w:rsid w:val="00223C1D"/>
    <w:rsid w:val="00224150"/>
    <w:rsid w:val="002248D5"/>
    <w:rsid w:val="00224B86"/>
    <w:rsid w:val="00225720"/>
    <w:rsid w:val="002259E5"/>
    <w:rsid w:val="00226140"/>
    <w:rsid w:val="002274F3"/>
    <w:rsid w:val="00227D9E"/>
    <w:rsid w:val="0023094C"/>
    <w:rsid w:val="00231BA5"/>
    <w:rsid w:val="002340EB"/>
    <w:rsid w:val="0023417D"/>
    <w:rsid w:val="002349CF"/>
    <w:rsid w:val="00234BE3"/>
    <w:rsid w:val="00234CC3"/>
    <w:rsid w:val="00235A90"/>
    <w:rsid w:val="002379CE"/>
    <w:rsid w:val="00240B75"/>
    <w:rsid w:val="00241E48"/>
    <w:rsid w:val="0024214E"/>
    <w:rsid w:val="00242623"/>
    <w:rsid w:val="00250558"/>
    <w:rsid w:val="002605D1"/>
    <w:rsid w:val="00260652"/>
    <w:rsid w:val="00260B5B"/>
    <w:rsid w:val="00261F25"/>
    <w:rsid w:val="0026232F"/>
    <w:rsid w:val="00262D5D"/>
    <w:rsid w:val="002648A9"/>
    <w:rsid w:val="0026536F"/>
    <w:rsid w:val="0026553C"/>
    <w:rsid w:val="00266EED"/>
    <w:rsid w:val="002671D6"/>
    <w:rsid w:val="00267DD5"/>
    <w:rsid w:val="00272BE6"/>
    <w:rsid w:val="002731A2"/>
    <w:rsid w:val="00274A0A"/>
    <w:rsid w:val="00277593"/>
    <w:rsid w:val="00280909"/>
    <w:rsid w:val="00280918"/>
    <w:rsid w:val="00282AF6"/>
    <w:rsid w:val="002857B2"/>
    <w:rsid w:val="0028596A"/>
    <w:rsid w:val="0028599E"/>
    <w:rsid w:val="00287085"/>
    <w:rsid w:val="00290AF9"/>
    <w:rsid w:val="00290B02"/>
    <w:rsid w:val="00292902"/>
    <w:rsid w:val="00293F23"/>
    <w:rsid w:val="00294CE8"/>
    <w:rsid w:val="00296084"/>
    <w:rsid w:val="002967CF"/>
    <w:rsid w:val="00297788"/>
    <w:rsid w:val="002A3285"/>
    <w:rsid w:val="002A484B"/>
    <w:rsid w:val="002A64A6"/>
    <w:rsid w:val="002B3301"/>
    <w:rsid w:val="002B3F40"/>
    <w:rsid w:val="002B791F"/>
    <w:rsid w:val="002C1EA9"/>
    <w:rsid w:val="002C1F90"/>
    <w:rsid w:val="002C47D4"/>
    <w:rsid w:val="002D00BD"/>
    <w:rsid w:val="002D0F38"/>
    <w:rsid w:val="002D77E3"/>
    <w:rsid w:val="002E05AB"/>
    <w:rsid w:val="002E5AC9"/>
    <w:rsid w:val="002E7273"/>
    <w:rsid w:val="002F2859"/>
    <w:rsid w:val="002F3385"/>
    <w:rsid w:val="002F6E3C"/>
    <w:rsid w:val="0030117D"/>
    <w:rsid w:val="00301F30"/>
    <w:rsid w:val="00302C97"/>
    <w:rsid w:val="003035D0"/>
    <w:rsid w:val="003038FD"/>
    <w:rsid w:val="00303BF3"/>
    <w:rsid w:val="00303C87"/>
    <w:rsid w:val="00303DCF"/>
    <w:rsid w:val="00307314"/>
    <w:rsid w:val="003108E5"/>
    <w:rsid w:val="003120CB"/>
    <w:rsid w:val="00317DC7"/>
    <w:rsid w:val="00320153"/>
    <w:rsid w:val="00320367"/>
    <w:rsid w:val="00322871"/>
    <w:rsid w:val="00323330"/>
    <w:rsid w:val="00323671"/>
    <w:rsid w:val="00323758"/>
    <w:rsid w:val="00326FB3"/>
    <w:rsid w:val="003270AC"/>
    <w:rsid w:val="003304DC"/>
    <w:rsid w:val="003316D4"/>
    <w:rsid w:val="00333822"/>
    <w:rsid w:val="00335BF5"/>
    <w:rsid w:val="00336715"/>
    <w:rsid w:val="003371E3"/>
    <w:rsid w:val="003401EC"/>
    <w:rsid w:val="00340DFD"/>
    <w:rsid w:val="00344954"/>
    <w:rsid w:val="0034514F"/>
    <w:rsid w:val="00350CD7"/>
    <w:rsid w:val="003548A9"/>
    <w:rsid w:val="003548B1"/>
    <w:rsid w:val="00360C17"/>
    <w:rsid w:val="00360DDD"/>
    <w:rsid w:val="003621C6"/>
    <w:rsid w:val="003622B8"/>
    <w:rsid w:val="00366B76"/>
    <w:rsid w:val="00373051"/>
    <w:rsid w:val="00373ACC"/>
    <w:rsid w:val="00373B8F"/>
    <w:rsid w:val="00376D95"/>
    <w:rsid w:val="00377FBB"/>
    <w:rsid w:val="0038151A"/>
    <w:rsid w:val="0038491E"/>
    <w:rsid w:val="00385140"/>
    <w:rsid w:val="0038541A"/>
    <w:rsid w:val="00393CC7"/>
    <w:rsid w:val="003971F7"/>
    <w:rsid w:val="003A1376"/>
    <w:rsid w:val="003A16FC"/>
    <w:rsid w:val="003A4FCD"/>
    <w:rsid w:val="003B0944"/>
    <w:rsid w:val="003B1263"/>
    <w:rsid w:val="003B1593"/>
    <w:rsid w:val="003B1A59"/>
    <w:rsid w:val="003B4381"/>
    <w:rsid w:val="003B4A3B"/>
    <w:rsid w:val="003B4AD8"/>
    <w:rsid w:val="003B5069"/>
    <w:rsid w:val="003C0092"/>
    <w:rsid w:val="003C0546"/>
    <w:rsid w:val="003C1043"/>
    <w:rsid w:val="003C1A30"/>
    <w:rsid w:val="003C3FDE"/>
    <w:rsid w:val="003C6779"/>
    <w:rsid w:val="003D2998"/>
    <w:rsid w:val="003D2F0A"/>
    <w:rsid w:val="003D3891"/>
    <w:rsid w:val="003D3A77"/>
    <w:rsid w:val="003D4196"/>
    <w:rsid w:val="003D5D84"/>
    <w:rsid w:val="003D7A94"/>
    <w:rsid w:val="003E0F4F"/>
    <w:rsid w:val="003E18AC"/>
    <w:rsid w:val="003E210B"/>
    <w:rsid w:val="003E2588"/>
    <w:rsid w:val="003E2A12"/>
    <w:rsid w:val="003E3384"/>
    <w:rsid w:val="003E3CA4"/>
    <w:rsid w:val="003E548E"/>
    <w:rsid w:val="003F1C05"/>
    <w:rsid w:val="003F4A25"/>
    <w:rsid w:val="003F4CFE"/>
    <w:rsid w:val="003F63AE"/>
    <w:rsid w:val="003F74B2"/>
    <w:rsid w:val="003F7977"/>
    <w:rsid w:val="004066C0"/>
    <w:rsid w:val="00407EC8"/>
    <w:rsid w:val="0041110A"/>
    <w:rsid w:val="00411624"/>
    <w:rsid w:val="00413E7E"/>
    <w:rsid w:val="004148E1"/>
    <w:rsid w:val="00414CFA"/>
    <w:rsid w:val="00415EC0"/>
    <w:rsid w:val="00420BE9"/>
    <w:rsid w:val="004223D0"/>
    <w:rsid w:val="00423AD8"/>
    <w:rsid w:val="00423FDD"/>
    <w:rsid w:val="00424C85"/>
    <w:rsid w:val="004260BD"/>
    <w:rsid w:val="0043012F"/>
    <w:rsid w:val="00430F1F"/>
    <w:rsid w:val="004326EA"/>
    <w:rsid w:val="004364C0"/>
    <w:rsid w:val="0044061B"/>
    <w:rsid w:val="0044434C"/>
    <w:rsid w:val="0044456B"/>
    <w:rsid w:val="00446267"/>
    <w:rsid w:val="00447BD1"/>
    <w:rsid w:val="004506DE"/>
    <w:rsid w:val="004507F3"/>
    <w:rsid w:val="00450AF4"/>
    <w:rsid w:val="004538A1"/>
    <w:rsid w:val="00453D34"/>
    <w:rsid w:val="00454E36"/>
    <w:rsid w:val="00456A57"/>
    <w:rsid w:val="0045737B"/>
    <w:rsid w:val="0045796D"/>
    <w:rsid w:val="004607DE"/>
    <w:rsid w:val="00463C46"/>
    <w:rsid w:val="004671C7"/>
    <w:rsid w:val="00472F4D"/>
    <w:rsid w:val="004730BF"/>
    <w:rsid w:val="00473E4A"/>
    <w:rsid w:val="00474DCB"/>
    <w:rsid w:val="0047535C"/>
    <w:rsid w:val="004762F6"/>
    <w:rsid w:val="00480E20"/>
    <w:rsid w:val="0048121F"/>
    <w:rsid w:val="004829FE"/>
    <w:rsid w:val="00485870"/>
    <w:rsid w:val="00485AE6"/>
    <w:rsid w:val="00485FE8"/>
    <w:rsid w:val="00487250"/>
    <w:rsid w:val="00487457"/>
    <w:rsid w:val="00492473"/>
    <w:rsid w:val="00492534"/>
    <w:rsid w:val="00492EB5"/>
    <w:rsid w:val="00493613"/>
    <w:rsid w:val="00493995"/>
    <w:rsid w:val="0049433C"/>
    <w:rsid w:val="00494F77"/>
    <w:rsid w:val="00495801"/>
    <w:rsid w:val="00496736"/>
    <w:rsid w:val="00496D85"/>
    <w:rsid w:val="00497721"/>
    <w:rsid w:val="004A0229"/>
    <w:rsid w:val="004A1361"/>
    <w:rsid w:val="004A35D2"/>
    <w:rsid w:val="004A5485"/>
    <w:rsid w:val="004A5B2C"/>
    <w:rsid w:val="004A5F3C"/>
    <w:rsid w:val="004A71E4"/>
    <w:rsid w:val="004B1F7A"/>
    <w:rsid w:val="004B2F00"/>
    <w:rsid w:val="004B5860"/>
    <w:rsid w:val="004B6452"/>
    <w:rsid w:val="004B6E31"/>
    <w:rsid w:val="004B6F9E"/>
    <w:rsid w:val="004C1751"/>
    <w:rsid w:val="004C19B2"/>
    <w:rsid w:val="004C1D66"/>
    <w:rsid w:val="004C31D7"/>
    <w:rsid w:val="004C4AD2"/>
    <w:rsid w:val="004C6981"/>
    <w:rsid w:val="004C7227"/>
    <w:rsid w:val="004D174A"/>
    <w:rsid w:val="004D1F21"/>
    <w:rsid w:val="004D2447"/>
    <w:rsid w:val="004D268C"/>
    <w:rsid w:val="004D2FF6"/>
    <w:rsid w:val="004D59D8"/>
    <w:rsid w:val="004D5A66"/>
    <w:rsid w:val="004D5DA1"/>
    <w:rsid w:val="004E150F"/>
    <w:rsid w:val="004E1DCA"/>
    <w:rsid w:val="004E23A1"/>
    <w:rsid w:val="004E3489"/>
    <w:rsid w:val="004E358A"/>
    <w:rsid w:val="004E3AFA"/>
    <w:rsid w:val="004E6298"/>
    <w:rsid w:val="004E6588"/>
    <w:rsid w:val="004E7917"/>
    <w:rsid w:val="004F0CA1"/>
    <w:rsid w:val="004F2742"/>
    <w:rsid w:val="004F343A"/>
    <w:rsid w:val="004F5918"/>
    <w:rsid w:val="005010AD"/>
    <w:rsid w:val="00502A0A"/>
    <w:rsid w:val="00503298"/>
    <w:rsid w:val="00504F27"/>
    <w:rsid w:val="00507C50"/>
    <w:rsid w:val="005125FE"/>
    <w:rsid w:val="0051359C"/>
    <w:rsid w:val="00513C7C"/>
    <w:rsid w:val="005147CC"/>
    <w:rsid w:val="00514D40"/>
    <w:rsid w:val="00515D1C"/>
    <w:rsid w:val="00517C3A"/>
    <w:rsid w:val="00521040"/>
    <w:rsid w:val="00523F58"/>
    <w:rsid w:val="00527BF4"/>
    <w:rsid w:val="005324BE"/>
    <w:rsid w:val="00532FA5"/>
    <w:rsid w:val="00534F6C"/>
    <w:rsid w:val="00535805"/>
    <w:rsid w:val="00535994"/>
    <w:rsid w:val="00536146"/>
    <w:rsid w:val="0053646D"/>
    <w:rsid w:val="00540AAD"/>
    <w:rsid w:val="00542BF0"/>
    <w:rsid w:val="005432F9"/>
    <w:rsid w:val="00543EC1"/>
    <w:rsid w:val="00546458"/>
    <w:rsid w:val="0055087C"/>
    <w:rsid w:val="00550F78"/>
    <w:rsid w:val="00553413"/>
    <w:rsid w:val="00555983"/>
    <w:rsid w:val="00556E85"/>
    <w:rsid w:val="00560E31"/>
    <w:rsid w:val="00560F32"/>
    <w:rsid w:val="00561BDA"/>
    <w:rsid w:val="00564599"/>
    <w:rsid w:val="0056464C"/>
    <w:rsid w:val="00571B64"/>
    <w:rsid w:val="00571D8B"/>
    <w:rsid w:val="00572FBB"/>
    <w:rsid w:val="0057355F"/>
    <w:rsid w:val="00574BC7"/>
    <w:rsid w:val="00576FF3"/>
    <w:rsid w:val="005806DB"/>
    <w:rsid w:val="00581B23"/>
    <w:rsid w:val="0058219C"/>
    <w:rsid w:val="005834D9"/>
    <w:rsid w:val="00584EC6"/>
    <w:rsid w:val="00585399"/>
    <w:rsid w:val="00586851"/>
    <w:rsid w:val="0058707F"/>
    <w:rsid w:val="00587114"/>
    <w:rsid w:val="00587DD6"/>
    <w:rsid w:val="00591B8E"/>
    <w:rsid w:val="00591DBD"/>
    <w:rsid w:val="0059273E"/>
    <w:rsid w:val="00592A78"/>
    <w:rsid w:val="005931FE"/>
    <w:rsid w:val="005A0028"/>
    <w:rsid w:val="005A0ACC"/>
    <w:rsid w:val="005A4788"/>
    <w:rsid w:val="005A54AA"/>
    <w:rsid w:val="005A5F06"/>
    <w:rsid w:val="005A6C0F"/>
    <w:rsid w:val="005A7F5E"/>
    <w:rsid w:val="005B0072"/>
    <w:rsid w:val="005B0732"/>
    <w:rsid w:val="005B07B9"/>
    <w:rsid w:val="005B2219"/>
    <w:rsid w:val="005B38A0"/>
    <w:rsid w:val="005B41BF"/>
    <w:rsid w:val="005B491C"/>
    <w:rsid w:val="005B4DBF"/>
    <w:rsid w:val="005B5DE2"/>
    <w:rsid w:val="005B5E82"/>
    <w:rsid w:val="005B674C"/>
    <w:rsid w:val="005C2227"/>
    <w:rsid w:val="005C24F2"/>
    <w:rsid w:val="005C7561"/>
    <w:rsid w:val="005D0E9F"/>
    <w:rsid w:val="005D1E57"/>
    <w:rsid w:val="005D278C"/>
    <w:rsid w:val="005D2F57"/>
    <w:rsid w:val="005D34F6"/>
    <w:rsid w:val="005D3BDD"/>
    <w:rsid w:val="005D4E6A"/>
    <w:rsid w:val="005D4F1A"/>
    <w:rsid w:val="005D68CF"/>
    <w:rsid w:val="005D7540"/>
    <w:rsid w:val="005E1884"/>
    <w:rsid w:val="005E478B"/>
    <w:rsid w:val="005E54BB"/>
    <w:rsid w:val="005E62CB"/>
    <w:rsid w:val="005E7C70"/>
    <w:rsid w:val="005E7E77"/>
    <w:rsid w:val="005F2D8C"/>
    <w:rsid w:val="005F373A"/>
    <w:rsid w:val="005F4CE9"/>
    <w:rsid w:val="005F4F87"/>
    <w:rsid w:val="005F6B0E"/>
    <w:rsid w:val="005F760E"/>
    <w:rsid w:val="005F7B1D"/>
    <w:rsid w:val="0060007B"/>
    <w:rsid w:val="00601AAB"/>
    <w:rsid w:val="0060222A"/>
    <w:rsid w:val="00602CF4"/>
    <w:rsid w:val="006038D5"/>
    <w:rsid w:val="006070C4"/>
    <w:rsid w:val="0060746D"/>
    <w:rsid w:val="00610C21"/>
    <w:rsid w:val="00611907"/>
    <w:rsid w:val="00613116"/>
    <w:rsid w:val="00613B09"/>
    <w:rsid w:val="00613DDA"/>
    <w:rsid w:val="00616067"/>
    <w:rsid w:val="00616814"/>
    <w:rsid w:val="006202A6"/>
    <w:rsid w:val="00620397"/>
    <w:rsid w:val="0062054B"/>
    <w:rsid w:val="00620635"/>
    <w:rsid w:val="00621C4E"/>
    <w:rsid w:val="0062225A"/>
    <w:rsid w:val="00624EAE"/>
    <w:rsid w:val="006305D7"/>
    <w:rsid w:val="00630BF7"/>
    <w:rsid w:val="00632F63"/>
    <w:rsid w:val="00633A01"/>
    <w:rsid w:val="00633B97"/>
    <w:rsid w:val="00633EB9"/>
    <w:rsid w:val="006341F7"/>
    <w:rsid w:val="00634585"/>
    <w:rsid w:val="00634E72"/>
    <w:rsid w:val="00635014"/>
    <w:rsid w:val="006369CE"/>
    <w:rsid w:val="006411CA"/>
    <w:rsid w:val="00643987"/>
    <w:rsid w:val="00646004"/>
    <w:rsid w:val="0064605E"/>
    <w:rsid w:val="00651837"/>
    <w:rsid w:val="00652BCC"/>
    <w:rsid w:val="00652C08"/>
    <w:rsid w:val="006571B0"/>
    <w:rsid w:val="006604B5"/>
    <w:rsid w:val="006619C8"/>
    <w:rsid w:val="0067099E"/>
    <w:rsid w:val="00671710"/>
    <w:rsid w:val="00673414"/>
    <w:rsid w:val="00673B19"/>
    <w:rsid w:val="00676079"/>
    <w:rsid w:val="00676796"/>
    <w:rsid w:val="00676ECD"/>
    <w:rsid w:val="00677D0A"/>
    <w:rsid w:val="0068179B"/>
    <w:rsid w:val="0068185F"/>
    <w:rsid w:val="006A01CF"/>
    <w:rsid w:val="006A1390"/>
    <w:rsid w:val="006A2A64"/>
    <w:rsid w:val="006A3733"/>
    <w:rsid w:val="006A3AE2"/>
    <w:rsid w:val="006A60DD"/>
    <w:rsid w:val="006A66D6"/>
    <w:rsid w:val="006B0679"/>
    <w:rsid w:val="006B074C"/>
    <w:rsid w:val="006B1D07"/>
    <w:rsid w:val="006B2D35"/>
    <w:rsid w:val="006B3B84"/>
    <w:rsid w:val="006B3D2F"/>
    <w:rsid w:val="006B4E7C"/>
    <w:rsid w:val="006B5D8C"/>
    <w:rsid w:val="006B72D4"/>
    <w:rsid w:val="006C11CC"/>
    <w:rsid w:val="006C1AEB"/>
    <w:rsid w:val="006C57FE"/>
    <w:rsid w:val="006C604A"/>
    <w:rsid w:val="006C668E"/>
    <w:rsid w:val="006D5F22"/>
    <w:rsid w:val="006E0A58"/>
    <w:rsid w:val="006E4B63"/>
    <w:rsid w:val="006E5984"/>
    <w:rsid w:val="006F06E4"/>
    <w:rsid w:val="006F0E70"/>
    <w:rsid w:val="006F2FB1"/>
    <w:rsid w:val="006F7B41"/>
    <w:rsid w:val="00702B5D"/>
    <w:rsid w:val="00703ED2"/>
    <w:rsid w:val="00704648"/>
    <w:rsid w:val="007053E7"/>
    <w:rsid w:val="00705BC7"/>
    <w:rsid w:val="00707B8D"/>
    <w:rsid w:val="00713636"/>
    <w:rsid w:val="00714B8C"/>
    <w:rsid w:val="00714BDC"/>
    <w:rsid w:val="0071675D"/>
    <w:rsid w:val="007167DD"/>
    <w:rsid w:val="00717736"/>
    <w:rsid w:val="0072117C"/>
    <w:rsid w:val="00723D8A"/>
    <w:rsid w:val="00726B2D"/>
    <w:rsid w:val="00732B47"/>
    <w:rsid w:val="0073450B"/>
    <w:rsid w:val="00735CF5"/>
    <w:rsid w:val="00737463"/>
    <w:rsid w:val="0074063A"/>
    <w:rsid w:val="00740D76"/>
    <w:rsid w:val="00742AA4"/>
    <w:rsid w:val="00743ACD"/>
    <w:rsid w:val="00743B2F"/>
    <w:rsid w:val="00743BA1"/>
    <w:rsid w:val="00744C30"/>
    <w:rsid w:val="00745D4D"/>
    <w:rsid w:val="00745F1E"/>
    <w:rsid w:val="007515FE"/>
    <w:rsid w:val="00753283"/>
    <w:rsid w:val="00754033"/>
    <w:rsid w:val="007566AD"/>
    <w:rsid w:val="007569FE"/>
    <w:rsid w:val="007571A4"/>
    <w:rsid w:val="007601D0"/>
    <w:rsid w:val="007603BB"/>
    <w:rsid w:val="0076109B"/>
    <w:rsid w:val="0076109D"/>
    <w:rsid w:val="007630F4"/>
    <w:rsid w:val="00767107"/>
    <w:rsid w:val="007675C6"/>
    <w:rsid w:val="00767924"/>
    <w:rsid w:val="00767B3E"/>
    <w:rsid w:val="007723CD"/>
    <w:rsid w:val="007729BC"/>
    <w:rsid w:val="007732E2"/>
    <w:rsid w:val="00773617"/>
    <w:rsid w:val="00773926"/>
    <w:rsid w:val="00773BFD"/>
    <w:rsid w:val="007743B3"/>
    <w:rsid w:val="00774490"/>
    <w:rsid w:val="007819FF"/>
    <w:rsid w:val="00781D24"/>
    <w:rsid w:val="007830FA"/>
    <w:rsid w:val="0078360C"/>
    <w:rsid w:val="007848EA"/>
    <w:rsid w:val="00784A4C"/>
    <w:rsid w:val="00784BC6"/>
    <w:rsid w:val="0078523D"/>
    <w:rsid w:val="007857BB"/>
    <w:rsid w:val="00790763"/>
    <w:rsid w:val="007919B5"/>
    <w:rsid w:val="007923E0"/>
    <w:rsid w:val="007931DF"/>
    <w:rsid w:val="00795131"/>
    <w:rsid w:val="00795CEB"/>
    <w:rsid w:val="007966C6"/>
    <w:rsid w:val="00797696"/>
    <w:rsid w:val="007A0172"/>
    <w:rsid w:val="007A0A56"/>
    <w:rsid w:val="007A1804"/>
    <w:rsid w:val="007A2511"/>
    <w:rsid w:val="007A260E"/>
    <w:rsid w:val="007A4D4C"/>
    <w:rsid w:val="007A4DD6"/>
    <w:rsid w:val="007A4FF3"/>
    <w:rsid w:val="007A5CB9"/>
    <w:rsid w:val="007B20AE"/>
    <w:rsid w:val="007B2425"/>
    <w:rsid w:val="007B68F1"/>
    <w:rsid w:val="007B6B07"/>
    <w:rsid w:val="007B6D43"/>
    <w:rsid w:val="007B749A"/>
    <w:rsid w:val="007B7C6E"/>
    <w:rsid w:val="007C437F"/>
    <w:rsid w:val="007C5C6E"/>
    <w:rsid w:val="007D0BD2"/>
    <w:rsid w:val="007D11FB"/>
    <w:rsid w:val="007D324A"/>
    <w:rsid w:val="007D44D7"/>
    <w:rsid w:val="007D49D6"/>
    <w:rsid w:val="007D621A"/>
    <w:rsid w:val="007E058A"/>
    <w:rsid w:val="007E0F24"/>
    <w:rsid w:val="007E2769"/>
    <w:rsid w:val="007E2887"/>
    <w:rsid w:val="007E5278"/>
    <w:rsid w:val="007E5A5A"/>
    <w:rsid w:val="007E749C"/>
    <w:rsid w:val="007E7EEF"/>
    <w:rsid w:val="007F1900"/>
    <w:rsid w:val="007F1B5C"/>
    <w:rsid w:val="007F588D"/>
    <w:rsid w:val="007F7529"/>
    <w:rsid w:val="00801121"/>
    <w:rsid w:val="00801257"/>
    <w:rsid w:val="00803B0A"/>
    <w:rsid w:val="00804DED"/>
    <w:rsid w:val="00805B96"/>
    <w:rsid w:val="008069A5"/>
    <w:rsid w:val="008105BE"/>
    <w:rsid w:val="008115A5"/>
    <w:rsid w:val="00811910"/>
    <w:rsid w:val="008119FB"/>
    <w:rsid w:val="00811D46"/>
    <w:rsid w:val="0081415D"/>
    <w:rsid w:val="00820229"/>
    <w:rsid w:val="00822448"/>
    <w:rsid w:val="00822ABE"/>
    <w:rsid w:val="008244D1"/>
    <w:rsid w:val="00825349"/>
    <w:rsid w:val="00827F51"/>
    <w:rsid w:val="00830A0C"/>
    <w:rsid w:val="0083104E"/>
    <w:rsid w:val="0083251D"/>
    <w:rsid w:val="008343BE"/>
    <w:rsid w:val="00836535"/>
    <w:rsid w:val="008375AE"/>
    <w:rsid w:val="00837684"/>
    <w:rsid w:val="00837F46"/>
    <w:rsid w:val="00840FB4"/>
    <w:rsid w:val="008410B2"/>
    <w:rsid w:val="008421E8"/>
    <w:rsid w:val="008500A0"/>
    <w:rsid w:val="008524E5"/>
    <w:rsid w:val="0085351C"/>
    <w:rsid w:val="00853BD9"/>
    <w:rsid w:val="0085435A"/>
    <w:rsid w:val="008549CA"/>
    <w:rsid w:val="00854AA8"/>
    <w:rsid w:val="00855044"/>
    <w:rsid w:val="008556C3"/>
    <w:rsid w:val="0085687C"/>
    <w:rsid w:val="008576A5"/>
    <w:rsid w:val="00863FD7"/>
    <w:rsid w:val="00864118"/>
    <w:rsid w:val="00865D31"/>
    <w:rsid w:val="00866F29"/>
    <w:rsid w:val="00867A2F"/>
    <w:rsid w:val="008701DF"/>
    <w:rsid w:val="008706C5"/>
    <w:rsid w:val="00870AFB"/>
    <w:rsid w:val="00870E0A"/>
    <w:rsid w:val="0087220C"/>
    <w:rsid w:val="00872953"/>
    <w:rsid w:val="00873449"/>
    <w:rsid w:val="00873707"/>
    <w:rsid w:val="00874004"/>
    <w:rsid w:val="008741B0"/>
    <w:rsid w:val="00874B20"/>
    <w:rsid w:val="008757C6"/>
    <w:rsid w:val="008763E1"/>
    <w:rsid w:val="00877465"/>
    <w:rsid w:val="0087775C"/>
    <w:rsid w:val="00877EC8"/>
    <w:rsid w:val="008803C1"/>
    <w:rsid w:val="00880F36"/>
    <w:rsid w:val="00885530"/>
    <w:rsid w:val="008910D1"/>
    <w:rsid w:val="0089296C"/>
    <w:rsid w:val="0089427F"/>
    <w:rsid w:val="008945C7"/>
    <w:rsid w:val="00896ABD"/>
    <w:rsid w:val="00897AB6"/>
    <w:rsid w:val="008A3380"/>
    <w:rsid w:val="008A7A9C"/>
    <w:rsid w:val="008B0336"/>
    <w:rsid w:val="008B49FC"/>
    <w:rsid w:val="008B4AB1"/>
    <w:rsid w:val="008B5218"/>
    <w:rsid w:val="008B7102"/>
    <w:rsid w:val="008B76C4"/>
    <w:rsid w:val="008B7902"/>
    <w:rsid w:val="008C3B7D"/>
    <w:rsid w:val="008C504A"/>
    <w:rsid w:val="008D0F90"/>
    <w:rsid w:val="008D200A"/>
    <w:rsid w:val="008D3715"/>
    <w:rsid w:val="008D5465"/>
    <w:rsid w:val="008D5E61"/>
    <w:rsid w:val="008D6DCF"/>
    <w:rsid w:val="008D7908"/>
    <w:rsid w:val="008D7EB7"/>
    <w:rsid w:val="008D7EC5"/>
    <w:rsid w:val="008E3684"/>
    <w:rsid w:val="008E57F5"/>
    <w:rsid w:val="008E7606"/>
    <w:rsid w:val="008F1DAA"/>
    <w:rsid w:val="008F3EBD"/>
    <w:rsid w:val="008F5BBC"/>
    <w:rsid w:val="008F60B2"/>
    <w:rsid w:val="008F7C41"/>
    <w:rsid w:val="00901DA5"/>
    <w:rsid w:val="009031E2"/>
    <w:rsid w:val="0091276C"/>
    <w:rsid w:val="0091279C"/>
    <w:rsid w:val="009129F5"/>
    <w:rsid w:val="009133EB"/>
    <w:rsid w:val="009165AC"/>
    <w:rsid w:val="009169A6"/>
    <w:rsid w:val="00916FFC"/>
    <w:rsid w:val="0092053F"/>
    <w:rsid w:val="00922B6F"/>
    <w:rsid w:val="00922EB4"/>
    <w:rsid w:val="009232EA"/>
    <w:rsid w:val="0092340A"/>
    <w:rsid w:val="009313D9"/>
    <w:rsid w:val="00935B7F"/>
    <w:rsid w:val="00941293"/>
    <w:rsid w:val="00944FE1"/>
    <w:rsid w:val="00946372"/>
    <w:rsid w:val="00950C17"/>
    <w:rsid w:val="00951DF7"/>
    <w:rsid w:val="00951FAF"/>
    <w:rsid w:val="00954740"/>
    <w:rsid w:val="00955AE5"/>
    <w:rsid w:val="00962E71"/>
    <w:rsid w:val="00963ABC"/>
    <w:rsid w:val="00965D21"/>
    <w:rsid w:val="00967764"/>
    <w:rsid w:val="00970AB0"/>
    <w:rsid w:val="00970B0E"/>
    <w:rsid w:val="00970BB9"/>
    <w:rsid w:val="0097127B"/>
    <w:rsid w:val="0097152E"/>
    <w:rsid w:val="009726EE"/>
    <w:rsid w:val="00972BCC"/>
    <w:rsid w:val="00972CDE"/>
    <w:rsid w:val="009733DD"/>
    <w:rsid w:val="00974343"/>
    <w:rsid w:val="00975573"/>
    <w:rsid w:val="00976D03"/>
    <w:rsid w:val="009770AC"/>
    <w:rsid w:val="00977B30"/>
    <w:rsid w:val="00977B73"/>
    <w:rsid w:val="00982F41"/>
    <w:rsid w:val="00983312"/>
    <w:rsid w:val="00985090"/>
    <w:rsid w:val="00987710"/>
    <w:rsid w:val="009904AB"/>
    <w:rsid w:val="009930B6"/>
    <w:rsid w:val="00995688"/>
    <w:rsid w:val="009956BB"/>
    <w:rsid w:val="009958A6"/>
    <w:rsid w:val="00996456"/>
    <w:rsid w:val="009A04F5"/>
    <w:rsid w:val="009A15EF"/>
    <w:rsid w:val="009A1AC8"/>
    <w:rsid w:val="009A2294"/>
    <w:rsid w:val="009A38A5"/>
    <w:rsid w:val="009A5B73"/>
    <w:rsid w:val="009A6F8C"/>
    <w:rsid w:val="009B118B"/>
    <w:rsid w:val="009B1737"/>
    <w:rsid w:val="009B3D4B"/>
    <w:rsid w:val="009B4A9A"/>
    <w:rsid w:val="009B5B99"/>
    <w:rsid w:val="009B6EFC"/>
    <w:rsid w:val="009C1FD0"/>
    <w:rsid w:val="009C2DC9"/>
    <w:rsid w:val="009C2DF8"/>
    <w:rsid w:val="009C31BF"/>
    <w:rsid w:val="009C4270"/>
    <w:rsid w:val="009C434F"/>
    <w:rsid w:val="009C5FA6"/>
    <w:rsid w:val="009C68B7"/>
    <w:rsid w:val="009D0834"/>
    <w:rsid w:val="009D0A1E"/>
    <w:rsid w:val="009D13AE"/>
    <w:rsid w:val="009D1A76"/>
    <w:rsid w:val="009D2AE3"/>
    <w:rsid w:val="009D52BC"/>
    <w:rsid w:val="009D5BCB"/>
    <w:rsid w:val="009D5CBE"/>
    <w:rsid w:val="009D6A67"/>
    <w:rsid w:val="009D7D0A"/>
    <w:rsid w:val="009E09D9"/>
    <w:rsid w:val="009E1E59"/>
    <w:rsid w:val="009F01B1"/>
    <w:rsid w:val="009F0DBB"/>
    <w:rsid w:val="009F3887"/>
    <w:rsid w:val="009F659A"/>
    <w:rsid w:val="009F732B"/>
    <w:rsid w:val="00A012AB"/>
    <w:rsid w:val="00A01581"/>
    <w:rsid w:val="00A01FE0"/>
    <w:rsid w:val="00A022A9"/>
    <w:rsid w:val="00A02A73"/>
    <w:rsid w:val="00A0413D"/>
    <w:rsid w:val="00A06945"/>
    <w:rsid w:val="00A07403"/>
    <w:rsid w:val="00A10656"/>
    <w:rsid w:val="00A108F3"/>
    <w:rsid w:val="00A113C0"/>
    <w:rsid w:val="00A1282E"/>
    <w:rsid w:val="00A12FA6"/>
    <w:rsid w:val="00A1339B"/>
    <w:rsid w:val="00A14ABA"/>
    <w:rsid w:val="00A15576"/>
    <w:rsid w:val="00A16785"/>
    <w:rsid w:val="00A175AA"/>
    <w:rsid w:val="00A213D4"/>
    <w:rsid w:val="00A21D2C"/>
    <w:rsid w:val="00A24CB6"/>
    <w:rsid w:val="00A26CD2"/>
    <w:rsid w:val="00A27667"/>
    <w:rsid w:val="00A32979"/>
    <w:rsid w:val="00A32B3B"/>
    <w:rsid w:val="00A34A67"/>
    <w:rsid w:val="00A34DF8"/>
    <w:rsid w:val="00A37462"/>
    <w:rsid w:val="00A400E1"/>
    <w:rsid w:val="00A42386"/>
    <w:rsid w:val="00A459E1"/>
    <w:rsid w:val="00A460A6"/>
    <w:rsid w:val="00A46654"/>
    <w:rsid w:val="00A46AC4"/>
    <w:rsid w:val="00A47D74"/>
    <w:rsid w:val="00A52296"/>
    <w:rsid w:val="00A53AC8"/>
    <w:rsid w:val="00A53CC0"/>
    <w:rsid w:val="00A543EB"/>
    <w:rsid w:val="00A55661"/>
    <w:rsid w:val="00A61B70"/>
    <w:rsid w:val="00A61FA8"/>
    <w:rsid w:val="00A62A85"/>
    <w:rsid w:val="00A62E7E"/>
    <w:rsid w:val="00A637F4"/>
    <w:rsid w:val="00A64DF2"/>
    <w:rsid w:val="00A65485"/>
    <w:rsid w:val="00A65C97"/>
    <w:rsid w:val="00A66E05"/>
    <w:rsid w:val="00A675C0"/>
    <w:rsid w:val="00A70753"/>
    <w:rsid w:val="00A712D2"/>
    <w:rsid w:val="00A7211C"/>
    <w:rsid w:val="00A73596"/>
    <w:rsid w:val="00A74B12"/>
    <w:rsid w:val="00A75E56"/>
    <w:rsid w:val="00A77D23"/>
    <w:rsid w:val="00A82C8A"/>
    <w:rsid w:val="00A82DFC"/>
    <w:rsid w:val="00A8346B"/>
    <w:rsid w:val="00A852FF"/>
    <w:rsid w:val="00A85767"/>
    <w:rsid w:val="00A87337"/>
    <w:rsid w:val="00A90434"/>
    <w:rsid w:val="00A90C97"/>
    <w:rsid w:val="00A9206E"/>
    <w:rsid w:val="00A920D6"/>
    <w:rsid w:val="00A92DDC"/>
    <w:rsid w:val="00A946EB"/>
    <w:rsid w:val="00A960C8"/>
    <w:rsid w:val="00A96604"/>
    <w:rsid w:val="00AA03DF"/>
    <w:rsid w:val="00AA1B4F"/>
    <w:rsid w:val="00AA21D8"/>
    <w:rsid w:val="00AA271A"/>
    <w:rsid w:val="00AA3270"/>
    <w:rsid w:val="00AA3958"/>
    <w:rsid w:val="00AA4B8E"/>
    <w:rsid w:val="00AA54F3"/>
    <w:rsid w:val="00AA6B43"/>
    <w:rsid w:val="00AA720D"/>
    <w:rsid w:val="00AB11C2"/>
    <w:rsid w:val="00AB367A"/>
    <w:rsid w:val="00AB5904"/>
    <w:rsid w:val="00AB6A24"/>
    <w:rsid w:val="00AC01D1"/>
    <w:rsid w:val="00AC0AB2"/>
    <w:rsid w:val="00AC0E9F"/>
    <w:rsid w:val="00AC52A5"/>
    <w:rsid w:val="00AC6EFD"/>
    <w:rsid w:val="00AC7151"/>
    <w:rsid w:val="00AD460A"/>
    <w:rsid w:val="00AD5AA9"/>
    <w:rsid w:val="00AD6A05"/>
    <w:rsid w:val="00AE118B"/>
    <w:rsid w:val="00AE272B"/>
    <w:rsid w:val="00AE3E3A"/>
    <w:rsid w:val="00AE568D"/>
    <w:rsid w:val="00AE70FA"/>
    <w:rsid w:val="00AE77B4"/>
    <w:rsid w:val="00AE7C1A"/>
    <w:rsid w:val="00AE7DF8"/>
    <w:rsid w:val="00AF0D9C"/>
    <w:rsid w:val="00AF13AB"/>
    <w:rsid w:val="00AF1CAA"/>
    <w:rsid w:val="00AF1D36"/>
    <w:rsid w:val="00AF280B"/>
    <w:rsid w:val="00AF4323"/>
    <w:rsid w:val="00AF5F75"/>
    <w:rsid w:val="00AF6001"/>
    <w:rsid w:val="00B01A16"/>
    <w:rsid w:val="00B07F45"/>
    <w:rsid w:val="00B1021A"/>
    <w:rsid w:val="00B1481A"/>
    <w:rsid w:val="00B15A1F"/>
    <w:rsid w:val="00B15FE9"/>
    <w:rsid w:val="00B165FA"/>
    <w:rsid w:val="00B205B5"/>
    <w:rsid w:val="00B2148A"/>
    <w:rsid w:val="00B220C2"/>
    <w:rsid w:val="00B241F3"/>
    <w:rsid w:val="00B257A8"/>
    <w:rsid w:val="00B257CF"/>
    <w:rsid w:val="00B25B32"/>
    <w:rsid w:val="00B2675F"/>
    <w:rsid w:val="00B3048F"/>
    <w:rsid w:val="00B31901"/>
    <w:rsid w:val="00B32616"/>
    <w:rsid w:val="00B32639"/>
    <w:rsid w:val="00B332A4"/>
    <w:rsid w:val="00B3401B"/>
    <w:rsid w:val="00B36C42"/>
    <w:rsid w:val="00B370C9"/>
    <w:rsid w:val="00B37959"/>
    <w:rsid w:val="00B4030E"/>
    <w:rsid w:val="00B42DCB"/>
    <w:rsid w:val="00B42E12"/>
    <w:rsid w:val="00B42EA7"/>
    <w:rsid w:val="00B44802"/>
    <w:rsid w:val="00B45D1D"/>
    <w:rsid w:val="00B4679A"/>
    <w:rsid w:val="00B504E2"/>
    <w:rsid w:val="00B50CD5"/>
    <w:rsid w:val="00B51845"/>
    <w:rsid w:val="00B51923"/>
    <w:rsid w:val="00B5337C"/>
    <w:rsid w:val="00B53FDE"/>
    <w:rsid w:val="00B56186"/>
    <w:rsid w:val="00B56397"/>
    <w:rsid w:val="00B571DA"/>
    <w:rsid w:val="00B57243"/>
    <w:rsid w:val="00B6027B"/>
    <w:rsid w:val="00B608B7"/>
    <w:rsid w:val="00B636C8"/>
    <w:rsid w:val="00B65746"/>
    <w:rsid w:val="00B65EDB"/>
    <w:rsid w:val="00B67AFF"/>
    <w:rsid w:val="00B70B59"/>
    <w:rsid w:val="00B714C4"/>
    <w:rsid w:val="00B72383"/>
    <w:rsid w:val="00B73657"/>
    <w:rsid w:val="00B739B3"/>
    <w:rsid w:val="00B81B15"/>
    <w:rsid w:val="00B81D9A"/>
    <w:rsid w:val="00B81FC1"/>
    <w:rsid w:val="00B8614C"/>
    <w:rsid w:val="00B9068F"/>
    <w:rsid w:val="00B90871"/>
    <w:rsid w:val="00B915AE"/>
    <w:rsid w:val="00B93AD6"/>
    <w:rsid w:val="00B97408"/>
    <w:rsid w:val="00BA1735"/>
    <w:rsid w:val="00BA19FA"/>
    <w:rsid w:val="00BA1D5D"/>
    <w:rsid w:val="00BA2586"/>
    <w:rsid w:val="00BA4288"/>
    <w:rsid w:val="00BA6548"/>
    <w:rsid w:val="00BA6857"/>
    <w:rsid w:val="00BA6FEF"/>
    <w:rsid w:val="00BA7953"/>
    <w:rsid w:val="00BB029A"/>
    <w:rsid w:val="00BB0902"/>
    <w:rsid w:val="00BB1B0D"/>
    <w:rsid w:val="00BB1F9C"/>
    <w:rsid w:val="00BB3A2E"/>
    <w:rsid w:val="00BB48E5"/>
    <w:rsid w:val="00BB50BF"/>
    <w:rsid w:val="00BB5607"/>
    <w:rsid w:val="00BB5ACA"/>
    <w:rsid w:val="00BB5EA4"/>
    <w:rsid w:val="00BB627F"/>
    <w:rsid w:val="00BB7C47"/>
    <w:rsid w:val="00BC0C17"/>
    <w:rsid w:val="00BC159D"/>
    <w:rsid w:val="00BC1FA1"/>
    <w:rsid w:val="00BC3823"/>
    <w:rsid w:val="00BC5841"/>
    <w:rsid w:val="00BC682A"/>
    <w:rsid w:val="00BD0DDE"/>
    <w:rsid w:val="00BD2EF0"/>
    <w:rsid w:val="00BD4B9E"/>
    <w:rsid w:val="00BD60B4"/>
    <w:rsid w:val="00BD796B"/>
    <w:rsid w:val="00BE1FDB"/>
    <w:rsid w:val="00BE2513"/>
    <w:rsid w:val="00BE40C0"/>
    <w:rsid w:val="00BE5F4A"/>
    <w:rsid w:val="00BE7149"/>
    <w:rsid w:val="00BE7AEF"/>
    <w:rsid w:val="00BF09B0"/>
    <w:rsid w:val="00BF1544"/>
    <w:rsid w:val="00BF1B53"/>
    <w:rsid w:val="00BF246D"/>
    <w:rsid w:val="00BF2682"/>
    <w:rsid w:val="00C01294"/>
    <w:rsid w:val="00C03921"/>
    <w:rsid w:val="00C041D4"/>
    <w:rsid w:val="00C04F16"/>
    <w:rsid w:val="00C061F3"/>
    <w:rsid w:val="00C06EC3"/>
    <w:rsid w:val="00C06F06"/>
    <w:rsid w:val="00C11B2D"/>
    <w:rsid w:val="00C140C8"/>
    <w:rsid w:val="00C14CA8"/>
    <w:rsid w:val="00C20FAD"/>
    <w:rsid w:val="00C227F3"/>
    <w:rsid w:val="00C2375F"/>
    <w:rsid w:val="00C247CB"/>
    <w:rsid w:val="00C24C1D"/>
    <w:rsid w:val="00C27315"/>
    <w:rsid w:val="00C276CC"/>
    <w:rsid w:val="00C3068C"/>
    <w:rsid w:val="00C32E66"/>
    <w:rsid w:val="00C3355F"/>
    <w:rsid w:val="00C33A04"/>
    <w:rsid w:val="00C33E09"/>
    <w:rsid w:val="00C3569A"/>
    <w:rsid w:val="00C36E55"/>
    <w:rsid w:val="00C40912"/>
    <w:rsid w:val="00C43F48"/>
    <w:rsid w:val="00C448FF"/>
    <w:rsid w:val="00C45E57"/>
    <w:rsid w:val="00C468FA"/>
    <w:rsid w:val="00C51D49"/>
    <w:rsid w:val="00C52F29"/>
    <w:rsid w:val="00C53A61"/>
    <w:rsid w:val="00C53E81"/>
    <w:rsid w:val="00C56482"/>
    <w:rsid w:val="00C56CE6"/>
    <w:rsid w:val="00C5745F"/>
    <w:rsid w:val="00C60005"/>
    <w:rsid w:val="00C60C01"/>
    <w:rsid w:val="00C61A98"/>
    <w:rsid w:val="00C6232E"/>
    <w:rsid w:val="00C63201"/>
    <w:rsid w:val="00C64E62"/>
    <w:rsid w:val="00C651D5"/>
    <w:rsid w:val="00C65CCC"/>
    <w:rsid w:val="00C6764F"/>
    <w:rsid w:val="00C707AF"/>
    <w:rsid w:val="00C735B1"/>
    <w:rsid w:val="00C7618F"/>
    <w:rsid w:val="00C765A9"/>
    <w:rsid w:val="00C7775E"/>
    <w:rsid w:val="00C77937"/>
    <w:rsid w:val="00C81157"/>
    <w:rsid w:val="00C812CF"/>
    <w:rsid w:val="00C8162D"/>
    <w:rsid w:val="00C830BB"/>
    <w:rsid w:val="00C83A0B"/>
    <w:rsid w:val="00C842D0"/>
    <w:rsid w:val="00C84ED1"/>
    <w:rsid w:val="00C863CC"/>
    <w:rsid w:val="00C9002D"/>
    <w:rsid w:val="00C9038F"/>
    <w:rsid w:val="00C92AAB"/>
    <w:rsid w:val="00C94C37"/>
    <w:rsid w:val="00C95D4C"/>
    <w:rsid w:val="00C9637F"/>
    <w:rsid w:val="00C9708A"/>
    <w:rsid w:val="00CA03C7"/>
    <w:rsid w:val="00CA19A9"/>
    <w:rsid w:val="00CA20D9"/>
    <w:rsid w:val="00CA2435"/>
    <w:rsid w:val="00CA4068"/>
    <w:rsid w:val="00CA67F4"/>
    <w:rsid w:val="00CB2DEA"/>
    <w:rsid w:val="00CB2E0C"/>
    <w:rsid w:val="00CB37F8"/>
    <w:rsid w:val="00CB6AE9"/>
    <w:rsid w:val="00CB6D04"/>
    <w:rsid w:val="00CB75C4"/>
    <w:rsid w:val="00CB7DC3"/>
    <w:rsid w:val="00CC0D62"/>
    <w:rsid w:val="00CC4743"/>
    <w:rsid w:val="00CC494D"/>
    <w:rsid w:val="00CC5A8B"/>
    <w:rsid w:val="00CC5BE1"/>
    <w:rsid w:val="00CC75A2"/>
    <w:rsid w:val="00CC7A18"/>
    <w:rsid w:val="00CD0B3F"/>
    <w:rsid w:val="00CD0E2F"/>
    <w:rsid w:val="00CD1D49"/>
    <w:rsid w:val="00CD22A8"/>
    <w:rsid w:val="00CD2F20"/>
    <w:rsid w:val="00CD6B20"/>
    <w:rsid w:val="00CE1140"/>
    <w:rsid w:val="00CE1339"/>
    <w:rsid w:val="00CE5585"/>
    <w:rsid w:val="00CE61CC"/>
    <w:rsid w:val="00CE6E42"/>
    <w:rsid w:val="00CE7C6D"/>
    <w:rsid w:val="00CF0EDD"/>
    <w:rsid w:val="00CF20B7"/>
    <w:rsid w:val="00CF21C6"/>
    <w:rsid w:val="00CF51E7"/>
    <w:rsid w:val="00CF6692"/>
    <w:rsid w:val="00CF6D60"/>
    <w:rsid w:val="00CF7441"/>
    <w:rsid w:val="00D002DC"/>
    <w:rsid w:val="00D00D16"/>
    <w:rsid w:val="00D037CD"/>
    <w:rsid w:val="00D03C6C"/>
    <w:rsid w:val="00D04760"/>
    <w:rsid w:val="00D047B7"/>
    <w:rsid w:val="00D04A95"/>
    <w:rsid w:val="00D04BA1"/>
    <w:rsid w:val="00D06288"/>
    <w:rsid w:val="00D068C7"/>
    <w:rsid w:val="00D07771"/>
    <w:rsid w:val="00D128A4"/>
    <w:rsid w:val="00D147C8"/>
    <w:rsid w:val="00D15131"/>
    <w:rsid w:val="00D15C39"/>
    <w:rsid w:val="00D16FA2"/>
    <w:rsid w:val="00D177CE"/>
    <w:rsid w:val="00D206C4"/>
    <w:rsid w:val="00D20954"/>
    <w:rsid w:val="00D21C39"/>
    <w:rsid w:val="00D21FC6"/>
    <w:rsid w:val="00D2243A"/>
    <w:rsid w:val="00D23532"/>
    <w:rsid w:val="00D24C42"/>
    <w:rsid w:val="00D24EEF"/>
    <w:rsid w:val="00D256BD"/>
    <w:rsid w:val="00D25712"/>
    <w:rsid w:val="00D25977"/>
    <w:rsid w:val="00D25B4D"/>
    <w:rsid w:val="00D33393"/>
    <w:rsid w:val="00D33D36"/>
    <w:rsid w:val="00D34D94"/>
    <w:rsid w:val="00D409E2"/>
    <w:rsid w:val="00D427D7"/>
    <w:rsid w:val="00D441E5"/>
    <w:rsid w:val="00D44E62"/>
    <w:rsid w:val="00D45C68"/>
    <w:rsid w:val="00D45D91"/>
    <w:rsid w:val="00D51570"/>
    <w:rsid w:val="00D51A31"/>
    <w:rsid w:val="00D53E27"/>
    <w:rsid w:val="00D556AD"/>
    <w:rsid w:val="00D55BBD"/>
    <w:rsid w:val="00D579A8"/>
    <w:rsid w:val="00D57C18"/>
    <w:rsid w:val="00D57CBF"/>
    <w:rsid w:val="00D60381"/>
    <w:rsid w:val="00D605FF"/>
    <w:rsid w:val="00D60B6A"/>
    <w:rsid w:val="00D60F48"/>
    <w:rsid w:val="00D611A0"/>
    <w:rsid w:val="00D616DE"/>
    <w:rsid w:val="00D61778"/>
    <w:rsid w:val="00D62201"/>
    <w:rsid w:val="00D637B3"/>
    <w:rsid w:val="00D651D1"/>
    <w:rsid w:val="00D717BB"/>
    <w:rsid w:val="00D7226B"/>
    <w:rsid w:val="00D72707"/>
    <w:rsid w:val="00D72F8B"/>
    <w:rsid w:val="00D738A7"/>
    <w:rsid w:val="00D75A9C"/>
    <w:rsid w:val="00D829C8"/>
    <w:rsid w:val="00D90871"/>
    <w:rsid w:val="00D9155F"/>
    <w:rsid w:val="00D91B42"/>
    <w:rsid w:val="00D92000"/>
    <w:rsid w:val="00D923B1"/>
    <w:rsid w:val="00D9403F"/>
    <w:rsid w:val="00D959B4"/>
    <w:rsid w:val="00DA31EA"/>
    <w:rsid w:val="00DA44DE"/>
    <w:rsid w:val="00DA6B11"/>
    <w:rsid w:val="00DB620A"/>
    <w:rsid w:val="00DC1980"/>
    <w:rsid w:val="00DC211B"/>
    <w:rsid w:val="00DC3832"/>
    <w:rsid w:val="00DC40E2"/>
    <w:rsid w:val="00DC7A51"/>
    <w:rsid w:val="00DD0D9B"/>
    <w:rsid w:val="00DD1C14"/>
    <w:rsid w:val="00DD2961"/>
    <w:rsid w:val="00DD3B1E"/>
    <w:rsid w:val="00DD7495"/>
    <w:rsid w:val="00DE04B4"/>
    <w:rsid w:val="00DE0925"/>
    <w:rsid w:val="00DE3848"/>
    <w:rsid w:val="00DE4D30"/>
    <w:rsid w:val="00DE56A0"/>
    <w:rsid w:val="00DE5B5F"/>
    <w:rsid w:val="00DE5D3E"/>
    <w:rsid w:val="00DF5E25"/>
    <w:rsid w:val="00DF614E"/>
    <w:rsid w:val="00DF65B8"/>
    <w:rsid w:val="00DF7784"/>
    <w:rsid w:val="00E00696"/>
    <w:rsid w:val="00E03651"/>
    <w:rsid w:val="00E03808"/>
    <w:rsid w:val="00E060C2"/>
    <w:rsid w:val="00E06324"/>
    <w:rsid w:val="00E07B81"/>
    <w:rsid w:val="00E10AFD"/>
    <w:rsid w:val="00E11E1D"/>
    <w:rsid w:val="00E12B11"/>
    <w:rsid w:val="00E12C52"/>
    <w:rsid w:val="00E12FB0"/>
    <w:rsid w:val="00E14814"/>
    <w:rsid w:val="00E1591B"/>
    <w:rsid w:val="00E15FDB"/>
    <w:rsid w:val="00E16A50"/>
    <w:rsid w:val="00E1729A"/>
    <w:rsid w:val="00E22868"/>
    <w:rsid w:val="00E249D5"/>
    <w:rsid w:val="00E25017"/>
    <w:rsid w:val="00E26F73"/>
    <w:rsid w:val="00E30A34"/>
    <w:rsid w:val="00E33C68"/>
    <w:rsid w:val="00E34EEB"/>
    <w:rsid w:val="00E3687C"/>
    <w:rsid w:val="00E43653"/>
    <w:rsid w:val="00E44EA2"/>
    <w:rsid w:val="00E44EB9"/>
    <w:rsid w:val="00E45BDC"/>
    <w:rsid w:val="00E46358"/>
    <w:rsid w:val="00E46722"/>
    <w:rsid w:val="00E471DC"/>
    <w:rsid w:val="00E50537"/>
    <w:rsid w:val="00E50C66"/>
    <w:rsid w:val="00E50EB4"/>
    <w:rsid w:val="00E52130"/>
    <w:rsid w:val="00E532FC"/>
    <w:rsid w:val="00E53783"/>
    <w:rsid w:val="00E559B4"/>
    <w:rsid w:val="00E55BB0"/>
    <w:rsid w:val="00E609E5"/>
    <w:rsid w:val="00E60F27"/>
    <w:rsid w:val="00E6396A"/>
    <w:rsid w:val="00E64D93"/>
    <w:rsid w:val="00E656C4"/>
    <w:rsid w:val="00E65EDB"/>
    <w:rsid w:val="00E660BB"/>
    <w:rsid w:val="00E66927"/>
    <w:rsid w:val="00E675F0"/>
    <w:rsid w:val="00E677B8"/>
    <w:rsid w:val="00E67FA1"/>
    <w:rsid w:val="00E70672"/>
    <w:rsid w:val="00E711A9"/>
    <w:rsid w:val="00E7387D"/>
    <w:rsid w:val="00E73D53"/>
    <w:rsid w:val="00E7417E"/>
    <w:rsid w:val="00E74A89"/>
    <w:rsid w:val="00E75111"/>
    <w:rsid w:val="00E77296"/>
    <w:rsid w:val="00E8128C"/>
    <w:rsid w:val="00E87527"/>
    <w:rsid w:val="00E875D3"/>
    <w:rsid w:val="00E87EF7"/>
    <w:rsid w:val="00E91086"/>
    <w:rsid w:val="00E93763"/>
    <w:rsid w:val="00E96C4C"/>
    <w:rsid w:val="00EA00E2"/>
    <w:rsid w:val="00EA2AAE"/>
    <w:rsid w:val="00EA2CE9"/>
    <w:rsid w:val="00EA2EC0"/>
    <w:rsid w:val="00EA4020"/>
    <w:rsid w:val="00EA4241"/>
    <w:rsid w:val="00EA427A"/>
    <w:rsid w:val="00EA4C43"/>
    <w:rsid w:val="00EA723B"/>
    <w:rsid w:val="00EB1E21"/>
    <w:rsid w:val="00EB3832"/>
    <w:rsid w:val="00EB6350"/>
    <w:rsid w:val="00EB687A"/>
    <w:rsid w:val="00EB6F60"/>
    <w:rsid w:val="00EC00C9"/>
    <w:rsid w:val="00EC0228"/>
    <w:rsid w:val="00EC29B3"/>
    <w:rsid w:val="00EC2F62"/>
    <w:rsid w:val="00EC2FB6"/>
    <w:rsid w:val="00EC456A"/>
    <w:rsid w:val="00EC50F3"/>
    <w:rsid w:val="00EC62EB"/>
    <w:rsid w:val="00EC6E9F"/>
    <w:rsid w:val="00EC7311"/>
    <w:rsid w:val="00ED0A3E"/>
    <w:rsid w:val="00ED44F0"/>
    <w:rsid w:val="00ED4B33"/>
    <w:rsid w:val="00ED4BFC"/>
    <w:rsid w:val="00ED5993"/>
    <w:rsid w:val="00ED7DD6"/>
    <w:rsid w:val="00EE060B"/>
    <w:rsid w:val="00EE15A1"/>
    <w:rsid w:val="00EE23BA"/>
    <w:rsid w:val="00EE2A7C"/>
    <w:rsid w:val="00EE2C42"/>
    <w:rsid w:val="00EE341B"/>
    <w:rsid w:val="00EE4453"/>
    <w:rsid w:val="00EE50BD"/>
    <w:rsid w:val="00EE5191"/>
    <w:rsid w:val="00EE5FCE"/>
    <w:rsid w:val="00EE6BBD"/>
    <w:rsid w:val="00EE6E1E"/>
    <w:rsid w:val="00EE705F"/>
    <w:rsid w:val="00EF1462"/>
    <w:rsid w:val="00EF3823"/>
    <w:rsid w:val="00EF46F5"/>
    <w:rsid w:val="00EF54FD"/>
    <w:rsid w:val="00EF5A56"/>
    <w:rsid w:val="00EF5AD7"/>
    <w:rsid w:val="00F05A52"/>
    <w:rsid w:val="00F06C3F"/>
    <w:rsid w:val="00F07F0D"/>
    <w:rsid w:val="00F13112"/>
    <w:rsid w:val="00F1562A"/>
    <w:rsid w:val="00F16FE6"/>
    <w:rsid w:val="00F220AD"/>
    <w:rsid w:val="00F22475"/>
    <w:rsid w:val="00F238BD"/>
    <w:rsid w:val="00F23CA6"/>
    <w:rsid w:val="00F24604"/>
    <w:rsid w:val="00F24992"/>
    <w:rsid w:val="00F267A2"/>
    <w:rsid w:val="00F30672"/>
    <w:rsid w:val="00F3198F"/>
    <w:rsid w:val="00F32578"/>
    <w:rsid w:val="00F32F2F"/>
    <w:rsid w:val="00F338DD"/>
    <w:rsid w:val="00F33F3F"/>
    <w:rsid w:val="00F34805"/>
    <w:rsid w:val="00F35BDD"/>
    <w:rsid w:val="00F35EF0"/>
    <w:rsid w:val="00F36CE8"/>
    <w:rsid w:val="00F36EA1"/>
    <w:rsid w:val="00F3781F"/>
    <w:rsid w:val="00F403FD"/>
    <w:rsid w:val="00F41E72"/>
    <w:rsid w:val="00F45BDF"/>
    <w:rsid w:val="00F4687C"/>
    <w:rsid w:val="00F50300"/>
    <w:rsid w:val="00F53D4B"/>
    <w:rsid w:val="00F5414B"/>
    <w:rsid w:val="00F56E39"/>
    <w:rsid w:val="00F622E6"/>
    <w:rsid w:val="00F623E9"/>
    <w:rsid w:val="00F63951"/>
    <w:rsid w:val="00F63C86"/>
    <w:rsid w:val="00F670F8"/>
    <w:rsid w:val="00F71098"/>
    <w:rsid w:val="00F74317"/>
    <w:rsid w:val="00F766BE"/>
    <w:rsid w:val="00F77814"/>
    <w:rsid w:val="00F77AAF"/>
    <w:rsid w:val="00F77EB9"/>
    <w:rsid w:val="00F80635"/>
    <w:rsid w:val="00F8113B"/>
    <w:rsid w:val="00F8115F"/>
    <w:rsid w:val="00F815D1"/>
    <w:rsid w:val="00F81E7E"/>
    <w:rsid w:val="00F81F0F"/>
    <w:rsid w:val="00F82293"/>
    <w:rsid w:val="00F825F4"/>
    <w:rsid w:val="00F879CA"/>
    <w:rsid w:val="00F912BF"/>
    <w:rsid w:val="00F92AA1"/>
    <w:rsid w:val="00F92E08"/>
    <w:rsid w:val="00F932DE"/>
    <w:rsid w:val="00F93709"/>
    <w:rsid w:val="00F963DD"/>
    <w:rsid w:val="00F9641A"/>
    <w:rsid w:val="00F96729"/>
    <w:rsid w:val="00F97004"/>
    <w:rsid w:val="00F97B26"/>
    <w:rsid w:val="00F97C37"/>
    <w:rsid w:val="00FA2045"/>
    <w:rsid w:val="00FA24AE"/>
    <w:rsid w:val="00FA7A66"/>
    <w:rsid w:val="00FB1AA9"/>
    <w:rsid w:val="00FB1FA3"/>
    <w:rsid w:val="00FB4519"/>
    <w:rsid w:val="00FB4B5A"/>
    <w:rsid w:val="00FB4C44"/>
    <w:rsid w:val="00FB5963"/>
    <w:rsid w:val="00FB5DAA"/>
    <w:rsid w:val="00FC04B9"/>
    <w:rsid w:val="00FC161A"/>
    <w:rsid w:val="00FC23D5"/>
    <w:rsid w:val="00FC4337"/>
    <w:rsid w:val="00FC48E3"/>
    <w:rsid w:val="00FC49EA"/>
    <w:rsid w:val="00FC4C1A"/>
    <w:rsid w:val="00FC628F"/>
    <w:rsid w:val="00FC6468"/>
    <w:rsid w:val="00FC6D49"/>
    <w:rsid w:val="00FD4415"/>
    <w:rsid w:val="00FD4489"/>
    <w:rsid w:val="00FD44B7"/>
    <w:rsid w:val="00FD4922"/>
    <w:rsid w:val="00FD4F4F"/>
    <w:rsid w:val="00FD6461"/>
    <w:rsid w:val="00FE0281"/>
    <w:rsid w:val="00FE0325"/>
    <w:rsid w:val="00FE4E16"/>
    <w:rsid w:val="00FE7083"/>
    <w:rsid w:val="00FE7C84"/>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AA4B8E"/>
    <w:pPr>
      <w:keepNext/>
      <w:numPr>
        <w:numId w:val="31"/>
      </w:numPr>
      <w:spacing w:before="240" w:after="60"/>
      <w:outlineLvl w:val="0"/>
    </w:pPr>
    <w:rPr>
      <w:rFonts w:cs="Times New Roman"/>
      <w:b/>
      <w:bCs/>
      <w:kern w:val="32"/>
    </w:rPr>
  </w:style>
  <w:style w:type="paragraph" w:styleId="2">
    <w:name w:val="heading 2"/>
    <w:basedOn w:val="a"/>
    <w:next w:val="a"/>
    <w:link w:val="20"/>
    <w:qFormat/>
    <w:rsid w:val="00AA4B8E"/>
    <w:pPr>
      <w:keepNext/>
      <w:numPr>
        <w:ilvl w:val="1"/>
        <w:numId w:val="31"/>
      </w:numPr>
      <w:outlineLvl w:val="1"/>
    </w:pPr>
    <w:rPr>
      <w:rFonts w:cs="Times New Roman"/>
      <w:bCs/>
      <w:iCs/>
      <w:szCs w:val="28"/>
    </w:rPr>
  </w:style>
  <w:style w:type="paragraph" w:styleId="3">
    <w:name w:val="heading 3"/>
    <w:basedOn w:val="a"/>
    <w:next w:val="a"/>
    <w:link w:val="30"/>
    <w:uiPriority w:val="9"/>
    <w:unhideWhenUsed/>
    <w:qFormat/>
    <w:rsid w:val="00AA4B8E"/>
    <w:pPr>
      <w:keepNext/>
      <w:keepLines/>
      <w:numPr>
        <w:ilvl w:val="2"/>
        <w:numId w:val="31"/>
      </w:numPr>
      <w:spacing w:before="200"/>
      <w:outlineLvl w:val="2"/>
    </w:pPr>
    <w:rPr>
      <w:rFonts w:asciiTheme="minorHAnsi" w:eastAsiaTheme="majorEastAsia" w:hAnsiTheme="minorHAnsi" w:cstheme="minorHAnsi"/>
      <w:bCs/>
      <w:color w:val="000000" w:themeColor="text1"/>
    </w:rPr>
  </w:style>
  <w:style w:type="paragraph" w:styleId="4">
    <w:name w:val="heading 4"/>
    <w:basedOn w:val="a"/>
    <w:next w:val="a"/>
    <w:link w:val="40"/>
    <w:uiPriority w:val="9"/>
    <w:semiHidden/>
    <w:unhideWhenUsed/>
    <w:qFormat/>
    <w:rsid w:val="008069A5"/>
    <w:pPr>
      <w:keepNext/>
      <w:keepLines/>
      <w:numPr>
        <w:ilvl w:val="3"/>
        <w:numId w:val="31"/>
      </w:numPr>
      <w:spacing w:before="40"/>
      <w:outlineLvl w:val="3"/>
    </w:pPr>
    <w:rPr>
      <w:rFonts w:asciiTheme="majorHAnsi" w:eastAsiaTheme="majorEastAsia" w:hAnsiTheme="majorHAnsi" w:cstheme="majorBidi"/>
      <w:i/>
      <w:iCs/>
      <w:color w:val="365F91" w:themeColor="accent1" w:themeShade="BF"/>
    </w:rPr>
  </w:style>
  <w:style w:type="paragraph" w:styleId="5">
    <w:name w:val="heading 5"/>
    <w:basedOn w:val="a"/>
    <w:next w:val="a"/>
    <w:link w:val="50"/>
    <w:uiPriority w:val="9"/>
    <w:semiHidden/>
    <w:unhideWhenUsed/>
    <w:qFormat/>
    <w:rsid w:val="008069A5"/>
    <w:pPr>
      <w:keepNext/>
      <w:keepLines/>
      <w:numPr>
        <w:ilvl w:val="4"/>
        <w:numId w:val="31"/>
      </w:numPr>
      <w:spacing w:before="40"/>
      <w:outlineLvl w:val="4"/>
    </w:pPr>
    <w:rPr>
      <w:rFonts w:asciiTheme="majorHAnsi" w:eastAsiaTheme="majorEastAsia" w:hAnsiTheme="majorHAnsi" w:cstheme="majorBidi"/>
      <w:color w:val="365F91" w:themeColor="accent1" w:themeShade="BF"/>
    </w:rPr>
  </w:style>
  <w:style w:type="paragraph" w:styleId="6">
    <w:name w:val="heading 6"/>
    <w:basedOn w:val="a"/>
    <w:next w:val="a"/>
    <w:link w:val="60"/>
    <w:uiPriority w:val="9"/>
    <w:semiHidden/>
    <w:unhideWhenUsed/>
    <w:qFormat/>
    <w:rsid w:val="008069A5"/>
    <w:pPr>
      <w:keepNext/>
      <w:keepLines/>
      <w:numPr>
        <w:ilvl w:val="5"/>
        <w:numId w:val="31"/>
      </w:numPr>
      <w:spacing w:before="40"/>
      <w:outlineLvl w:val="5"/>
    </w:pPr>
    <w:rPr>
      <w:rFonts w:asciiTheme="majorHAnsi" w:eastAsiaTheme="majorEastAsia" w:hAnsiTheme="majorHAnsi" w:cstheme="majorBidi"/>
      <w:color w:val="243F60" w:themeColor="accent1" w:themeShade="7F"/>
    </w:rPr>
  </w:style>
  <w:style w:type="paragraph" w:styleId="7">
    <w:name w:val="heading 7"/>
    <w:basedOn w:val="a"/>
    <w:next w:val="a"/>
    <w:link w:val="70"/>
    <w:uiPriority w:val="9"/>
    <w:semiHidden/>
    <w:unhideWhenUsed/>
    <w:qFormat/>
    <w:rsid w:val="008069A5"/>
    <w:pPr>
      <w:keepNext/>
      <w:keepLines/>
      <w:numPr>
        <w:ilvl w:val="6"/>
        <w:numId w:val="31"/>
      </w:numPr>
      <w:spacing w:before="40"/>
      <w:outlineLvl w:val="6"/>
    </w:pPr>
    <w:rPr>
      <w:rFonts w:asciiTheme="majorHAnsi" w:eastAsiaTheme="majorEastAsia" w:hAnsiTheme="majorHAnsi" w:cstheme="majorBidi"/>
      <w:i/>
      <w:iCs/>
      <w:color w:val="243F60" w:themeColor="accent1" w:themeShade="7F"/>
    </w:rPr>
  </w:style>
  <w:style w:type="paragraph" w:styleId="8">
    <w:name w:val="heading 8"/>
    <w:basedOn w:val="a"/>
    <w:next w:val="a"/>
    <w:link w:val="80"/>
    <w:uiPriority w:val="9"/>
    <w:semiHidden/>
    <w:unhideWhenUsed/>
    <w:qFormat/>
    <w:rsid w:val="008069A5"/>
    <w:pPr>
      <w:keepNext/>
      <w:keepLines/>
      <w:numPr>
        <w:ilvl w:val="7"/>
        <w:numId w:val="31"/>
      </w:numPr>
      <w:spacing w:before="4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0"/>
    <w:uiPriority w:val="9"/>
    <w:semiHidden/>
    <w:unhideWhenUsed/>
    <w:qFormat/>
    <w:rsid w:val="008069A5"/>
    <w:pPr>
      <w:keepNext/>
      <w:keepLines/>
      <w:numPr>
        <w:ilvl w:val="8"/>
        <w:numId w:val="3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uiPriority w:val="99"/>
    <w:rsid w:val="00157BE6"/>
    <w:pPr>
      <w:tabs>
        <w:tab w:val="center" w:pos="4680"/>
        <w:tab w:val="right" w:pos="9360"/>
      </w:tabs>
    </w:pPr>
  </w:style>
  <w:style w:type="character" w:customStyle="1" w:styleId="a6">
    <w:name w:val="页眉 字符"/>
    <w:link w:val="a5"/>
    <w:uiPriority w:val="99"/>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uiPriority w:val="99"/>
    <w:rsid w:val="0084610C"/>
    <w:rPr>
      <w:sz w:val="18"/>
      <w:szCs w:val="18"/>
    </w:rPr>
  </w:style>
  <w:style w:type="paragraph" w:styleId="aa">
    <w:name w:val="annotation text"/>
    <w:basedOn w:val="a"/>
    <w:link w:val="ab"/>
    <w:uiPriority w:val="99"/>
    <w:rsid w:val="0084610C"/>
  </w:style>
  <w:style w:type="character" w:customStyle="1" w:styleId="ab">
    <w:name w:val="批注文字 字符"/>
    <w:link w:val="aa"/>
    <w:uiPriority w:val="99"/>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AA4B8E"/>
    <w:rPr>
      <w:rFonts w:ascii="Calibri" w:hAnsi="Calibri"/>
      <w:b/>
      <w:bCs/>
      <w:color w:val="000000"/>
      <w:kern w:val="32"/>
      <w:sz w:val="24"/>
      <w:szCs w:val="24"/>
    </w:rPr>
  </w:style>
  <w:style w:type="character" w:styleId="af2">
    <w:name w:val="Intense Emphasis"/>
    <w:qFormat/>
    <w:rsid w:val="00703ED2"/>
    <w:rPr>
      <w:b/>
      <w:bCs/>
      <w:i/>
      <w:iCs/>
      <w:color w:val="4F81BD"/>
    </w:rPr>
  </w:style>
  <w:style w:type="character" w:customStyle="1" w:styleId="20">
    <w:name w:val="标题 2 字符"/>
    <w:link w:val="2"/>
    <w:rsid w:val="00AA4B8E"/>
    <w:rPr>
      <w:rFonts w:ascii="Calibri" w:hAnsi="Calibri"/>
      <w:bCs/>
      <w:iCs/>
      <w:color w:val="000000"/>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AA4B8E"/>
    <w:rPr>
      <w:rFonts w:asciiTheme="minorHAnsi" w:eastAsiaTheme="majorEastAsia" w:hAnsiTheme="minorHAnsi" w:cstheme="minorHAnsi"/>
      <w:bCs/>
      <w:color w:val="000000" w:themeColor="tex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UnresolvedMention1">
    <w:name w:val="Unresolved Mention1"/>
    <w:basedOn w:val="a0"/>
    <w:uiPriority w:val="99"/>
    <w:semiHidden/>
    <w:unhideWhenUsed/>
    <w:rsid w:val="008D5E61"/>
    <w:rPr>
      <w:color w:val="808080"/>
      <w:shd w:val="clear" w:color="auto" w:fill="E6E6E6"/>
    </w:rPr>
  </w:style>
  <w:style w:type="character" w:customStyle="1" w:styleId="40">
    <w:name w:val="标题 4 字符"/>
    <w:basedOn w:val="a0"/>
    <w:link w:val="4"/>
    <w:uiPriority w:val="9"/>
    <w:semiHidden/>
    <w:rsid w:val="008069A5"/>
    <w:rPr>
      <w:rFonts w:asciiTheme="majorHAnsi" w:eastAsiaTheme="majorEastAsia" w:hAnsiTheme="majorHAnsi" w:cstheme="majorBidi"/>
      <w:i/>
      <w:iCs/>
      <w:color w:val="365F91" w:themeColor="accent1" w:themeShade="BF"/>
      <w:sz w:val="24"/>
      <w:szCs w:val="24"/>
    </w:rPr>
  </w:style>
  <w:style w:type="character" w:customStyle="1" w:styleId="50">
    <w:name w:val="标题 5 字符"/>
    <w:basedOn w:val="a0"/>
    <w:link w:val="5"/>
    <w:uiPriority w:val="9"/>
    <w:semiHidden/>
    <w:rsid w:val="008069A5"/>
    <w:rPr>
      <w:rFonts w:asciiTheme="majorHAnsi" w:eastAsiaTheme="majorEastAsia" w:hAnsiTheme="majorHAnsi" w:cstheme="majorBidi"/>
      <w:color w:val="365F91" w:themeColor="accent1" w:themeShade="BF"/>
      <w:sz w:val="24"/>
      <w:szCs w:val="24"/>
    </w:rPr>
  </w:style>
  <w:style w:type="character" w:customStyle="1" w:styleId="60">
    <w:name w:val="标题 6 字符"/>
    <w:basedOn w:val="a0"/>
    <w:link w:val="6"/>
    <w:uiPriority w:val="9"/>
    <w:semiHidden/>
    <w:rsid w:val="008069A5"/>
    <w:rPr>
      <w:rFonts w:asciiTheme="majorHAnsi" w:eastAsiaTheme="majorEastAsia" w:hAnsiTheme="majorHAnsi" w:cstheme="majorBidi"/>
      <w:color w:val="243F60" w:themeColor="accent1" w:themeShade="7F"/>
      <w:sz w:val="24"/>
      <w:szCs w:val="24"/>
    </w:rPr>
  </w:style>
  <w:style w:type="character" w:customStyle="1" w:styleId="70">
    <w:name w:val="标题 7 字符"/>
    <w:basedOn w:val="a0"/>
    <w:link w:val="7"/>
    <w:uiPriority w:val="9"/>
    <w:semiHidden/>
    <w:rsid w:val="008069A5"/>
    <w:rPr>
      <w:rFonts w:asciiTheme="majorHAnsi" w:eastAsiaTheme="majorEastAsia" w:hAnsiTheme="majorHAnsi" w:cstheme="majorBidi"/>
      <w:i/>
      <w:iCs/>
      <w:color w:val="243F60" w:themeColor="accent1" w:themeShade="7F"/>
      <w:sz w:val="24"/>
      <w:szCs w:val="24"/>
    </w:rPr>
  </w:style>
  <w:style w:type="character" w:customStyle="1" w:styleId="80">
    <w:name w:val="标题 8 字符"/>
    <w:basedOn w:val="a0"/>
    <w:link w:val="8"/>
    <w:uiPriority w:val="9"/>
    <w:semiHidden/>
    <w:rsid w:val="008069A5"/>
    <w:rPr>
      <w:rFonts w:asciiTheme="majorHAnsi" w:eastAsiaTheme="majorEastAsia" w:hAnsiTheme="majorHAnsi" w:cstheme="majorBidi"/>
      <w:color w:val="272727" w:themeColor="text1" w:themeTint="D8"/>
      <w:sz w:val="21"/>
      <w:szCs w:val="21"/>
    </w:rPr>
  </w:style>
  <w:style w:type="character" w:customStyle="1" w:styleId="90">
    <w:name w:val="标题 9 字符"/>
    <w:basedOn w:val="a0"/>
    <w:link w:val="9"/>
    <w:uiPriority w:val="9"/>
    <w:semiHidden/>
    <w:rsid w:val="008069A5"/>
    <w:rPr>
      <w:rFonts w:asciiTheme="majorHAnsi" w:eastAsiaTheme="majorEastAsia" w:hAnsiTheme="majorHAnsi" w:cstheme="majorBidi"/>
      <w:i/>
      <w:iCs/>
      <w:color w:val="272727" w:themeColor="text1" w:themeTint="D8"/>
      <w:sz w:val="21"/>
      <w:szCs w:val="21"/>
    </w:rPr>
  </w:style>
  <w:style w:type="paragraph" w:styleId="afa">
    <w:name w:val="No Spacing"/>
    <w:uiPriority w:val="1"/>
    <w:qFormat/>
    <w:rsid w:val="008069A5"/>
    <w:pPr>
      <w:widowControl w:val="0"/>
      <w:autoSpaceDE w:val="0"/>
      <w:autoSpaceDN w:val="0"/>
      <w:adjustRightInd w:val="0"/>
      <w:jc w:val="both"/>
    </w:pPr>
    <w:rPr>
      <w:rFonts w:ascii="Calibri" w:hAnsi="Calibri" w:cs="Calibri"/>
      <w:color w:val="000000"/>
      <w:sz w:val="24"/>
      <w:szCs w:val="24"/>
    </w:rPr>
  </w:style>
  <w:style w:type="character" w:customStyle="1" w:styleId="UnresolvedMention2">
    <w:name w:val="Unresolved Mention2"/>
    <w:basedOn w:val="a0"/>
    <w:uiPriority w:val="99"/>
    <w:rsid w:val="00011AD8"/>
    <w:rPr>
      <w:color w:val="605E5C"/>
      <w:shd w:val="clear" w:color="auto" w:fill="E1DFDD"/>
    </w:rPr>
  </w:style>
  <w:style w:type="character" w:styleId="afb">
    <w:name w:val="Placeholder Text"/>
    <w:basedOn w:val="a0"/>
    <w:uiPriority w:val="99"/>
    <w:semiHidden/>
    <w:rsid w:val="00A7359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387507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79288620">
      <w:bodyDiv w:val="1"/>
      <w:marLeft w:val="0"/>
      <w:marRight w:val="0"/>
      <w:marTop w:val="0"/>
      <w:marBottom w:val="0"/>
      <w:divBdr>
        <w:top w:val="none" w:sz="0" w:space="0" w:color="auto"/>
        <w:left w:val="none" w:sz="0" w:space="0" w:color="auto"/>
        <w:bottom w:val="none" w:sz="0" w:space="0" w:color="auto"/>
        <w:right w:val="none" w:sz="0" w:space="0" w:color="auto"/>
      </w:divBdr>
    </w:div>
    <w:div w:id="68494361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861000">
      <w:bodyDiv w:val="1"/>
      <w:marLeft w:val="0"/>
      <w:marRight w:val="0"/>
      <w:marTop w:val="0"/>
      <w:marBottom w:val="0"/>
      <w:divBdr>
        <w:top w:val="none" w:sz="0" w:space="0" w:color="auto"/>
        <w:left w:val="none" w:sz="0" w:space="0" w:color="auto"/>
        <w:bottom w:val="none" w:sz="0" w:space="0" w:color="auto"/>
        <w:right w:val="none" w:sz="0" w:space="0" w:color="auto"/>
      </w:divBdr>
    </w:div>
    <w:div w:id="826169252">
      <w:bodyDiv w:val="1"/>
      <w:marLeft w:val="0"/>
      <w:marRight w:val="0"/>
      <w:marTop w:val="0"/>
      <w:marBottom w:val="0"/>
      <w:divBdr>
        <w:top w:val="none" w:sz="0" w:space="0" w:color="auto"/>
        <w:left w:val="none" w:sz="0" w:space="0" w:color="auto"/>
        <w:bottom w:val="none" w:sz="0" w:space="0" w:color="auto"/>
        <w:right w:val="none" w:sz="0" w:space="0" w:color="auto"/>
      </w:divBdr>
      <w:divsChild>
        <w:div w:id="2050761807">
          <w:marLeft w:val="0"/>
          <w:marRight w:val="0"/>
          <w:marTop w:val="0"/>
          <w:marBottom w:val="0"/>
          <w:divBdr>
            <w:top w:val="none" w:sz="0" w:space="0" w:color="auto"/>
            <w:left w:val="none" w:sz="0" w:space="0" w:color="auto"/>
            <w:bottom w:val="none" w:sz="0" w:space="0" w:color="auto"/>
            <w:right w:val="none" w:sz="0" w:space="0" w:color="auto"/>
          </w:divBdr>
        </w:div>
        <w:div w:id="2029215101">
          <w:marLeft w:val="0"/>
          <w:marRight w:val="0"/>
          <w:marTop w:val="0"/>
          <w:marBottom w:val="0"/>
          <w:divBdr>
            <w:top w:val="none" w:sz="0" w:space="0" w:color="auto"/>
            <w:left w:val="none" w:sz="0" w:space="0" w:color="auto"/>
            <w:bottom w:val="none" w:sz="0" w:space="0" w:color="auto"/>
            <w:right w:val="none" w:sz="0" w:space="0" w:color="auto"/>
          </w:divBdr>
        </w:div>
        <w:div w:id="407389941">
          <w:marLeft w:val="0"/>
          <w:marRight w:val="0"/>
          <w:marTop w:val="0"/>
          <w:marBottom w:val="0"/>
          <w:divBdr>
            <w:top w:val="none" w:sz="0" w:space="0" w:color="auto"/>
            <w:left w:val="none" w:sz="0" w:space="0" w:color="auto"/>
            <w:bottom w:val="none" w:sz="0" w:space="0" w:color="auto"/>
            <w:right w:val="none" w:sz="0" w:space="0" w:color="auto"/>
          </w:divBdr>
        </w:div>
      </w:divsChild>
    </w:div>
    <w:div w:id="101052022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64288974">
      <w:bodyDiv w:val="1"/>
      <w:marLeft w:val="0"/>
      <w:marRight w:val="0"/>
      <w:marTop w:val="0"/>
      <w:marBottom w:val="0"/>
      <w:divBdr>
        <w:top w:val="none" w:sz="0" w:space="0" w:color="auto"/>
        <w:left w:val="none" w:sz="0" w:space="0" w:color="auto"/>
        <w:bottom w:val="none" w:sz="0" w:space="0" w:color="auto"/>
        <w:right w:val="none" w:sz="0" w:space="0" w:color="auto"/>
      </w:divBdr>
    </w:div>
    <w:div w:id="1426488418">
      <w:bodyDiv w:val="1"/>
      <w:marLeft w:val="0"/>
      <w:marRight w:val="0"/>
      <w:marTop w:val="0"/>
      <w:marBottom w:val="0"/>
      <w:divBdr>
        <w:top w:val="none" w:sz="0" w:space="0" w:color="auto"/>
        <w:left w:val="none" w:sz="0" w:space="0" w:color="auto"/>
        <w:bottom w:val="none" w:sz="0" w:space="0" w:color="auto"/>
        <w:right w:val="none" w:sz="0" w:space="0" w:color="auto"/>
      </w:divBdr>
    </w:div>
    <w:div w:id="1465930971">
      <w:bodyDiv w:val="1"/>
      <w:marLeft w:val="0"/>
      <w:marRight w:val="0"/>
      <w:marTop w:val="0"/>
      <w:marBottom w:val="0"/>
      <w:divBdr>
        <w:top w:val="none" w:sz="0" w:space="0" w:color="auto"/>
        <w:left w:val="none" w:sz="0" w:space="0" w:color="auto"/>
        <w:bottom w:val="none" w:sz="0" w:space="0" w:color="auto"/>
        <w:right w:val="none" w:sz="0" w:space="0" w:color="auto"/>
      </w:divBdr>
    </w:div>
    <w:div w:id="159351294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D7F072-0D79-4C91-877F-3F3FA3007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78408</Words>
  <Characters>446932</Characters>
  <Application>Microsoft Office Word</Application>
  <DocSecurity>0</DocSecurity>
  <Lines>3724</Lines>
  <Paragraphs>104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2429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09-11T13:08:00Z</cp:lastPrinted>
  <dcterms:created xsi:type="dcterms:W3CDTF">2018-10-22T07:19:00Z</dcterms:created>
  <dcterms:modified xsi:type="dcterms:W3CDTF">2018-11-22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6th edition (author-date)</vt:lpwstr>
  </property>
  <property fmtid="{D5CDD505-2E9C-101B-9397-08002B2CF9AE}" pid="16" name="Mendeley Recent Style Id 4_1">
    <vt:lpwstr>http://www.zotero.org/styles/harvard1</vt:lpwstr>
  </property>
  <property fmtid="{D5CDD505-2E9C-101B-9397-08002B2CF9AE}" pid="17" name="Mendeley Recent Style Name 4_1">
    <vt:lpwstr>Harvard Reference format 1 (author-date)</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iucrj</vt:lpwstr>
  </property>
  <property fmtid="{D5CDD505-2E9C-101B-9397-08002B2CF9AE}" pid="21" name="Mendeley Recent Style Name 6_1">
    <vt:lpwstr>IUCrJ</vt:lpwstr>
  </property>
  <property fmtid="{D5CDD505-2E9C-101B-9397-08002B2CF9AE}" pid="22" name="Mendeley Recent Style Id 7_1">
    <vt:lpwstr>http://www.zotero.org/styles/journal-of-visualized-experiments</vt:lpwstr>
  </property>
  <property fmtid="{D5CDD505-2E9C-101B-9397-08002B2CF9AE}" pid="23" name="Mendeley Recent Style Name 7_1">
    <vt:lpwstr>Journal of Visualized Experiments</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47421a1c-92f8-3274-8a75-d2879b6f45d9</vt:lpwstr>
  </property>
  <property fmtid="{D5CDD505-2E9C-101B-9397-08002B2CF9AE}" pid="30" name="Mendeley Citation Style_1">
    <vt:lpwstr>http://www.zotero.org/styles/journal-of-visualized-experiments</vt:lpwstr>
  </property>
</Properties>
</file>